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ellenraster"/>
        <w:tblW w:w="11908" w:type="dxa"/>
        <w:tblInd w:w="-1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8"/>
      </w:tblGrid>
      <w:tr w:rsidR="000F0F9C" w:rsidRPr="00D212B6" w14:paraId="26E06A3F" w14:textId="77777777" w:rsidTr="783B9E6E">
        <w:tc>
          <w:tcPr>
            <w:tcW w:w="11908" w:type="dxa"/>
            <w:vAlign w:val="bottom"/>
          </w:tcPr>
          <w:p w14:paraId="64A84809" w14:textId="77DABAFC" w:rsidR="000F0F9C" w:rsidRPr="00D212B6" w:rsidRDefault="00020B49" w:rsidP="00020B49">
            <w:pPr>
              <w:jc w:val="center"/>
            </w:pPr>
            <w:r>
              <w:rPr>
                <w:noProof/>
                <w:lang w:eastAsia="de-DE"/>
              </w:rPr>
              <w:drawing>
                <wp:inline distT="0" distB="0" distL="0" distR="0" wp14:anchorId="4A7CF529" wp14:editId="541643DF">
                  <wp:extent cx="4122132" cy="828788"/>
                  <wp:effectExtent l="0" t="0" r="0" b="9525"/>
                  <wp:docPr id="184041074"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pic:nvPicPr>
                        <pic:blipFill>
                          <a:blip r:embed="rId11">
                            <a:extLst>
                              <a:ext uri="{28A0092B-C50C-407E-A947-70E740481C1C}">
                                <a14:useLocalDpi xmlns:a14="http://schemas.microsoft.com/office/drawing/2010/main" val="0"/>
                              </a:ext>
                            </a:extLst>
                          </a:blip>
                          <a:stretch>
                            <a:fillRect/>
                          </a:stretch>
                        </pic:blipFill>
                        <pic:spPr>
                          <a:xfrm>
                            <a:off x="0" y="0"/>
                            <a:ext cx="4122132" cy="828788"/>
                          </a:xfrm>
                          <a:prstGeom prst="rect">
                            <a:avLst/>
                          </a:prstGeom>
                        </pic:spPr>
                      </pic:pic>
                    </a:graphicData>
                  </a:graphic>
                </wp:inline>
              </w:drawing>
            </w:r>
          </w:p>
        </w:tc>
      </w:tr>
    </w:tbl>
    <w:p w14:paraId="0A58B8B9" w14:textId="77777777" w:rsidR="00435A1F" w:rsidRPr="00D212B6" w:rsidRDefault="00435A1F" w:rsidP="000F0F9C">
      <w:pPr>
        <w:jc w:val="center"/>
        <w:rPr>
          <w:b/>
          <w:sz w:val="36"/>
        </w:rPr>
      </w:pPr>
    </w:p>
    <w:p w14:paraId="710C8356" w14:textId="77777777" w:rsidR="001C16A8" w:rsidRPr="0053126A" w:rsidRDefault="001C16A8" w:rsidP="00C04126">
      <w:pPr>
        <w:pBdr>
          <w:top w:val="single" w:sz="4" w:space="1" w:color="AEAAAA" w:themeColor="background2" w:themeShade="BF"/>
          <w:bottom w:val="single" w:sz="4" w:space="1" w:color="AEAAAA" w:themeColor="background2" w:themeShade="BF"/>
        </w:pBdr>
        <w:spacing w:before="240"/>
        <w:jc w:val="right"/>
        <w:rPr>
          <w:rStyle w:val="Fett"/>
          <w:rFonts w:ascii="Arial" w:hAnsi="Arial" w:cs="Arial"/>
          <w:color w:val="000000"/>
          <w:sz w:val="10"/>
          <w:szCs w:val="2"/>
        </w:rPr>
      </w:pPr>
    </w:p>
    <w:p w14:paraId="277BCC85" w14:textId="77777777" w:rsidR="0032378A" w:rsidRDefault="0032378A" w:rsidP="001C16A8">
      <w:pPr>
        <w:pBdr>
          <w:top w:val="single" w:sz="4" w:space="1" w:color="AEAAAA" w:themeColor="background2" w:themeShade="BF"/>
          <w:bottom w:val="single" w:sz="4" w:space="1" w:color="AEAAAA" w:themeColor="background2" w:themeShade="BF"/>
        </w:pBdr>
        <w:spacing w:before="240"/>
        <w:jc w:val="center"/>
        <w:rPr>
          <w:rStyle w:val="Fett"/>
          <w:rFonts w:ascii="Arial" w:hAnsi="Arial" w:cs="Arial"/>
          <w:color w:val="000000" w:themeColor="text1"/>
          <w:sz w:val="36"/>
          <w:szCs w:val="36"/>
        </w:rPr>
      </w:pPr>
    </w:p>
    <w:p w14:paraId="555DA124" w14:textId="41DDF287" w:rsidR="0032378A" w:rsidRPr="00E40C60" w:rsidRDefault="00DF0BD0" w:rsidP="001C16A8">
      <w:pPr>
        <w:pBdr>
          <w:top w:val="single" w:sz="4" w:space="1" w:color="AEAAAA" w:themeColor="background2" w:themeShade="BF"/>
          <w:bottom w:val="single" w:sz="4" w:space="1" w:color="AEAAAA" w:themeColor="background2" w:themeShade="BF"/>
        </w:pBdr>
        <w:spacing w:before="240"/>
        <w:jc w:val="center"/>
        <w:rPr>
          <w:rStyle w:val="Fett"/>
          <w:rFonts w:ascii="Arial" w:hAnsi="Arial" w:cs="Arial"/>
          <w:color w:val="000000" w:themeColor="text1"/>
          <w:sz w:val="36"/>
          <w:szCs w:val="36"/>
        </w:rPr>
      </w:pPr>
      <w:proofErr w:type="spellStart"/>
      <w:r>
        <w:rPr>
          <w:rStyle w:val="Fett"/>
          <w:rFonts w:ascii="Arial" w:hAnsi="Arial" w:cs="Arial"/>
          <w:color w:val="000000" w:themeColor="text1"/>
          <w:sz w:val="36"/>
          <w:szCs w:val="36"/>
        </w:rPr>
        <w:t>Shader</w:t>
      </w:r>
      <w:proofErr w:type="spellEnd"/>
      <w:r>
        <w:rPr>
          <w:rStyle w:val="Fett"/>
          <w:rFonts w:ascii="Arial" w:hAnsi="Arial" w:cs="Arial"/>
          <w:color w:val="000000" w:themeColor="text1"/>
          <w:sz w:val="36"/>
          <w:szCs w:val="36"/>
        </w:rPr>
        <w:t xml:space="preserve"> in OpenGL</w:t>
      </w:r>
    </w:p>
    <w:p w14:paraId="68647EC9" w14:textId="77777777" w:rsidR="0032378A" w:rsidRDefault="0032378A" w:rsidP="001C16A8">
      <w:pPr>
        <w:pBdr>
          <w:top w:val="single" w:sz="4" w:space="1" w:color="AEAAAA" w:themeColor="background2" w:themeShade="BF"/>
          <w:bottom w:val="single" w:sz="4" w:space="1" w:color="AEAAAA" w:themeColor="background2" w:themeShade="BF"/>
        </w:pBdr>
        <w:spacing w:before="240"/>
        <w:jc w:val="center"/>
        <w:rPr>
          <w:rStyle w:val="Fett"/>
          <w:rFonts w:ascii="Arial" w:hAnsi="Arial" w:cs="Arial"/>
          <w:color w:val="000000" w:themeColor="text1"/>
          <w:sz w:val="36"/>
          <w:szCs w:val="36"/>
        </w:rPr>
      </w:pPr>
    </w:p>
    <w:p w14:paraId="796E946B" w14:textId="77777777" w:rsidR="0032378A" w:rsidRPr="001C16A8" w:rsidRDefault="0032378A" w:rsidP="001C16A8">
      <w:pPr>
        <w:pBdr>
          <w:top w:val="single" w:sz="4" w:space="1" w:color="AEAAAA" w:themeColor="background2" w:themeShade="BF"/>
          <w:bottom w:val="single" w:sz="4" w:space="1" w:color="AEAAAA" w:themeColor="background2" w:themeShade="BF"/>
        </w:pBdr>
        <w:spacing w:before="240"/>
        <w:jc w:val="center"/>
        <w:rPr>
          <w:rStyle w:val="Fett"/>
          <w:rFonts w:ascii="Arial" w:hAnsi="Arial" w:cs="Arial"/>
          <w:color w:val="000000"/>
          <w:sz w:val="2"/>
          <w:szCs w:val="2"/>
        </w:rPr>
      </w:pPr>
    </w:p>
    <w:p w14:paraId="7C7B4375" w14:textId="77777777" w:rsidR="00D212B6" w:rsidRPr="0032378A" w:rsidRDefault="00D212B6" w:rsidP="006D2662">
      <w:pPr>
        <w:jc w:val="center"/>
        <w:rPr>
          <w:rFonts w:ascii="Arial" w:hAnsi="Arial" w:cs="Arial"/>
          <w:b/>
          <w:color w:val="FF0000"/>
          <w:szCs w:val="16"/>
          <w:shd w:val="clear" w:color="auto" w:fill="FFFFFF"/>
        </w:rPr>
      </w:pPr>
    </w:p>
    <w:p w14:paraId="3F3E7E30" w14:textId="5EF78F4D" w:rsidR="00334621" w:rsidRPr="00DF0BD0" w:rsidRDefault="00DF0BD0" w:rsidP="006D2662">
      <w:pPr>
        <w:jc w:val="center"/>
        <w:rPr>
          <w:rFonts w:ascii="Arial" w:hAnsi="Arial" w:cs="Arial"/>
          <w:b/>
          <w:szCs w:val="16"/>
          <w:shd w:val="clear" w:color="auto" w:fill="FFFFFF"/>
        </w:rPr>
      </w:pPr>
      <w:r w:rsidRPr="00DF0BD0">
        <w:rPr>
          <w:rFonts w:ascii="Arial" w:hAnsi="Arial" w:cs="Arial"/>
          <w:b/>
          <w:szCs w:val="16"/>
          <w:shd w:val="clear" w:color="auto" w:fill="FFFFFF"/>
        </w:rPr>
        <w:t>Computer Graphik Projekt</w:t>
      </w:r>
    </w:p>
    <w:p w14:paraId="2181554F" w14:textId="3377ED36" w:rsidR="00334621" w:rsidRPr="00D212B6" w:rsidRDefault="00661524" w:rsidP="6ECDAA89">
      <w:pPr>
        <w:jc w:val="center"/>
        <w:rPr>
          <w:rFonts w:ascii="Arial" w:hAnsi="Arial" w:cs="Arial"/>
          <w:shd w:val="clear" w:color="auto" w:fill="FFFFFF"/>
        </w:rPr>
      </w:pPr>
      <w:r>
        <w:rPr>
          <w:rFonts w:ascii="Arial" w:hAnsi="Arial" w:cs="Arial"/>
          <w:szCs w:val="16"/>
          <w:shd w:val="clear" w:color="auto" w:fill="FFFFFF"/>
        </w:rPr>
        <w:t>d</w:t>
      </w:r>
      <w:r w:rsidR="00334621" w:rsidRPr="00D212B6">
        <w:rPr>
          <w:rFonts w:ascii="Arial" w:hAnsi="Arial" w:cs="Arial"/>
          <w:szCs w:val="16"/>
          <w:shd w:val="clear" w:color="auto" w:fill="FFFFFF"/>
        </w:rPr>
        <w:t>es Studiengangs Informationstechnik</w:t>
      </w:r>
      <w:r w:rsidR="3CD5EE1F">
        <w:rPr>
          <w:rFonts w:ascii="Arial" w:hAnsi="Arial" w:cs="Arial"/>
          <w:szCs w:val="16"/>
          <w:shd w:val="clear" w:color="auto" w:fill="FFFFFF"/>
        </w:rPr>
        <w:t xml:space="preserve"> </w:t>
      </w:r>
      <w:r w:rsidR="00334621" w:rsidRPr="00D212B6">
        <w:rPr>
          <w:rFonts w:ascii="Arial" w:hAnsi="Arial" w:cs="Arial"/>
          <w:szCs w:val="16"/>
          <w:shd w:val="clear" w:color="auto" w:fill="FFFFFF"/>
        </w:rPr>
        <w:t>an</w:t>
      </w:r>
      <w:r w:rsidR="00334621" w:rsidRPr="6ECDAA89">
        <w:rPr>
          <w:rFonts w:ascii="Arial" w:hAnsi="Arial" w:cs="Arial"/>
          <w:shd w:val="clear" w:color="auto" w:fill="FFFFFF"/>
        </w:rPr>
        <w:t xml:space="preserve"> </w:t>
      </w:r>
    </w:p>
    <w:p w14:paraId="03349EFD" w14:textId="77777777" w:rsidR="00334621" w:rsidRPr="00D212B6" w:rsidRDefault="00334621" w:rsidP="006D2662">
      <w:pPr>
        <w:jc w:val="center"/>
        <w:rPr>
          <w:rFonts w:ascii="Arial" w:hAnsi="Arial" w:cs="Arial"/>
          <w:szCs w:val="16"/>
          <w:shd w:val="clear" w:color="auto" w:fill="FFFFFF"/>
        </w:rPr>
      </w:pPr>
      <w:r w:rsidRPr="00D212B6">
        <w:rPr>
          <w:rFonts w:ascii="Arial" w:hAnsi="Arial" w:cs="Arial"/>
          <w:szCs w:val="16"/>
          <w:shd w:val="clear" w:color="auto" w:fill="FFFFFF"/>
        </w:rPr>
        <w:t>der Dualen Hochschule Baden-Württemberg Stuttgart</w:t>
      </w:r>
    </w:p>
    <w:p w14:paraId="07F2D277" w14:textId="39C8B99D" w:rsidR="00D212B6" w:rsidRPr="0032378A" w:rsidRDefault="00A7682C" w:rsidP="00D212B6">
      <w:pPr>
        <w:jc w:val="center"/>
        <w:rPr>
          <w:rFonts w:ascii="Arial" w:hAnsi="Arial" w:cs="Arial"/>
          <w:color w:val="FF0000"/>
          <w:szCs w:val="24"/>
          <w:shd w:val="clear" w:color="auto" w:fill="FFFFFF"/>
        </w:rPr>
      </w:pPr>
      <w:r>
        <w:rPr>
          <w:rFonts w:ascii="Arial" w:hAnsi="Arial" w:cs="Arial"/>
          <w:color w:val="FF0000"/>
          <w:szCs w:val="16"/>
          <w:shd w:val="clear" w:color="auto" w:fill="FFFFFF"/>
        </w:rPr>
        <w:t>21.12.2022</w:t>
      </w:r>
    </w:p>
    <w:p w14:paraId="62D8264A" w14:textId="77777777" w:rsidR="00D212B6" w:rsidRPr="00D212B6" w:rsidRDefault="00D212B6" w:rsidP="00D212B6">
      <w:pPr>
        <w:jc w:val="center"/>
        <w:rPr>
          <w:rFonts w:ascii="Arial" w:hAnsi="Arial" w:cs="Arial"/>
          <w:szCs w:val="24"/>
          <w:shd w:val="clear" w:color="auto" w:fill="FFFFFF"/>
        </w:rPr>
      </w:pPr>
    </w:p>
    <w:tbl>
      <w:tblPr>
        <w:tblStyle w:val="Tabellenraster"/>
        <w:tblW w:w="0" w:type="auto"/>
        <w:tblLook w:val="04A0" w:firstRow="1" w:lastRow="0" w:firstColumn="1" w:lastColumn="0" w:noHBand="0" w:noVBand="1"/>
      </w:tblPr>
      <w:tblGrid>
        <w:gridCol w:w="4495"/>
        <w:gridCol w:w="4463"/>
      </w:tblGrid>
      <w:tr w:rsidR="00334621" w:rsidRPr="00D212B6" w14:paraId="5C72D5FE" w14:textId="77777777" w:rsidTr="00A06EE1">
        <w:tc>
          <w:tcPr>
            <w:tcW w:w="4495" w:type="dxa"/>
            <w:tcBorders>
              <w:top w:val="nil"/>
              <w:left w:val="nil"/>
              <w:bottom w:val="nil"/>
              <w:right w:val="nil"/>
            </w:tcBorders>
            <w:vAlign w:val="center"/>
          </w:tcPr>
          <w:p w14:paraId="3B435C32" w14:textId="766A0D4F" w:rsidR="00334621" w:rsidRPr="00D212B6" w:rsidRDefault="00334621" w:rsidP="00334621">
            <w:pPr>
              <w:spacing w:line="240" w:lineRule="auto"/>
              <w:jc w:val="left"/>
              <w:rPr>
                <w:rFonts w:ascii="Arial" w:hAnsi="Arial" w:cs="Arial"/>
                <w:b/>
                <w:sz w:val="22"/>
                <w:szCs w:val="24"/>
              </w:rPr>
            </w:pPr>
            <w:r w:rsidRPr="00D212B6">
              <w:rPr>
                <w:rFonts w:ascii="Arial" w:hAnsi="Arial" w:cs="Arial"/>
                <w:b/>
                <w:sz w:val="22"/>
                <w:szCs w:val="24"/>
              </w:rPr>
              <w:t>Matrikelnummer</w:t>
            </w:r>
          </w:p>
        </w:tc>
        <w:tc>
          <w:tcPr>
            <w:tcW w:w="4463" w:type="dxa"/>
            <w:tcBorders>
              <w:top w:val="nil"/>
              <w:left w:val="nil"/>
              <w:bottom w:val="nil"/>
              <w:right w:val="nil"/>
            </w:tcBorders>
            <w:vAlign w:val="center"/>
          </w:tcPr>
          <w:p w14:paraId="2234BE3C" w14:textId="62012397" w:rsidR="00334621" w:rsidRPr="0032378A" w:rsidRDefault="00A06EE1" w:rsidP="00334621">
            <w:pPr>
              <w:spacing w:line="240" w:lineRule="auto"/>
              <w:jc w:val="left"/>
              <w:rPr>
                <w:rFonts w:ascii="Arial" w:hAnsi="Arial" w:cs="Arial"/>
                <w:color w:val="FF0000"/>
                <w:sz w:val="22"/>
                <w:szCs w:val="24"/>
              </w:rPr>
            </w:pPr>
            <w:r>
              <w:rPr>
                <w:rFonts w:ascii="Arial" w:hAnsi="Arial" w:cs="Arial"/>
                <w:color w:val="FF0000"/>
                <w:sz w:val="22"/>
                <w:szCs w:val="24"/>
              </w:rPr>
              <w:t>8803945, XXX</w:t>
            </w:r>
          </w:p>
        </w:tc>
      </w:tr>
      <w:tr w:rsidR="00334621" w:rsidRPr="00D212B6" w14:paraId="6283F31A" w14:textId="77777777" w:rsidTr="00A06EE1">
        <w:tc>
          <w:tcPr>
            <w:tcW w:w="4495" w:type="dxa"/>
            <w:tcBorders>
              <w:top w:val="nil"/>
              <w:left w:val="nil"/>
              <w:bottom w:val="nil"/>
              <w:right w:val="nil"/>
            </w:tcBorders>
            <w:vAlign w:val="center"/>
          </w:tcPr>
          <w:p w14:paraId="3C885514" w14:textId="547A4532" w:rsidR="00334621" w:rsidRPr="00A06EE1" w:rsidRDefault="00334621" w:rsidP="00334621">
            <w:pPr>
              <w:spacing w:line="240" w:lineRule="auto"/>
              <w:jc w:val="left"/>
              <w:rPr>
                <w:rFonts w:ascii="Arial" w:hAnsi="Arial" w:cs="Arial"/>
                <w:b/>
                <w:sz w:val="22"/>
                <w:szCs w:val="24"/>
              </w:rPr>
            </w:pPr>
            <w:r w:rsidRPr="00A06EE1">
              <w:rPr>
                <w:rFonts w:ascii="Arial" w:hAnsi="Arial" w:cs="Arial"/>
                <w:b/>
                <w:sz w:val="22"/>
                <w:szCs w:val="24"/>
              </w:rPr>
              <w:t>Kurs</w:t>
            </w:r>
          </w:p>
        </w:tc>
        <w:tc>
          <w:tcPr>
            <w:tcW w:w="4463" w:type="dxa"/>
            <w:tcBorders>
              <w:top w:val="nil"/>
              <w:left w:val="nil"/>
              <w:bottom w:val="nil"/>
              <w:right w:val="nil"/>
            </w:tcBorders>
            <w:vAlign w:val="center"/>
          </w:tcPr>
          <w:p w14:paraId="5534B801" w14:textId="0BA3B4CD" w:rsidR="00334621" w:rsidRPr="00A06EE1" w:rsidRDefault="00A06EE1" w:rsidP="00334621">
            <w:pPr>
              <w:spacing w:line="240" w:lineRule="auto"/>
              <w:jc w:val="left"/>
              <w:rPr>
                <w:rFonts w:ascii="Arial" w:hAnsi="Arial" w:cs="Arial"/>
                <w:sz w:val="22"/>
                <w:szCs w:val="24"/>
              </w:rPr>
            </w:pPr>
            <w:r w:rsidRPr="00A06EE1">
              <w:rPr>
                <w:rFonts w:ascii="Arial" w:hAnsi="Arial" w:cs="Arial"/>
                <w:sz w:val="22"/>
                <w:szCs w:val="24"/>
              </w:rPr>
              <w:t>TINF20IN</w:t>
            </w:r>
          </w:p>
        </w:tc>
      </w:tr>
    </w:tbl>
    <w:p w14:paraId="157D0EF3" w14:textId="449B6F7A" w:rsidR="00E37C78" w:rsidRPr="00D33BD0" w:rsidRDefault="00E37C78" w:rsidP="00A06EE1"/>
    <w:p w14:paraId="5C86E472" w14:textId="1DD5A08F" w:rsidR="00D10234" w:rsidRPr="00BB2F81" w:rsidRDefault="00D10234" w:rsidP="00BB2F81">
      <w:pPr>
        <w:pStyle w:val="StandardTimes"/>
      </w:pPr>
      <w:r w:rsidRPr="0056682F">
        <w:rPr>
          <w:lang w:val="en-US"/>
        </w:rPr>
        <w:br w:type="page"/>
      </w:r>
    </w:p>
    <w:p w14:paraId="6080D6DD" w14:textId="3C8FD5D4" w:rsidR="005E0D3F" w:rsidRPr="00D212B6" w:rsidRDefault="005E0D3F" w:rsidP="00514B65">
      <w:pPr>
        <w:pStyle w:val="Inhaltsverzeichnis"/>
        <w:tabs>
          <w:tab w:val="right" w:pos="8816"/>
        </w:tabs>
        <w:spacing w:before="120" w:after="120"/>
        <w:ind w:right="142"/>
        <w:rPr>
          <w:lang w:val="de-DE"/>
        </w:rPr>
      </w:pPr>
      <w:r w:rsidRPr="00D212B6">
        <w:rPr>
          <w:lang w:val="de-DE"/>
        </w:rPr>
        <w:lastRenderedPageBreak/>
        <w:t>Inhaltsverzeichnis</w:t>
      </w:r>
      <w:r w:rsidR="00514B65">
        <w:rPr>
          <w:lang w:val="de-DE"/>
        </w:rPr>
        <w:tab/>
      </w:r>
    </w:p>
    <w:bookmarkStart w:id="0" w:name="_Toc520873714"/>
    <w:bookmarkStart w:id="1" w:name="_Toc43804607"/>
    <w:p w14:paraId="1621085E" w14:textId="77777777" w:rsidR="00BB2F81" w:rsidRDefault="00514B65">
      <w:pPr>
        <w:pStyle w:val="Verzeichnis1"/>
        <w:rPr>
          <w:b w:val="0"/>
          <w:sz w:val="22"/>
          <w:lang w:eastAsia="de-DE"/>
        </w:rPr>
      </w:pPr>
      <w:r>
        <w:fldChar w:fldCharType="begin"/>
      </w:r>
      <w:r>
        <w:instrText xml:space="preserve"> TOC \o "1-3" \h \z \u </w:instrText>
      </w:r>
      <w:r>
        <w:fldChar w:fldCharType="separate"/>
      </w:r>
      <w:hyperlink w:anchor="_Toc122593120" w:history="1">
        <w:r w:rsidR="00BB2F81" w:rsidRPr="00E8188A">
          <w:rPr>
            <w:rStyle w:val="Hyperlink"/>
          </w:rPr>
          <w:t>Abkürzungsverzeichnis</w:t>
        </w:r>
        <w:r w:rsidR="00BB2F81">
          <w:rPr>
            <w:webHidden/>
          </w:rPr>
          <w:tab/>
        </w:r>
        <w:r w:rsidR="00BB2F81">
          <w:rPr>
            <w:webHidden/>
          </w:rPr>
          <w:fldChar w:fldCharType="begin"/>
        </w:r>
        <w:r w:rsidR="00BB2F81">
          <w:rPr>
            <w:webHidden/>
          </w:rPr>
          <w:instrText xml:space="preserve"> PAGEREF _Toc122593120 \h </w:instrText>
        </w:r>
        <w:r w:rsidR="00BB2F81">
          <w:rPr>
            <w:webHidden/>
          </w:rPr>
        </w:r>
        <w:r w:rsidR="00BB2F81">
          <w:rPr>
            <w:webHidden/>
          </w:rPr>
          <w:fldChar w:fldCharType="separate"/>
        </w:r>
        <w:r w:rsidR="00BB2F81">
          <w:rPr>
            <w:webHidden/>
          </w:rPr>
          <w:t>III</w:t>
        </w:r>
        <w:r w:rsidR="00BB2F81">
          <w:rPr>
            <w:webHidden/>
          </w:rPr>
          <w:fldChar w:fldCharType="end"/>
        </w:r>
      </w:hyperlink>
    </w:p>
    <w:p w14:paraId="0C4ABAD8" w14:textId="77777777" w:rsidR="00BB2F81" w:rsidRDefault="005B5FF2">
      <w:pPr>
        <w:pStyle w:val="Verzeichnis1"/>
        <w:rPr>
          <w:b w:val="0"/>
          <w:sz w:val="22"/>
          <w:lang w:eastAsia="de-DE"/>
        </w:rPr>
      </w:pPr>
      <w:hyperlink w:anchor="_Toc122593121" w:history="1">
        <w:r w:rsidR="00BB2F81" w:rsidRPr="00E8188A">
          <w:rPr>
            <w:rStyle w:val="Hyperlink"/>
          </w:rPr>
          <w:t>1</w:t>
        </w:r>
        <w:r w:rsidR="00BB2F81">
          <w:rPr>
            <w:b w:val="0"/>
            <w:sz w:val="22"/>
            <w:lang w:eastAsia="de-DE"/>
          </w:rPr>
          <w:tab/>
        </w:r>
        <w:r w:rsidR="00BB2F81" w:rsidRPr="00E8188A">
          <w:rPr>
            <w:rStyle w:val="Hyperlink"/>
          </w:rPr>
          <w:t>Einleitung</w:t>
        </w:r>
        <w:r w:rsidR="00BB2F81">
          <w:rPr>
            <w:webHidden/>
          </w:rPr>
          <w:tab/>
        </w:r>
        <w:r w:rsidR="00BB2F81">
          <w:rPr>
            <w:webHidden/>
          </w:rPr>
          <w:fldChar w:fldCharType="begin"/>
        </w:r>
        <w:r w:rsidR="00BB2F81">
          <w:rPr>
            <w:webHidden/>
          </w:rPr>
          <w:instrText xml:space="preserve"> PAGEREF _Toc122593121 \h </w:instrText>
        </w:r>
        <w:r w:rsidR="00BB2F81">
          <w:rPr>
            <w:webHidden/>
          </w:rPr>
        </w:r>
        <w:r w:rsidR="00BB2F81">
          <w:rPr>
            <w:webHidden/>
          </w:rPr>
          <w:fldChar w:fldCharType="separate"/>
        </w:r>
        <w:r w:rsidR="00BB2F81">
          <w:rPr>
            <w:webHidden/>
          </w:rPr>
          <w:t>1</w:t>
        </w:r>
        <w:r w:rsidR="00BB2F81">
          <w:rPr>
            <w:webHidden/>
          </w:rPr>
          <w:fldChar w:fldCharType="end"/>
        </w:r>
      </w:hyperlink>
    </w:p>
    <w:p w14:paraId="29EEA8E4" w14:textId="77777777" w:rsidR="00BB2F81" w:rsidRDefault="005B5FF2">
      <w:pPr>
        <w:pStyle w:val="Verzeichnis2"/>
        <w:rPr>
          <w:noProof/>
          <w:sz w:val="22"/>
          <w:lang w:eastAsia="de-DE"/>
        </w:rPr>
      </w:pPr>
      <w:hyperlink w:anchor="_Toc122593122" w:history="1">
        <w:r w:rsidR="00BB2F81" w:rsidRPr="00E8188A">
          <w:rPr>
            <w:rStyle w:val="Hyperlink"/>
            <w:noProof/>
          </w:rPr>
          <w:t>1.1</w:t>
        </w:r>
        <w:r w:rsidR="00BB2F81">
          <w:rPr>
            <w:noProof/>
            <w:sz w:val="22"/>
            <w:lang w:eastAsia="de-DE"/>
          </w:rPr>
          <w:tab/>
        </w:r>
        <w:r w:rsidR="00BB2F81" w:rsidRPr="00E8188A">
          <w:rPr>
            <w:rStyle w:val="Hyperlink"/>
            <w:noProof/>
          </w:rPr>
          <w:t>Ausgangssituation und Problembeschreibung</w:t>
        </w:r>
        <w:r w:rsidR="00BB2F81">
          <w:rPr>
            <w:noProof/>
            <w:webHidden/>
          </w:rPr>
          <w:tab/>
        </w:r>
        <w:r w:rsidR="00BB2F81">
          <w:rPr>
            <w:noProof/>
            <w:webHidden/>
          </w:rPr>
          <w:fldChar w:fldCharType="begin"/>
        </w:r>
        <w:r w:rsidR="00BB2F81">
          <w:rPr>
            <w:noProof/>
            <w:webHidden/>
          </w:rPr>
          <w:instrText xml:space="preserve"> PAGEREF _Toc122593122 \h </w:instrText>
        </w:r>
        <w:r w:rsidR="00BB2F81">
          <w:rPr>
            <w:noProof/>
            <w:webHidden/>
          </w:rPr>
        </w:r>
        <w:r w:rsidR="00BB2F81">
          <w:rPr>
            <w:noProof/>
            <w:webHidden/>
          </w:rPr>
          <w:fldChar w:fldCharType="separate"/>
        </w:r>
        <w:r w:rsidR="00BB2F81">
          <w:rPr>
            <w:noProof/>
            <w:webHidden/>
          </w:rPr>
          <w:t>1</w:t>
        </w:r>
        <w:r w:rsidR="00BB2F81">
          <w:rPr>
            <w:noProof/>
            <w:webHidden/>
          </w:rPr>
          <w:fldChar w:fldCharType="end"/>
        </w:r>
      </w:hyperlink>
    </w:p>
    <w:p w14:paraId="43D2040D" w14:textId="77777777" w:rsidR="00BB2F81" w:rsidRDefault="005B5FF2">
      <w:pPr>
        <w:pStyle w:val="Verzeichnis2"/>
        <w:rPr>
          <w:noProof/>
          <w:sz w:val="22"/>
          <w:lang w:eastAsia="de-DE"/>
        </w:rPr>
      </w:pPr>
      <w:hyperlink w:anchor="_Toc122593123" w:history="1">
        <w:r w:rsidR="00BB2F81" w:rsidRPr="00E8188A">
          <w:rPr>
            <w:rStyle w:val="Hyperlink"/>
            <w:noProof/>
          </w:rPr>
          <w:t>1.2</w:t>
        </w:r>
        <w:r w:rsidR="00BB2F81">
          <w:rPr>
            <w:noProof/>
            <w:sz w:val="22"/>
            <w:lang w:eastAsia="de-DE"/>
          </w:rPr>
          <w:tab/>
        </w:r>
        <w:r w:rsidR="00BB2F81" w:rsidRPr="00E8188A">
          <w:rPr>
            <w:rStyle w:val="Hyperlink"/>
            <w:noProof/>
          </w:rPr>
          <w:t>Zielsetzung</w:t>
        </w:r>
        <w:r w:rsidR="00BB2F81">
          <w:rPr>
            <w:noProof/>
            <w:webHidden/>
          </w:rPr>
          <w:tab/>
        </w:r>
        <w:r w:rsidR="00BB2F81">
          <w:rPr>
            <w:noProof/>
            <w:webHidden/>
          </w:rPr>
          <w:fldChar w:fldCharType="begin"/>
        </w:r>
        <w:r w:rsidR="00BB2F81">
          <w:rPr>
            <w:noProof/>
            <w:webHidden/>
          </w:rPr>
          <w:instrText xml:space="preserve"> PAGEREF _Toc122593123 \h </w:instrText>
        </w:r>
        <w:r w:rsidR="00BB2F81">
          <w:rPr>
            <w:noProof/>
            <w:webHidden/>
          </w:rPr>
        </w:r>
        <w:r w:rsidR="00BB2F81">
          <w:rPr>
            <w:noProof/>
            <w:webHidden/>
          </w:rPr>
          <w:fldChar w:fldCharType="separate"/>
        </w:r>
        <w:r w:rsidR="00BB2F81">
          <w:rPr>
            <w:noProof/>
            <w:webHidden/>
          </w:rPr>
          <w:t>1</w:t>
        </w:r>
        <w:r w:rsidR="00BB2F81">
          <w:rPr>
            <w:noProof/>
            <w:webHidden/>
          </w:rPr>
          <w:fldChar w:fldCharType="end"/>
        </w:r>
      </w:hyperlink>
    </w:p>
    <w:p w14:paraId="6AF23CAA" w14:textId="77777777" w:rsidR="00BB2F81" w:rsidRDefault="005B5FF2">
      <w:pPr>
        <w:pStyle w:val="Verzeichnis2"/>
        <w:rPr>
          <w:noProof/>
          <w:sz w:val="22"/>
          <w:lang w:eastAsia="de-DE"/>
        </w:rPr>
      </w:pPr>
      <w:hyperlink w:anchor="_Toc122593124" w:history="1">
        <w:r w:rsidR="00BB2F81" w:rsidRPr="00E8188A">
          <w:rPr>
            <w:rStyle w:val="Hyperlink"/>
            <w:noProof/>
          </w:rPr>
          <w:t>1.3</w:t>
        </w:r>
        <w:r w:rsidR="00BB2F81">
          <w:rPr>
            <w:noProof/>
            <w:sz w:val="22"/>
            <w:lang w:eastAsia="de-DE"/>
          </w:rPr>
          <w:tab/>
        </w:r>
        <w:r w:rsidR="00BB2F81" w:rsidRPr="00E8188A">
          <w:rPr>
            <w:rStyle w:val="Hyperlink"/>
            <w:noProof/>
          </w:rPr>
          <w:t>Vorgehensweise</w:t>
        </w:r>
        <w:r w:rsidR="00BB2F81">
          <w:rPr>
            <w:noProof/>
            <w:webHidden/>
          </w:rPr>
          <w:tab/>
        </w:r>
        <w:r w:rsidR="00BB2F81">
          <w:rPr>
            <w:noProof/>
            <w:webHidden/>
          </w:rPr>
          <w:fldChar w:fldCharType="begin"/>
        </w:r>
        <w:r w:rsidR="00BB2F81">
          <w:rPr>
            <w:noProof/>
            <w:webHidden/>
          </w:rPr>
          <w:instrText xml:space="preserve"> PAGEREF _Toc122593124 \h </w:instrText>
        </w:r>
        <w:r w:rsidR="00BB2F81">
          <w:rPr>
            <w:noProof/>
            <w:webHidden/>
          </w:rPr>
        </w:r>
        <w:r w:rsidR="00BB2F81">
          <w:rPr>
            <w:noProof/>
            <w:webHidden/>
          </w:rPr>
          <w:fldChar w:fldCharType="separate"/>
        </w:r>
        <w:r w:rsidR="00BB2F81">
          <w:rPr>
            <w:noProof/>
            <w:webHidden/>
          </w:rPr>
          <w:t>1</w:t>
        </w:r>
        <w:r w:rsidR="00BB2F81">
          <w:rPr>
            <w:noProof/>
            <w:webHidden/>
          </w:rPr>
          <w:fldChar w:fldCharType="end"/>
        </w:r>
      </w:hyperlink>
    </w:p>
    <w:p w14:paraId="6A0E2CB5" w14:textId="77777777" w:rsidR="00BB2F81" w:rsidRDefault="005B5FF2">
      <w:pPr>
        <w:pStyle w:val="Verzeichnis2"/>
        <w:rPr>
          <w:noProof/>
          <w:sz w:val="22"/>
          <w:lang w:eastAsia="de-DE"/>
        </w:rPr>
      </w:pPr>
      <w:hyperlink w:anchor="_Toc122593125" w:history="1">
        <w:r w:rsidR="00BB2F81" w:rsidRPr="00E8188A">
          <w:rPr>
            <w:rStyle w:val="Hyperlink"/>
            <w:noProof/>
          </w:rPr>
          <w:t>1.4</w:t>
        </w:r>
        <w:r w:rsidR="00BB2F81">
          <w:rPr>
            <w:noProof/>
            <w:sz w:val="22"/>
            <w:lang w:eastAsia="de-DE"/>
          </w:rPr>
          <w:tab/>
        </w:r>
        <w:r w:rsidR="00BB2F81" w:rsidRPr="00E8188A">
          <w:rPr>
            <w:rStyle w:val="Hyperlink"/>
            <w:noProof/>
          </w:rPr>
          <w:t>Aufbau der Arbeit</w:t>
        </w:r>
        <w:r w:rsidR="00BB2F81">
          <w:rPr>
            <w:noProof/>
            <w:webHidden/>
          </w:rPr>
          <w:tab/>
        </w:r>
        <w:r w:rsidR="00BB2F81">
          <w:rPr>
            <w:noProof/>
            <w:webHidden/>
          </w:rPr>
          <w:fldChar w:fldCharType="begin"/>
        </w:r>
        <w:r w:rsidR="00BB2F81">
          <w:rPr>
            <w:noProof/>
            <w:webHidden/>
          </w:rPr>
          <w:instrText xml:space="preserve"> PAGEREF _Toc122593125 \h </w:instrText>
        </w:r>
        <w:r w:rsidR="00BB2F81">
          <w:rPr>
            <w:noProof/>
            <w:webHidden/>
          </w:rPr>
        </w:r>
        <w:r w:rsidR="00BB2F81">
          <w:rPr>
            <w:noProof/>
            <w:webHidden/>
          </w:rPr>
          <w:fldChar w:fldCharType="separate"/>
        </w:r>
        <w:r w:rsidR="00BB2F81">
          <w:rPr>
            <w:noProof/>
            <w:webHidden/>
          </w:rPr>
          <w:t>1</w:t>
        </w:r>
        <w:r w:rsidR="00BB2F81">
          <w:rPr>
            <w:noProof/>
            <w:webHidden/>
          </w:rPr>
          <w:fldChar w:fldCharType="end"/>
        </w:r>
      </w:hyperlink>
    </w:p>
    <w:p w14:paraId="3CD60BC6" w14:textId="77777777" w:rsidR="00BB2F81" w:rsidRDefault="005B5FF2">
      <w:pPr>
        <w:pStyle w:val="Verzeichnis1"/>
        <w:rPr>
          <w:b w:val="0"/>
          <w:sz w:val="22"/>
          <w:lang w:eastAsia="de-DE"/>
        </w:rPr>
      </w:pPr>
      <w:hyperlink w:anchor="_Toc122593126" w:history="1">
        <w:r w:rsidR="00BB2F81" w:rsidRPr="00E8188A">
          <w:rPr>
            <w:rStyle w:val="Hyperlink"/>
          </w:rPr>
          <w:t>2</w:t>
        </w:r>
        <w:r w:rsidR="00BB2F81">
          <w:rPr>
            <w:b w:val="0"/>
            <w:sz w:val="22"/>
            <w:lang w:eastAsia="de-DE"/>
          </w:rPr>
          <w:tab/>
        </w:r>
        <w:r w:rsidR="00BB2F81" w:rsidRPr="00E8188A">
          <w:rPr>
            <w:rStyle w:val="Hyperlink"/>
          </w:rPr>
          <w:t>Grundlagen</w:t>
        </w:r>
        <w:r w:rsidR="00BB2F81">
          <w:rPr>
            <w:webHidden/>
          </w:rPr>
          <w:tab/>
        </w:r>
        <w:r w:rsidR="00BB2F81">
          <w:rPr>
            <w:webHidden/>
          </w:rPr>
          <w:fldChar w:fldCharType="begin"/>
        </w:r>
        <w:r w:rsidR="00BB2F81">
          <w:rPr>
            <w:webHidden/>
          </w:rPr>
          <w:instrText xml:space="preserve"> PAGEREF _Toc122593126 \h </w:instrText>
        </w:r>
        <w:r w:rsidR="00BB2F81">
          <w:rPr>
            <w:webHidden/>
          </w:rPr>
        </w:r>
        <w:r w:rsidR="00BB2F81">
          <w:rPr>
            <w:webHidden/>
          </w:rPr>
          <w:fldChar w:fldCharType="separate"/>
        </w:r>
        <w:r w:rsidR="00BB2F81">
          <w:rPr>
            <w:webHidden/>
          </w:rPr>
          <w:t>2</w:t>
        </w:r>
        <w:r w:rsidR="00BB2F81">
          <w:rPr>
            <w:webHidden/>
          </w:rPr>
          <w:fldChar w:fldCharType="end"/>
        </w:r>
      </w:hyperlink>
    </w:p>
    <w:p w14:paraId="7A8E739B" w14:textId="77777777" w:rsidR="00BB2F81" w:rsidRDefault="005B5FF2">
      <w:pPr>
        <w:pStyle w:val="Verzeichnis1"/>
        <w:rPr>
          <w:b w:val="0"/>
          <w:sz w:val="22"/>
          <w:lang w:eastAsia="de-DE"/>
        </w:rPr>
      </w:pPr>
      <w:hyperlink w:anchor="_Toc122593127" w:history="1">
        <w:r w:rsidR="00BB2F81" w:rsidRPr="00E8188A">
          <w:rPr>
            <w:rStyle w:val="Hyperlink"/>
          </w:rPr>
          <w:t>3</w:t>
        </w:r>
        <w:r w:rsidR="00BB2F81">
          <w:rPr>
            <w:b w:val="0"/>
            <w:sz w:val="22"/>
            <w:lang w:eastAsia="de-DE"/>
          </w:rPr>
          <w:tab/>
        </w:r>
        <w:r w:rsidR="00BB2F81" w:rsidRPr="00E8188A">
          <w:rPr>
            <w:rStyle w:val="Hyperlink"/>
          </w:rPr>
          <w:t>Anforderungen</w:t>
        </w:r>
        <w:r w:rsidR="00BB2F81">
          <w:rPr>
            <w:webHidden/>
          </w:rPr>
          <w:tab/>
        </w:r>
        <w:r w:rsidR="00BB2F81">
          <w:rPr>
            <w:webHidden/>
          </w:rPr>
          <w:fldChar w:fldCharType="begin"/>
        </w:r>
        <w:r w:rsidR="00BB2F81">
          <w:rPr>
            <w:webHidden/>
          </w:rPr>
          <w:instrText xml:space="preserve"> PAGEREF _Toc122593127 \h </w:instrText>
        </w:r>
        <w:r w:rsidR="00BB2F81">
          <w:rPr>
            <w:webHidden/>
          </w:rPr>
        </w:r>
        <w:r w:rsidR="00BB2F81">
          <w:rPr>
            <w:webHidden/>
          </w:rPr>
          <w:fldChar w:fldCharType="separate"/>
        </w:r>
        <w:r w:rsidR="00BB2F81">
          <w:rPr>
            <w:webHidden/>
          </w:rPr>
          <w:t>3</w:t>
        </w:r>
        <w:r w:rsidR="00BB2F81">
          <w:rPr>
            <w:webHidden/>
          </w:rPr>
          <w:fldChar w:fldCharType="end"/>
        </w:r>
      </w:hyperlink>
    </w:p>
    <w:p w14:paraId="45F608DB" w14:textId="77777777" w:rsidR="00BB2F81" w:rsidRDefault="005B5FF2">
      <w:pPr>
        <w:pStyle w:val="Verzeichnis1"/>
        <w:rPr>
          <w:b w:val="0"/>
          <w:sz w:val="22"/>
          <w:lang w:eastAsia="de-DE"/>
        </w:rPr>
      </w:pPr>
      <w:hyperlink w:anchor="_Toc122593128" w:history="1">
        <w:r w:rsidR="00BB2F81" w:rsidRPr="00E8188A">
          <w:rPr>
            <w:rStyle w:val="Hyperlink"/>
          </w:rPr>
          <w:t>4</w:t>
        </w:r>
        <w:r w:rsidR="00BB2F81">
          <w:rPr>
            <w:b w:val="0"/>
            <w:sz w:val="22"/>
            <w:lang w:eastAsia="de-DE"/>
          </w:rPr>
          <w:tab/>
        </w:r>
        <w:r w:rsidR="00BB2F81" w:rsidRPr="00E8188A">
          <w:rPr>
            <w:rStyle w:val="Hyperlink"/>
          </w:rPr>
          <w:t>Implementierung</w:t>
        </w:r>
        <w:r w:rsidR="00BB2F81">
          <w:rPr>
            <w:webHidden/>
          </w:rPr>
          <w:tab/>
        </w:r>
        <w:r w:rsidR="00BB2F81">
          <w:rPr>
            <w:webHidden/>
          </w:rPr>
          <w:fldChar w:fldCharType="begin"/>
        </w:r>
        <w:r w:rsidR="00BB2F81">
          <w:rPr>
            <w:webHidden/>
          </w:rPr>
          <w:instrText xml:space="preserve"> PAGEREF _Toc122593128 \h </w:instrText>
        </w:r>
        <w:r w:rsidR="00BB2F81">
          <w:rPr>
            <w:webHidden/>
          </w:rPr>
        </w:r>
        <w:r w:rsidR="00BB2F81">
          <w:rPr>
            <w:webHidden/>
          </w:rPr>
          <w:fldChar w:fldCharType="separate"/>
        </w:r>
        <w:r w:rsidR="00BB2F81">
          <w:rPr>
            <w:webHidden/>
          </w:rPr>
          <w:t>4</w:t>
        </w:r>
        <w:r w:rsidR="00BB2F81">
          <w:rPr>
            <w:webHidden/>
          </w:rPr>
          <w:fldChar w:fldCharType="end"/>
        </w:r>
      </w:hyperlink>
    </w:p>
    <w:p w14:paraId="0ABE83AB" w14:textId="77777777" w:rsidR="00BB2F81" w:rsidRDefault="005B5FF2">
      <w:pPr>
        <w:pStyle w:val="Verzeichnis1"/>
        <w:rPr>
          <w:b w:val="0"/>
          <w:sz w:val="22"/>
          <w:lang w:eastAsia="de-DE"/>
        </w:rPr>
      </w:pPr>
      <w:hyperlink w:anchor="_Toc122593129" w:history="1">
        <w:r w:rsidR="00BB2F81" w:rsidRPr="00E8188A">
          <w:rPr>
            <w:rStyle w:val="Hyperlink"/>
          </w:rPr>
          <w:t>5</w:t>
        </w:r>
        <w:r w:rsidR="00BB2F81">
          <w:rPr>
            <w:b w:val="0"/>
            <w:sz w:val="22"/>
            <w:lang w:eastAsia="de-DE"/>
          </w:rPr>
          <w:tab/>
        </w:r>
        <w:r w:rsidR="00BB2F81" w:rsidRPr="00E8188A">
          <w:rPr>
            <w:rStyle w:val="Hyperlink"/>
          </w:rPr>
          <w:t>Zusammenfassung und Ausblick</w:t>
        </w:r>
        <w:r w:rsidR="00BB2F81">
          <w:rPr>
            <w:webHidden/>
          </w:rPr>
          <w:tab/>
        </w:r>
        <w:r w:rsidR="00BB2F81">
          <w:rPr>
            <w:webHidden/>
          </w:rPr>
          <w:fldChar w:fldCharType="begin"/>
        </w:r>
        <w:r w:rsidR="00BB2F81">
          <w:rPr>
            <w:webHidden/>
          </w:rPr>
          <w:instrText xml:space="preserve"> PAGEREF _Toc122593129 \h </w:instrText>
        </w:r>
        <w:r w:rsidR="00BB2F81">
          <w:rPr>
            <w:webHidden/>
          </w:rPr>
        </w:r>
        <w:r w:rsidR="00BB2F81">
          <w:rPr>
            <w:webHidden/>
          </w:rPr>
          <w:fldChar w:fldCharType="separate"/>
        </w:r>
        <w:r w:rsidR="00BB2F81">
          <w:rPr>
            <w:webHidden/>
          </w:rPr>
          <w:t>5</w:t>
        </w:r>
        <w:r w:rsidR="00BB2F81">
          <w:rPr>
            <w:webHidden/>
          </w:rPr>
          <w:fldChar w:fldCharType="end"/>
        </w:r>
      </w:hyperlink>
    </w:p>
    <w:p w14:paraId="49CDDCE2" w14:textId="77777777" w:rsidR="00BB2F81" w:rsidRDefault="005B5FF2">
      <w:pPr>
        <w:pStyle w:val="Verzeichnis1"/>
        <w:rPr>
          <w:b w:val="0"/>
          <w:sz w:val="22"/>
          <w:lang w:eastAsia="de-DE"/>
        </w:rPr>
      </w:pPr>
      <w:hyperlink w:anchor="_Toc122593130" w:history="1">
        <w:r w:rsidR="00BB2F81" w:rsidRPr="00E8188A">
          <w:rPr>
            <w:rStyle w:val="Hyperlink"/>
          </w:rPr>
          <w:t>Abbildungsverzeichnis</w:t>
        </w:r>
        <w:r w:rsidR="00BB2F81">
          <w:rPr>
            <w:webHidden/>
          </w:rPr>
          <w:tab/>
        </w:r>
        <w:r w:rsidR="00BB2F81">
          <w:rPr>
            <w:webHidden/>
          </w:rPr>
          <w:fldChar w:fldCharType="begin"/>
        </w:r>
        <w:r w:rsidR="00BB2F81">
          <w:rPr>
            <w:webHidden/>
          </w:rPr>
          <w:instrText xml:space="preserve"> PAGEREF _Toc122593130 \h </w:instrText>
        </w:r>
        <w:r w:rsidR="00BB2F81">
          <w:rPr>
            <w:webHidden/>
          </w:rPr>
        </w:r>
        <w:r w:rsidR="00BB2F81">
          <w:rPr>
            <w:webHidden/>
          </w:rPr>
          <w:fldChar w:fldCharType="separate"/>
        </w:r>
        <w:r w:rsidR="00BB2F81">
          <w:rPr>
            <w:webHidden/>
          </w:rPr>
          <w:t>IV</w:t>
        </w:r>
        <w:r w:rsidR="00BB2F81">
          <w:rPr>
            <w:webHidden/>
          </w:rPr>
          <w:fldChar w:fldCharType="end"/>
        </w:r>
      </w:hyperlink>
    </w:p>
    <w:p w14:paraId="799FB8EB" w14:textId="77777777" w:rsidR="00BB2F81" w:rsidRDefault="005B5FF2">
      <w:pPr>
        <w:pStyle w:val="Verzeichnis1"/>
        <w:rPr>
          <w:b w:val="0"/>
          <w:sz w:val="22"/>
          <w:lang w:eastAsia="de-DE"/>
        </w:rPr>
      </w:pPr>
      <w:hyperlink w:anchor="_Toc122593131" w:history="1">
        <w:r w:rsidR="00BB2F81" w:rsidRPr="00E8188A">
          <w:rPr>
            <w:rStyle w:val="Hyperlink"/>
          </w:rPr>
          <w:t>Tabellenverzeichnis</w:t>
        </w:r>
        <w:r w:rsidR="00BB2F81">
          <w:rPr>
            <w:webHidden/>
          </w:rPr>
          <w:tab/>
        </w:r>
        <w:r w:rsidR="00BB2F81">
          <w:rPr>
            <w:webHidden/>
          </w:rPr>
          <w:fldChar w:fldCharType="begin"/>
        </w:r>
        <w:r w:rsidR="00BB2F81">
          <w:rPr>
            <w:webHidden/>
          </w:rPr>
          <w:instrText xml:space="preserve"> PAGEREF _Toc122593131 \h </w:instrText>
        </w:r>
        <w:r w:rsidR="00BB2F81">
          <w:rPr>
            <w:webHidden/>
          </w:rPr>
        </w:r>
        <w:r w:rsidR="00BB2F81">
          <w:rPr>
            <w:webHidden/>
          </w:rPr>
          <w:fldChar w:fldCharType="separate"/>
        </w:r>
        <w:r w:rsidR="00BB2F81">
          <w:rPr>
            <w:webHidden/>
          </w:rPr>
          <w:t>V</w:t>
        </w:r>
        <w:r w:rsidR="00BB2F81">
          <w:rPr>
            <w:webHidden/>
          </w:rPr>
          <w:fldChar w:fldCharType="end"/>
        </w:r>
      </w:hyperlink>
    </w:p>
    <w:p w14:paraId="7F860202" w14:textId="77777777" w:rsidR="00BB2F81" w:rsidRDefault="005B5FF2">
      <w:pPr>
        <w:pStyle w:val="Verzeichnis1"/>
        <w:rPr>
          <w:b w:val="0"/>
          <w:sz w:val="22"/>
          <w:lang w:eastAsia="de-DE"/>
        </w:rPr>
      </w:pPr>
      <w:hyperlink w:anchor="_Toc122593132" w:history="1">
        <w:r w:rsidR="00BB2F81" w:rsidRPr="00E8188A">
          <w:rPr>
            <w:rStyle w:val="Hyperlink"/>
          </w:rPr>
          <w:t>Literaturverzeichnis</w:t>
        </w:r>
        <w:r w:rsidR="00BB2F81">
          <w:rPr>
            <w:webHidden/>
          </w:rPr>
          <w:tab/>
        </w:r>
        <w:r w:rsidR="00BB2F81">
          <w:rPr>
            <w:webHidden/>
          </w:rPr>
          <w:fldChar w:fldCharType="begin"/>
        </w:r>
        <w:r w:rsidR="00BB2F81">
          <w:rPr>
            <w:webHidden/>
          </w:rPr>
          <w:instrText xml:space="preserve"> PAGEREF _Toc122593132 \h </w:instrText>
        </w:r>
        <w:r w:rsidR="00BB2F81">
          <w:rPr>
            <w:webHidden/>
          </w:rPr>
        </w:r>
        <w:r w:rsidR="00BB2F81">
          <w:rPr>
            <w:webHidden/>
          </w:rPr>
          <w:fldChar w:fldCharType="separate"/>
        </w:r>
        <w:r w:rsidR="00BB2F81">
          <w:rPr>
            <w:webHidden/>
          </w:rPr>
          <w:t>VI</w:t>
        </w:r>
        <w:r w:rsidR="00BB2F81">
          <w:rPr>
            <w:webHidden/>
          </w:rPr>
          <w:fldChar w:fldCharType="end"/>
        </w:r>
      </w:hyperlink>
    </w:p>
    <w:p w14:paraId="530803A2" w14:textId="77777777" w:rsidR="00BB2F81" w:rsidRDefault="005B5FF2">
      <w:pPr>
        <w:pStyle w:val="Verzeichnis1"/>
        <w:rPr>
          <w:b w:val="0"/>
          <w:sz w:val="22"/>
          <w:lang w:eastAsia="de-DE"/>
        </w:rPr>
      </w:pPr>
      <w:hyperlink w:anchor="_Toc122593133" w:history="1">
        <w:r w:rsidR="00BB2F81" w:rsidRPr="00E8188A">
          <w:rPr>
            <w:rStyle w:val="Hyperlink"/>
          </w:rPr>
          <w:t>Anhang</w:t>
        </w:r>
        <w:r w:rsidR="00BB2F81">
          <w:rPr>
            <w:webHidden/>
          </w:rPr>
          <w:tab/>
        </w:r>
        <w:r w:rsidR="00BB2F81">
          <w:rPr>
            <w:webHidden/>
          </w:rPr>
          <w:fldChar w:fldCharType="begin"/>
        </w:r>
        <w:r w:rsidR="00BB2F81">
          <w:rPr>
            <w:webHidden/>
          </w:rPr>
          <w:instrText xml:space="preserve"> PAGEREF _Toc122593133 \h </w:instrText>
        </w:r>
        <w:r w:rsidR="00BB2F81">
          <w:rPr>
            <w:webHidden/>
          </w:rPr>
        </w:r>
        <w:r w:rsidR="00BB2F81">
          <w:rPr>
            <w:webHidden/>
          </w:rPr>
          <w:fldChar w:fldCharType="separate"/>
        </w:r>
        <w:r w:rsidR="00BB2F81">
          <w:rPr>
            <w:webHidden/>
          </w:rPr>
          <w:t>VII</w:t>
        </w:r>
        <w:r w:rsidR="00BB2F81">
          <w:rPr>
            <w:webHidden/>
          </w:rPr>
          <w:fldChar w:fldCharType="end"/>
        </w:r>
      </w:hyperlink>
    </w:p>
    <w:p w14:paraId="4105BBC5" w14:textId="610DB6CB" w:rsidR="007411A0" w:rsidRPr="00D212B6" w:rsidRDefault="00514B65" w:rsidP="00711AFC">
      <w:pPr>
        <w:pStyle w:val="Verzeichnisse"/>
      </w:pPr>
      <w:r>
        <w:rPr>
          <w:rFonts w:asciiTheme="minorHAnsi" w:eastAsiaTheme="minorEastAsia" w:hAnsiTheme="minorHAnsi" w:cstheme="minorBidi"/>
          <w:noProof/>
          <w:sz w:val="24"/>
          <w:szCs w:val="22"/>
        </w:rPr>
        <w:fldChar w:fldCharType="end"/>
      </w:r>
      <w:r w:rsidR="00BA7288">
        <w:br w:type="page"/>
      </w:r>
      <w:bookmarkStart w:id="2" w:name="_Toc48559895"/>
      <w:bookmarkStart w:id="3" w:name="_Toc49768118"/>
      <w:bookmarkStart w:id="4" w:name="_Toc122593120"/>
      <w:r w:rsidR="007411A0" w:rsidRPr="00D212B6">
        <w:lastRenderedPageBreak/>
        <w:t>Abkürzungsverzeichnis</w:t>
      </w:r>
      <w:bookmarkEnd w:id="0"/>
      <w:bookmarkEnd w:id="1"/>
      <w:bookmarkEnd w:id="2"/>
      <w:bookmarkEnd w:id="3"/>
      <w:bookmarkEnd w:id="4"/>
    </w:p>
    <w:tbl>
      <w:tblPr>
        <w:tblStyle w:val="Tabellenrast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2"/>
        <w:gridCol w:w="2281"/>
        <w:gridCol w:w="280"/>
        <w:gridCol w:w="5329"/>
      </w:tblGrid>
      <w:tr w:rsidR="00B92BA9" w:rsidRPr="00D212B6" w14:paraId="46F4672B" w14:textId="77777777" w:rsidTr="00924926">
        <w:tc>
          <w:tcPr>
            <w:tcW w:w="1182" w:type="dxa"/>
          </w:tcPr>
          <w:p w14:paraId="14015A19" w14:textId="77777777" w:rsidR="00B92BA9" w:rsidRPr="00D212B6" w:rsidRDefault="00B92BA9" w:rsidP="009F79CE">
            <w:pPr>
              <w:spacing w:after="0"/>
              <w:jc w:val="center"/>
              <w:rPr>
                <w:color w:val="FF0000"/>
                <w:szCs w:val="24"/>
              </w:rPr>
            </w:pPr>
          </w:p>
        </w:tc>
        <w:tc>
          <w:tcPr>
            <w:tcW w:w="2281" w:type="dxa"/>
            <w:vAlign w:val="center"/>
          </w:tcPr>
          <w:p w14:paraId="12EA2948" w14:textId="268E951C" w:rsidR="00B92BA9" w:rsidRPr="00D212B6" w:rsidRDefault="00B92BA9" w:rsidP="009F79CE">
            <w:pPr>
              <w:spacing w:after="0"/>
              <w:jc w:val="left"/>
              <w:rPr>
                <w:color w:val="FF0000"/>
              </w:rPr>
            </w:pPr>
          </w:p>
        </w:tc>
        <w:tc>
          <w:tcPr>
            <w:tcW w:w="280" w:type="dxa"/>
            <w:vAlign w:val="center"/>
          </w:tcPr>
          <w:p w14:paraId="3C3E6B79" w14:textId="77777777" w:rsidR="00B92BA9" w:rsidRPr="00D212B6" w:rsidRDefault="00B92BA9" w:rsidP="009F79CE">
            <w:pPr>
              <w:spacing w:after="0"/>
              <w:jc w:val="left"/>
              <w:rPr>
                <w:color w:val="FF0000"/>
                <w:szCs w:val="24"/>
              </w:rPr>
            </w:pPr>
          </w:p>
        </w:tc>
        <w:tc>
          <w:tcPr>
            <w:tcW w:w="5329" w:type="dxa"/>
            <w:vAlign w:val="center"/>
          </w:tcPr>
          <w:p w14:paraId="41ADE343" w14:textId="26EE7F18" w:rsidR="00B92BA9" w:rsidRPr="00D212B6" w:rsidRDefault="00B92BA9" w:rsidP="009F79CE">
            <w:pPr>
              <w:spacing w:after="0"/>
              <w:jc w:val="left"/>
              <w:rPr>
                <w:color w:val="FF0000"/>
              </w:rPr>
            </w:pPr>
          </w:p>
        </w:tc>
      </w:tr>
      <w:tr w:rsidR="00B31C10" w:rsidRPr="00D212B6" w14:paraId="68A60EAF" w14:textId="77777777" w:rsidTr="00924926">
        <w:tc>
          <w:tcPr>
            <w:tcW w:w="1182" w:type="dxa"/>
          </w:tcPr>
          <w:p w14:paraId="5DF39A60" w14:textId="77777777" w:rsidR="00B31C10" w:rsidRPr="00BA7288" w:rsidRDefault="00B31C10" w:rsidP="009F79CE">
            <w:pPr>
              <w:spacing w:after="0"/>
              <w:jc w:val="center"/>
              <w:rPr>
                <w:szCs w:val="24"/>
              </w:rPr>
            </w:pPr>
          </w:p>
        </w:tc>
        <w:tc>
          <w:tcPr>
            <w:tcW w:w="2281" w:type="dxa"/>
            <w:vAlign w:val="center"/>
          </w:tcPr>
          <w:p w14:paraId="65764CD5" w14:textId="0BDCD2A0" w:rsidR="00B31C10" w:rsidRPr="00E40C60" w:rsidRDefault="00E40C60" w:rsidP="009F79CE">
            <w:pPr>
              <w:spacing w:after="0"/>
              <w:jc w:val="left"/>
              <w:rPr>
                <w:color w:val="000000" w:themeColor="text1"/>
                <w:szCs w:val="24"/>
              </w:rPr>
            </w:pPr>
            <w:r>
              <w:rPr>
                <w:color w:val="000000" w:themeColor="text1"/>
                <w:szCs w:val="24"/>
              </w:rPr>
              <w:t>PLM</w:t>
            </w:r>
          </w:p>
        </w:tc>
        <w:tc>
          <w:tcPr>
            <w:tcW w:w="280" w:type="dxa"/>
            <w:vAlign w:val="center"/>
          </w:tcPr>
          <w:p w14:paraId="066E802B" w14:textId="77777777" w:rsidR="00B31C10" w:rsidRPr="0032378A" w:rsidRDefault="00B31C10" w:rsidP="009F79CE">
            <w:pPr>
              <w:spacing w:after="0"/>
              <w:jc w:val="left"/>
              <w:rPr>
                <w:color w:val="FF0000"/>
                <w:szCs w:val="24"/>
              </w:rPr>
            </w:pPr>
          </w:p>
        </w:tc>
        <w:tc>
          <w:tcPr>
            <w:tcW w:w="5329" w:type="dxa"/>
            <w:vAlign w:val="center"/>
          </w:tcPr>
          <w:p w14:paraId="58379D9A" w14:textId="72F61EC7" w:rsidR="00B31C10" w:rsidRPr="0032378A" w:rsidRDefault="00E40C60" w:rsidP="009F79CE">
            <w:pPr>
              <w:spacing w:after="0"/>
              <w:jc w:val="left"/>
              <w:rPr>
                <w:color w:val="FF0000"/>
                <w:lang w:eastAsia="de-DE"/>
              </w:rPr>
            </w:pPr>
            <w:r w:rsidRPr="00E40C60">
              <w:rPr>
                <w:color w:val="000000" w:themeColor="text1"/>
                <w:lang w:val="en-US"/>
              </w:rPr>
              <w:t>Product Lifecycle Management</w:t>
            </w:r>
          </w:p>
        </w:tc>
      </w:tr>
      <w:tr w:rsidR="00B31C10" w:rsidRPr="00D212B6" w14:paraId="1D4B4830" w14:textId="77777777" w:rsidTr="00924926">
        <w:tc>
          <w:tcPr>
            <w:tcW w:w="1182" w:type="dxa"/>
          </w:tcPr>
          <w:p w14:paraId="458E4570" w14:textId="77777777" w:rsidR="00B31C10" w:rsidRPr="00D212B6" w:rsidRDefault="00B31C10" w:rsidP="009F79CE">
            <w:pPr>
              <w:spacing w:after="0"/>
              <w:jc w:val="center"/>
              <w:rPr>
                <w:color w:val="FF0000"/>
                <w:szCs w:val="24"/>
              </w:rPr>
            </w:pPr>
          </w:p>
        </w:tc>
        <w:tc>
          <w:tcPr>
            <w:tcW w:w="2281" w:type="dxa"/>
            <w:vAlign w:val="center"/>
          </w:tcPr>
          <w:p w14:paraId="7E0AA8CF" w14:textId="78285E44" w:rsidR="00B31C10" w:rsidRPr="00BA7288" w:rsidRDefault="00B31C10" w:rsidP="009F79CE">
            <w:pPr>
              <w:spacing w:after="0"/>
              <w:jc w:val="left"/>
              <w:rPr>
                <w:szCs w:val="24"/>
              </w:rPr>
            </w:pPr>
          </w:p>
        </w:tc>
        <w:tc>
          <w:tcPr>
            <w:tcW w:w="280" w:type="dxa"/>
            <w:vAlign w:val="center"/>
          </w:tcPr>
          <w:p w14:paraId="79FB0635" w14:textId="77777777" w:rsidR="00B31C10" w:rsidRPr="00BA7288" w:rsidRDefault="00B31C10" w:rsidP="009F79CE">
            <w:pPr>
              <w:spacing w:after="0"/>
              <w:jc w:val="left"/>
              <w:rPr>
                <w:szCs w:val="24"/>
              </w:rPr>
            </w:pPr>
          </w:p>
        </w:tc>
        <w:tc>
          <w:tcPr>
            <w:tcW w:w="5329" w:type="dxa"/>
            <w:vAlign w:val="center"/>
          </w:tcPr>
          <w:p w14:paraId="2E2A0695" w14:textId="22642D3E" w:rsidR="00B31C10" w:rsidRPr="00BA7288" w:rsidRDefault="00B31C10" w:rsidP="009F79CE">
            <w:pPr>
              <w:spacing w:after="0"/>
              <w:jc w:val="left"/>
              <w:rPr>
                <w:szCs w:val="24"/>
              </w:rPr>
            </w:pPr>
          </w:p>
        </w:tc>
      </w:tr>
      <w:tr w:rsidR="00B31C10" w:rsidRPr="00D212B6" w14:paraId="130BA431" w14:textId="77777777" w:rsidTr="00924926">
        <w:trPr>
          <w:trHeight w:val="391"/>
        </w:trPr>
        <w:tc>
          <w:tcPr>
            <w:tcW w:w="1182" w:type="dxa"/>
          </w:tcPr>
          <w:p w14:paraId="6C1D2CE8" w14:textId="77777777" w:rsidR="00B31C10" w:rsidRPr="00D212B6" w:rsidRDefault="00B31C10" w:rsidP="009F79CE">
            <w:pPr>
              <w:spacing w:after="0"/>
              <w:jc w:val="center"/>
              <w:rPr>
                <w:color w:val="FF0000"/>
                <w:szCs w:val="24"/>
              </w:rPr>
            </w:pPr>
          </w:p>
        </w:tc>
        <w:tc>
          <w:tcPr>
            <w:tcW w:w="2281" w:type="dxa"/>
            <w:vAlign w:val="center"/>
          </w:tcPr>
          <w:p w14:paraId="3650A775" w14:textId="2769FB58" w:rsidR="00B31C10" w:rsidRPr="00BA7288" w:rsidRDefault="00B31C10" w:rsidP="009F79CE">
            <w:pPr>
              <w:spacing w:after="0"/>
              <w:jc w:val="left"/>
              <w:rPr>
                <w:szCs w:val="24"/>
              </w:rPr>
            </w:pPr>
          </w:p>
        </w:tc>
        <w:tc>
          <w:tcPr>
            <w:tcW w:w="280" w:type="dxa"/>
            <w:vAlign w:val="center"/>
          </w:tcPr>
          <w:p w14:paraId="4F3511FD" w14:textId="77777777" w:rsidR="00B31C10" w:rsidRPr="00BA7288" w:rsidRDefault="00B31C10" w:rsidP="009F79CE">
            <w:pPr>
              <w:spacing w:after="0"/>
              <w:jc w:val="left"/>
              <w:rPr>
                <w:szCs w:val="24"/>
              </w:rPr>
            </w:pPr>
          </w:p>
        </w:tc>
        <w:tc>
          <w:tcPr>
            <w:tcW w:w="5329" w:type="dxa"/>
            <w:vAlign w:val="center"/>
          </w:tcPr>
          <w:p w14:paraId="41FFF29F" w14:textId="3FB54021" w:rsidR="00B31C10" w:rsidRPr="002224E7" w:rsidRDefault="00B31C10" w:rsidP="009F79CE">
            <w:pPr>
              <w:spacing w:after="0"/>
              <w:jc w:val="left"/>
              <w:rPr>
                <w:lang w:val="en-US"/>
              </w:rPr>
            </w:pPr>
          </w:p>
        </w:tc>
      </w:tr>
      <w:tr w:rsidR="00B31C10" w:rsidRPr="008F260B" w14:paraId="2A344EDC" w14:textId="77777777" w:rsidTr="00924926">
        <w:tc>
          <w:tcPr>
            <w:tcW w:w="1182" w:type="dxa"/>
          </w:tcPr>
          <w:p w14:paraId="40A6AAE4" w14:textId="77777777" w:rsidR="00B31C10" w:rsidRPr="00BA7288" w:rsidRDefault="00B31C10" w:rsidP="00F35117">
            <w:pPr>
              <w:spacing w:after="0"/>
              <w:jc w:val="center"/>
              <w:rPr>
                <w:szCs w:val="24"/>
                <w:lang w:val="en-US"/>
              </w:rPr>
            </w:pPr>
          </w:p>
        </w:tc>
        <w:tc>
          <w:tcPr>
            <w:tcW w:w="2281" w:type="dxa"/>
            <w:vAlign w:val="center"/>
          </w:tcPr>
          <w:p w14:paraId="54F6C46B" w14:textId="457C5A62" w:rsidR="00B31C10" w:rsidRPr="00936842" w:rsidRDefault="00B31C10" w:rsidP="00F35117">
            <w:pPr>
              <w:spacing w:after="0"/>
              <w:rPr>
                <w:rFonts w:cstheme="minorHAnsi"/>
                <w:lang w:val="en-US"/>
              </w:rPr>
            </w:pPr>
          </w:p>
        </w:tc>
        <w:tc>
          <w:tcPr>
            <w:tcW w:w="280" w:type="dxa"/>
            <w:vAlign w:val="center"/>
          </w:tcPr>
          <w:p w14:paraId="19DA23AD" w14:textId="77777777" w:rsidR="00B31C10" w:rsidRPr="00936842" w:rsidRDefault="00B31C10" w:rsidP="00F35117">
            <w:pPr>
              <w:spacing w:after="0"/>
              <w:rPr>
                <w:rFonts w:cstheme="minorHAnsi"/>
                <w:lang w:val="en-US"/>
              </w:rPr>
            </w:pPr>
          </w:p>
        </w:tc>
        <w:tc>
          <w:tcPr>
            <w:tcW w:w="5329" w:type="dxa"/>
            <w:vAlign w:val="center"/>
          </w:tcPr>
          <w:p w14:paraId="60975F6A" w14:textId="27DC3224" w:rsidR="00B31C10" w:rsidRPr="00936842" w:rsidRDefault="00B31C10" w:rsidP="00F35117">
            <w:pPr>
              <w:spacing w:after="0"/>
              <w:rPr>
                <w:rFonts w:cstheme="minorHAnsi"/>
                <w:lang w:val="en-US" w:eastAsia="de-DE"/>
              </w:rPr>
            </w:pPr>
          </w:p>
        </w:tc>
      </w:tr>
      <w:tr w:rsidR="00B31C10" w:rsidRPr="00BA7288" w14:paraId="006E1009" w14:textId="77777777" w:rsidTr="00924926">
        <w:tc>
          <w:tcPr>
            <w:tcW w:w="1182" w:type="dxa"/>
          </w:tcPr>
          <w:p w14:paraId="33C2103C" w14:textId="77777777" w:rsidR="00B31C10" w:rsidRPr="00BA7288" w:rsidRDefault="00B31C10" w:rsidP="009F79CE">
            <w:pPr>
              <w:spacing w:after="0"/>
              <w:jc w:val="center"/>
              <w:rPr>
                <w:color w:val="FF0000"/>
                <w:szCs w:val="24"/>
                <w:lang w:val="en-US"/>
              </w:rPr>
            </w:pPr>
          </w:p>
        </w:tc>
        <w:tc>
          <w:tcPr>
            <w:tcW w:w="2281" w:type="dxa"/>
            <w:vAlign w:val="center"/>
          </w:tcPr>
          <w:p w14:paraId="36F59E1F" w14:textId="0AF12D9A" w:rsidR="00B31C10" w:rsidRPr="00BA7288" w:rsidRDefault="00B31C10" w:rsidP="009F79CE">
            <w:pPr>
              <w:spacing w:after="0"/>
              <w:jc w:val="left"/>
              <w:rPr>
                <w:lang w:val="en-US"/>
              </w:rPr>
            </w:pPr>
          </w:p>
        </w:tc>
        <w:tc>
          <w:tcPr>
            <w:tcW w:w="280" w:type="dxa"/>
            <w:vAlign w:val="center"/>
          </w:tcPr>
          <w:p w14:paraId="07BFDA51" w14:textId="77777777" w:rsidR="00B31C10" w:rsidRPr="00BA7288" w:rsidRDefault="00B31C10" w:rsidP="009F79CE">
            <w:pPr>
              <w:spacing w:after="0"/>
              <w:jc w:val="left"/>
              <w:rPr>
                <w:szCs w:val="24"/>
                <w:lang w:val="en-US"/>
              </w:rPr>
            </w:pPr>
          </w:p>
        </w:tc>
        <w:tc>
          <w:tcPr>
            <w:tcW w:w="5329" w:type="dxa"/>
            <w:vAlign w:val="center"/>
          </w:tcPr>
          <w:p w14:paraId="6626FABD" w14:textId="4EA42A22" w:rsidR="00B31C10" w:rsidRPr="00BA7288" w:rsidRDefault="00B31C10" w:rsidP="009F79CE">
            <w:pPr>
              <w:spacing w:after="0"/>
              <w:jc w:val="left"/>
              <w:rPr>
                <w:lang w:val="en-US"/>
              </w:rPr>
            </w:pPr>
          </w:p>
        </w:tc>
      </w:tr>
      <w:tr w:rsidR="00B31C10" w:rsidRPr="008F260B" w14:paraId="51C837D4" w14:textId="77777777" w:rsidTr="00924926">
        <w:tc>
          <w:tcPr>
            <w:tcW w:w="1182" w:type="dxa"/>
          </w:tcPr>
          <w:p w14:paraId="1969E7EA" w14:textId="77777777" w:rsidR="00B31C10" w:rsidRPr="00BA7288" w:rsidRDefault="00B31C10" w:rsidP="008E26F0">
            <w:pPr>
              <w:spacing w:after="0"/>
              <w:jc w:val="center"/>
              <w:rPr>
                <w:szCs w:val="24"/>
                <w:lang w:val="en-US"/>
              </w:rPr>
            </w:pPr>
          </w:p>
        </w:tc>
        <w:tc>
          <w:tcPr>
            <w:tcW w:w="2281" w:type="dxa"/>
            <w:vAlign w:val="center"/>
          </w:tcPr>
          <w:p w14:paraId="0EF2A9CB" w14:textId="7E194DF7" w:rsidR="00B31C10" w:rsidRPr="00936842" w:rsidRDefault="00B31C10" w:rsidP="008E26F0">
            <w:pPr>
              <w:spacing w:after="0"/>
              <w:rPr>
                <w:rFonts w:cstheme="minorHAnsi"/>
                <w:lang w:val="en-US"/>
              </w:rPr>
            </w:pPr>
          </w:p>
        </w:tc>
        <w:tc>
          <w:tcPr>
            <w:tcW w:w="280" w:type="dxa"/>
            <w:vAlign w:val="center"/>
          </w:tcPr>
          <w:p w14:paraId="0E688F0D" w14:textId="77777777" w:rsidR="00B31C10" w:rsidRPr="00936842" w:rsidRDefault="00B31C10" w:rsidP="008E26F0">
            <w:pPr>
              <w:spacing w:after="0"/>
              <w:rPr>
                <w:rFonts w:cstheme="minorHAnsi"/>
                <w:lang w:val="en-US"/>
              </w:rPr>
            </w:pPr>
          </w:p>
        </w:tc>
        <w:tc>
          <w:tcPr>
            <w:tcW w:w="5329" w:type="dxa"/>
            <w:vAlign w:val="center"/>
          </w:tcPr>
          <w:p w14:paraId="5C44ADB1" w14:textId="616F18DA" w:rsidR="00B31C10" w:rsidRPr="00936842" w:rsidRDefault="00B31C10" w:rsidP="008E26F0">
            <w:pPr>
              <w:spacing w:after="0"/>
              <w:rPr>
                <w:rFonts w:cstheme="minorHAnsi"/>
                <w:bCs/>
                <w:color w:val="222222"/>
                <w:shd w:val="clear" w:color="auto" w:fill="FFFFFF"/>
              </w:rPr>
            </w:pPr>
          </w:p>
        </w:tc>
      </w:tr>
      <w:tr w:rsidR="00B31C10" w:rsidRPr="00843718" w14:paraId="21D94CDD" w14:textId="77777777" w:rsidTr="00924926">
        <w:tc>
          <w:tcPr>
            <w:tcW w:w="1182" w:type="dxa"/>
          </w:tcPr>
          <w:p w14:paraId="09129DFB" w14:textId="77777777" w:rsidR="00B31C10" w:rsidRPr="00BA7288" w:rsidRDefault="00B31C10" w:rsidP="002C4EB7">
            <w:pPr>
              <w:spacing w:after="0"/>
              <w:jc w:val="center"/>
              <w:rPr>
                <w:szCs w:val="24"/>
                <w:lang w:val="en-US"/>
              </w:rPr>
            </w:pPr>
          </w:p>
        </w:tc>
        <w:tc>
          <w:tcPr>
            <w:tcW w:w="2281" w:type="dxa"/>
            <w:vAlign w:val="center"/>
          </w:tcPr>
          <w:p w14:paraId="2A43511F" w14:textId="0A95993C" w:rsidR="00B31C10" w:rsidRPr="00BA7288" w:rsidRDefault="00B31C10" w:rsidP="002C4EB7">
            <w:pPr>
              <w:spacing w:after="0"/>
              <w:jc w:val="left"/>
              <w:rPr>
                <w:szCs w:val="24"/>
                <w:lang w:val="en-US"/>
              </w:rPr>
            </w:pPr>
          </w:p>
        </w:tc>
        <w:tc>
          <w:tcPr>
            <w:tcW w:w="280" w:type="dxa"/>
            <w:vAlign w:val="center"/>
          </w:tcPr>
          <w:p w14:paraId="738BC8CF" w14:textId="77777777" w:rsidR="00B31C10" w:rsidRPr="00BA7288" w:rsidRDefault="00B31C10" w:rsidP="002C4EB7">
            <w:pPr>
              <w:spacing w:after="0"/>
              <w:jc w:val="left"/>
              <w:rPr>
                <w:szCs w:val="24"/>
                <w:lang w:val="en-US"/>
              </w:rPr>
            </w:pPr>
          </w:p>
        </w:tc>
        <w:tc>
          <w:tcPr>
            <w:tcW w:w="5329" w:type="dxa"/>
            <w:vAlign w:val="center"/>
          </w:tcPr>
          <w:p w14:paraId="54A39007" w14:textId="2BD0F6B7" w:rsidR="00B31C10" w:rsidRPr="00924926" w:rsidRDefault="00B31C10" w:rsidP="002C4EB7">
            <w:pPr>
              <w:spacing w:after="0"/>
              <w:jc w:val="left"/>
              <w:rPr>
                <w:lang w:val="en-US"/>
              </w:rPr>
            </w:pPr>
          </w:p>
        </w:tc>
      </w:tr>
      <w:tr w:rsidR="00B31C10" w:rsidRPr="008F260B" w14:paraId="67D5ADBC" w14:textId="77777777" w:rsidTr="00924926">
        <w:tc>
          <w:tcPr>
            <w:tcW w:w="1182" w:type="dxa"/>
          </w:tcPr>
          <w:p w14:paraId="2866787A" w14:textId="77777777" w:rsidR="00B31C10" w:rsidRPr="00BA7288" w:rsidRDefault="00B31C10" w:rsidP="002C4EB7">
            <w:pPr>
              <w:spacing w:after="0"/>
              <w:jc w:val="center"/>
              <w:rPr>
                <w:szCs w:val="24"/>
                <w:lang w:val="en-US"/>
              </w:rPr>
            </w:pPr>
          </w:p>
        </w:tc>
        <w:tc>
          <w:tcPr>
            <w:tcW w:w="2281" w:type="dxa"/>
            <w:vAlign w:val="center"/>
          </w:tcPr>
          <w:p w14:paraId="7E28B104" w14:textId="121BE371" w:rsidR="00B31C10" w:rsidRPr="00BA7288" w:rsidRDefault="00B31C10" w:rsidP="002C4EB7">
            <w:pPr>
              <w:spacing w:after="0"/>
              <w:rPr>
                <w:lang w:val="en-US"/>
              </w:rPr>
            </w:pPr>
          </w:p>
        </w:tc>
        <w:tc>
          <w:tcPr>
            <w:tcW w:w="280" w:type="dxa"/>
            <w:vAlign w:val="center"/>
          </w:tcPr>
          <w:p w14:paraId="7A1BD857" w14:textId="77777777" w:rsidR="00B31C10" w:rsidRPr="00BA7288" w:rsidRDefault="00B31C10" w:rsidP="002C4EB7">
            <w:pPr>
              <w:spacing w:after="0"/>
              <w:rPr>
                <w:szCs w:val="24"/>
                <w:lang w:val="en-US"/>
              </w:rPr>
            </w:pPr>
          </w:p>
        </w:tc>
        <w:tc>
          <w:tcPr>
            <w:tcW w:w="5329" w:type="dxa"/>
            <w:vAlign w:val="center"/>
          </w:tcPr>
          <w:p w14:paraId="19478568" w14:textId="2824429A" w:rsidR="00B31C10" w:rsidRPr="00BA7288" w:rsidRDefault="00B31C10" w:rsidP="002C4EB7">
            <w:pPr>
              <w:spacing w:after="0"/>
              <w:rPr>
                <w:lang w:val="en-US"/>
              </w:rPr>
            </w:pPr>
          </w:p>
        </w:tc>
      </w:tr>
      <w:tr w:rsidR="00B31C10" w:rsidRPr="008F260B" w14:paraId="7E1C2FC7" w14:textId="77777777" w:rsidTr="00924926">
        <w:tc>
          <w:tcPr>
            <w:tcW w:w="1182" w:type="dxa"/>
          </w:tcPr>
          <w:p w14:paraId="0B770607" w14:textId="77777777" w:rsidR="00B31C10" w:rsidRPr="00BA7288" w:rsidRDefault="00B31C10" w:rsidP="009F79CE">
            <w:pPr>
              <w:spacing w:after="0"/>
              <w:jc w:val="center"/>
              <w:rPr>
                <w:szCs w:val="24"/>
                <w:lang w:val="en-US"/>
              </w:rPr>
            </w:pPr>
          </w:p>
        </w:tc>
        <w:tc>
          <w:tcPr>
            <w:tcW w:w="2281" w:type="dxa"/>
            <w:vAlign w:val="center"/>
          </w:tcPr>
          <w:p w14:paraId="702EF044" w14:textId="07DFF109" w:rsidR="00B31C10" w:rsidRPr="00BA7288" w:rsidRDefault="00B31C10" w:rsidP="009F79CE">
            <w:pPr>
              <w:spacing w:after="0"/>
              <w:jc w:val="left"/>
              <w:rPr>
                <w:szCs w:val="24"/>
                <w:lang w:val="en-US"/>
              </w:rPr>
            </w:pPr>
          </w:p>
        </w:tc>
        <w:tc>
          <w:tcPr>
            <w:tcW w:w="280" w:type="dxa"/>
            <w:vAlign w:val="center"/>
          </w:tcPr>
          <w:p w14:paraId="53C4439C" w14:textId="77777777" w:rsidR="00B31C10" w:rsidRPr="00BA7288" w:rsidRDefault="00B31C10" w:rsidP="009F79CE">
            <w:pPr>
              <w:spacing w:after="0"/>
              <w:jc w:val="left"/>
              <w:rPr>
                <w:szCs w:val="24"/>
                <w:lang w:val="en-US"/>
              </w:rPr>
            </w:pPr>
          </w:p>
        </w:tc>
        <w:tc>
          <w:tcPr>
            <w:tcW w:w="5329" w:type="dxa"/>
            <w:vAlign w:val="center"/>
          </w:tcPr>
          <w:p w14:paraId="2B628885" w14:textId="52F12331" w:rsidR="00B31C10" w:rsidRPr="00BA7288" w:rsidRDefault="00B31C10" w:rsidP="009F79CE">
            <w:pPr>
              <w:spacing w:after="0"/>
              <w:jc w:val="left"/>
              <w:rPr>
                <w:szCs w:val="24"/>
                <w:lang w:val="en-US"/>
              </w:rPr>
            </w:pPr>
          </w:p>
        </w:tc>
      </w:tr>
      <w:tr w:rsidR="00B31C10" w:rsidRPr="00BA7288" w14:paraId="4D4EEBB5" w14:textId="77777777" w:rsidTr="00924926">
        <w:tc>
          <w:tcPr>
            <w:tcW w:w="1182" w:type="dxa"/>
          </w:tcPr>
          <w:p w14:paraId="1A61E0DA" w14:textId="77777777" w:rsidR="00B31C10" w:rsidRPr="00D212B6" w:rsidRDefault="00B31C10" w:rsidP="009F79CE">
            <w:pPr>
              <w:spacing w:after="0"/>
              <w:jc w:val="center"/>
              <w:rPr>
                <w:color w:val="FF0000"/>
                <w:szCs w:val="24"/>
              </w:rPr>
            </w:pPr>
          </w:p>
        </w:tc>
        <w:tc>
          <w:tcPr>
            <w:tcW w:w="2281" w:type="dxa"/>
            <w:vAlign w:val="center"/>
          </w:tcPr>
          <w:p w14:paraId="37FBD2E7" w14:textId="588D9D64" w:rsidR="00B31C10" w:rsidRPr="00BA7288" w:rsidRDefault="00B31C10" w:rsidP="009F79CE">
            <w:pPr>
              <w:spacing w:after="0"/>
              <w:jc w:val="left"/>
            </w:pPr>
          </w:p>
        </w:tc>
        <w:tc>
          <w:tcPr>
            <w:tcW w:w="280" w:type="dxa"/>
            <w:vAlign w:val="center"/>
          </w:tcPr>
          <w:p w14:paraId="52D6BB3D" w14:textId="77777777" w:rsidR="00B31C10" w:rsidRPr="00BA7288" w:rsidRDefault="00B31C10" w:rsidP="009F79CE">
            <w:pPr>
              <w:spacing w:after="0"/>
              <w:jc w:val="left"/>
              <w:rPr>
                <w:szCs w:val="24"/>
              </w:rPr>
            </w:pPr>
          </w:p>
        </w:tc>
        <w:tc>
          <w:tcPr>
            <w:tcW w:w="5329" w:type="dxa"/>
            <w:vAlign w:val="center"/>
          </w:tcPr>
          <w:p w14:paraId="12D9EC67" w14:textId="352E9EC4" w:rsidR="00B31C10" w:rsidRPr="00BA7288" w:rsidRDefault="00B31C10" w:rsidP="009F79CE">
            <w:pPr>
              <w:spacing w:after="0"/>
              <w:jc w:val="left"/>
              <w:rPr>
                <w:lang w:val="en-US"/>
              </w:rPr>
            </w:pPr>
          </w:p>
        </w:tc>
      </w:tr>
      <w:tr w:rsidR="00B31C10" w:rsidRPr="008F260B" w14:paraId="5C052C02" w14:textId="77777777" w:rsidTr="00924926">
        <w:tc>
          <w:tcPr>
            <w:tcW w:w="1182" w:type="dxa"/>
          </w:tcPr>
          <w:p w14:paraId="67B552BF" w14:textId="77777777" w:rsidR="00B31C10" w:rsidRPr="00BA7288" w:rsidRDefault="00B31C10" w:rsidP="00484A50">
            <w:pPr>
              <w:spacing w:after="0"/>
              <w:jc w:val="center"/>
              <w:rPr>
                <w:szCs w:val="24"/>
                <w:lang w:val="en-US"/>
              </w:rPr>
            </w:pPr>
          </w:p>
        </w:tc>
        <w:tc>
          <w:tcPr>
            <w:tcW w:w="2281" w:type="dxa"/>
            <w:vAlign w:val="center"/>
          </w:tcPr>
          <w:p w14:paraId="32345AFB" w14:textId="519971EA" w:rsidR="00B31C10" w:rsidRPr="00936842" w:rsidRDefault="00B31C10" w:rsidP="00484A50">
            <w:pPr>
              <w:spacing w:after="0"/>
              <w:rPr>
                <w:rFonts w:cstheme="minorHAnsi"/>
                <w:lang w:val="en-US"/>
              </w:rPr>
            </w:pPr>
          </w:p>
        </w:tc>
        <w:tc>
          <w:tcPr>
            <w:tcW w:w="280" w:type="dxa"/>
            <w:vAlign w:val="center"/>
          </w:tcPr>
          <w:p w14:paraId="1D9310C0" w14:textId="77777777" w:rsidR="00B31C10" w:rsidRPr="00936842" w:rsidRDefault="00B31C10" w:rsidP="00484A50">
            <w:pPr>
              <w:spacing w:after="0"/>
              <w:rPr>
                <w:rFonts w:cstheme="minorHAnsi"/>
                <w:lang w:val="en-US"/>
              </w:rPr>
            </w:pPr>
          </w:p>
        </w:tc>
        <w:tc>
          <w:tcPr>
            <w:tcW w:w="5329" w:type="dxa"/>
            <w:vAlign w:val="center"/>
          </w:tcPr>
          <w:p w14:paraId="2DF646C1" w14:textId="4BDBFD83" w:rsidR="00B31C10" w:rsidRPr="00936842" w:rsidRDefault="00B31C10" w:rsidP="00484A50">
            <w:pPr>
              <w:spacing w:after="0"/>
              <w:rPr>
                <w:rFonts w:cstheme="minorHAnsi"/>
                <w:bCs/>
                <w:color w:val="222222"/>
                <w:shd w:val="clear" w:color="auto" w:fill="FFFFFF"/>
              </w:rPr>
            </w:pPr>
          </w:p>
        </w:tc>
      </w:tr>
      <w:tr w:rsidR="00B31C10" w:rsidRPr="00BA7288" w14:paraId="29D489D0" w14:textId="77777777" w:rsidTr="00924926">
        <w:tc>
          <w:tcPr>
            <w:tcW w:w="1182" w:type="dxa"/>
          </w:tcPr>
          <w:p w14:paraId="4D763705" w14:textId="77777777" w:rsidR="00B31C10" w:rsidRPr="00BA7288" w:rsidRDefault="00B31C10" w:rsidP="009F79CE">
            <w:pPr>
              <w:spacing w:after="0"/>
              <w:jc w:val="center"/>
              <w:rPr>
                <w:color w:val="FF0000"/>
                <w:szCs w:val="24"/>
                <w:lang w:val="en-US"/>
              </w:rPr>
            </w:pPr>
          </w:p>
        </w:tc>
        <w:tc>
          <w:tcPr>
            <w:tcW w:w="2281" w:type="dxa"/>
            <w:vAlign w:val="center"/>
          </w:tcPr>
          <w:p w14:paraId="4B29A30B" w14:textId="43FE118F" w:rsidR="00B31C10" w:rsidRPr="003A7AD8" w:rsidRDefault="00B31C10" w:rsidP="009F79CE">
            <w:pPr>
              <w:spacing w:after="0"/>
              <w:jc w:val="left"/>
              <w:rPr>
                <w:rFonts w:cstheme="minorHAnsi"/>
                <w:szCs w:val="24"/>
                <w:lang w:val="en-US"/>
              </w:rPr>
            </w:pPr>
          </w:p>
        </w:tc>
        <w:tc>
          <w:tcPr>
            <w:tcW w:w="280" w:type="dxa"/>
            <w:vAlign w:val="center"/>
          </w:tcPr>
          <w:p w14:paraId="1760A9E0" w14:textId="77777777" w:rsidR="00B31C10" w:rsidRPr="003A7AD8" w:rsidRDefault="00B31C10" w:rsidP="009F79CE">
            <w:pPr>
              <w:spacing w:after="0"/>
              <w:jc w:val="left"/>
              <w:rPr>
                <w:rFonts w:cstheme="minorHAnsi"/>
                <w:szCs w:val="24"/>
                <w:lang w:val="en-US"/>
              </w:rPr>
            </w:pPr>
          </w:p>
        </w:tc>
        <w:tc>
          <w:tcPr>
            <w:tcW w:w="5329" w:type="dxa"/>
            <w:vAlign w:val="center"/>
          </w:tcPr>
          <w:p w14:paraId="7261B7C9" w14:textId="06B40A5C" w:rsidR="00B31C10" w:rsidRPr="003A7AD8" w:rsidRDefault="00B31C10" w:rsidP="009F79CE">
            <w:pPr>
              <w:spacing w:after="0"/>
              <w:jc w:val="left"/>
              <w:rPr>
                <w:rFonts w:cstheme="minorHAnsi"/>
                <w:szCs w:val="24"/>
                <w:lang w:val="en-US"/>
              </w:rPr>
            </w:pPr>
          </w:p>
        </w:tc>
      </w:tr>
      <w:tr w:rsidR="00B31C10" w:rsidRPr="008F260B" w14:paraId="14B63B23" w14:textId="77777777" w:rsidTr="00924926">
        <w:tc>
          <w:tcPr>
            <w:tcW w:w="1182" w:type="dxa"/>
          </w:tcPr>
          <w:p w14:paraId="59B7CAB3" w14:textId="77777777" w:rsidR="00B31C10" w:rsidRPr="00BA7288" w:rsidRDefault="00B31C10" w:rsidP="008E26F0">
            <w:pPr>
              <w:spacing w:after="0"/>
              <w:jc w:val="center"/>
              <w:rPr>
                <w:szCs w:val="24"/>
                <w:lang w:val="en-US"/>
              </w:rPr>
            </w:pPr>
          </w:p>
        </w:tc>
        <w:tc>
          <w:tcPr>
            <w:tcW w:w="2281" w:type="dxa"/>
            <w:vAlign w:val="center"/>
          </w:tcPr>
          <w:p w14:paraId="7AE82292" w14:textId="33CEFCEC" w:rsidR="00B31C10" w:rsidRDefault="00B31C10" w:rsidP="008E26F0">
            <w:pPr>
              <w:spacing w:after="0"/>
              <w:rPr>
                <w:rFonts w:cstheme="minorHAnsi"/>
                <w:lang w:val="en-US"/>
              </w:rPr>
            </w:pPr>
          </w:p>
        </w:tc>
        <w:tc>
          <w:tcPr>
            <w:tcW w:w="280" w:type="dxa"/>
            <w:vAlign w:val="center"/>
          </w:tcPr>
          <w:p w14:paraId="36832A4F" w14:textId="77777777" w:rsidR="00B31C10" w:rsidRPr="00936842" w:rsidRDefault="00B31C10" w:rsidP="008E26F0">
            <w:pPr>
              <w:spacing w:after="0"/>
              <w:rPr>
                <w:rFonts w:cstheme="minorHAnsi"/>
                <w:lang w:val="en-US"/>
              </w:rPr>
            </w:pPr>
          </w:p>
        </w:tc>
        <w:tc>
          <w:tcPr>
            <w:tcW w:w="5329" w:type="dxa"/>
            <w:vAlign w:val="center"/>
          </w:tcPr>
          <w:p w14:paraId="60FAE87F" w14:textId="04F48640" w:rsidR="00B31C10" w:rsidRPr="00484A50" w:rsidRDefault="00B31C10" w:rsidP="008E26F0">
            <w:pPr>
              <w:spacing w:after="0"/>
            </w:pPr>
          </w:p>
        </w:tc>
      </w:tr>
      <w:tr w:rsidR="00B31C10" w:rsidRPr="008F260B" w14:paraId="163D22E6" w14:textId="77777777" w:rsidTr="00924926">
        <w:tc>
          <w:tcPr>
            <w:tcW w:w="1182" w:type="dxa"/>
          </w:tcPr>
          <w:p w14:paraId="2E076FE1" w14:textId="77777777" w:rsidR="00B31C10" w:rsidRPr="00BA7288" w:rsidRDefault="00B31C10" w:rsidP="002C4EB7">
            <w:pPr>
              <w:spacing w:after="0"/>
              <w:jc w:val="center"/>
              <w:rPr>
                <w:szCs w:val="24"/>
                <w:lang w:val="en-US"/>
              </w:rPr>
            </w:pPr>
          </w:p>
        </w:tc>
        <w:tc>
          <w:tcPr>
            <w:tcW w:w="2281" w:type="dxa"/>
            <w:vAlign w:val="center"/>
          </w:tcPr>
          <w:p w14:paraId="6E5BCD1F" w14:textId="252452CB" w:rsidR="00B31C10" w:rsidRPr="00936842" w:rsidRDefault="00B31C10" w:rsidP="002C4EB7">
            <w:pPr>
              <w:spacing w:after="0"/>
              <w:rPr>
                <w:rFonts w:cstheme="minorHAnsi"/>
                <w:lang w:val="en-US"/>
              </w:rPr>
            </w:pPr>
          </w:p>
        </w:tc>
        <w:tc>
          <w:tcPr>
            <w:tcW w:w="280" w:type="dxa"/>
            <w:vAlign w:val="center"/>
          </w:tcPr>
          <w:p w14:paraId="52D91BEA" w14:textId="77777777" w:rsidR="00B31C10" w:rsidRPr="00936842" w:rsidRDefault="00B31C10" w:rsidP="002C4EB7">
            <w:pPr>
              <w:spacing w:after="0"/>
              <w:rPr>
                <w:rFonts w:cstheme="minorHAnsi"/>
                <w:lang w:val="en-US"/>
              </w:rPr>
            </w:pPr>
          </w:p>
        </w:tc>
        <w:tc>
          <w:tcPr>
            <w:tcW w:w="5329" w:type="dxa"/>
            <w:vAlign w:val="center"/>
          </w:tcPr>
          <w:p w14:paraId="6E10D15F" w14:textId="26C9C200" w:rsidR="00B31C10" w:rsidRPr="00936842" w:rsidRDefault="00B31C10" w:rsidP="002C4EB7">
            <w:pPr>
              <w:spacing w:after="0"/>
              <w:rPr>
                <w:rFonts w:cstheme="minorHAnsi"/>
                <w:bCs/>
                <w:color w:val="222222"/>
                <w:shd w:val="clear" w:color="auto" w:fill="FFFFFF"/>
              </w:rPr>
            </w:pPr>
          </w:p>
        </w:tc>
      </w:tr>
      <w:tr w:rsidR="00B31C10" w:rsidRPr="008F260B" w14:paraId="73A90ECE" w14:textId="77777777" w:rsidTr="00924926">
        <w:tc>
          <w:tcPr>
            <w:tcW w:w="1182" w:type="dxa"/>
          </w:tcPr>
          <w:p w14:paraId="42708EEC" w14:textId="77777777" w:rsidR="00B31C10" w:rsidRPr="00BA7288" w:rsidRDefault="00B31C10" w:rsidP="008E26F0">
            <w:pPr>
              <w:spacing w:after="0"/>
              <w:jc w:val="center"/>
              <w:rPr>
                <w:szCs w:val="24"/>
                <w:lang w:val="en-US"/>
              </w:rPr>
            </w:pPr>
          </w:p>
        </w:tc>
        <w:tc>
          <w:tcPr>
            <w:tcW w:w="2281" w:type="dxa"/>
            <w:vAlign w:val="center"/>
          </w:tcPr>
          <w:p w14:paraId="7327C481" w14:textId="09CF5137" w:rsidR="00B31C10" w:rsidRPr="00936842" w:rsidRDefault="00B31C10" w:rsidP="008E26F0">
            <w:pPr>
              <w:spacing w:after="0"/>
              <w:rPr>
                <w:rFonts w:cstheme="minorHAnsi"/>
                <w:lang w:val="en-US"/>
              </w:rPr>
            </w:pPr>
          </w:p>
        </w:tc>
        <w:tc>
          <w:tcPr>
            <w:tcW w:w="280" w:type="dxa"/>
            <w:vAlign w:val="center"/>
          </w:tcPr>
          <w:p w14:paraId="57AA81B9" w14:textId="77777777" w:rsidR="00B31C10" w:rsidRPr="00936842" w:rsidRDefault="00B31C10" w:rsidP="008E26F0">
            <w:pPr>
              <w:spacing w:after="0"/>
              <w:rPr>
                <w:rFonts w:cstheme="minorHAnsi"/>
                <w:lang w:val="en-US"/>
              </w:rPr>
            </w:pPr>
          </w:p>
        </w:tc>
        <w:tc>
          <w:tcPr>
            <w:tcW w:w="5329" w:type="dxa"/>
            <w:vAlign w:val="center"/>
          </w:tcPr>
          <w:p w14:paraId="433F6F99" w14:textId="7D88F296" w:rsidR="00B31C10" w:rsidRPr="00936842" w:rsidRDefault="00B31C10" w:rsidP="008E26F0">
            <w:pPr>
              <w:spacing w:after="0"/>
              <w:rPr>
                <w:rFonts w:cstheme="minorHAnsi"/>
                <w:bCs/>
                <w:color w:val="222222"/>
                <w:shd w:val="clear" w:color="auto" w:fill="FFFFFF"/>
              </w:rPr>
            </w:pPr>
          </w:p>
        </w:tc>
      </w:tr>
      <w:tr w:rsidR="00681253" w:rsidRPr="008F260B" w14:paraId="7453A85A" w14:textId="77777777" w:rsidTr="00924926">
        <w:tc>
          <w:tcPr>
            <w:tcW w:w="1182" w:type="dxa"/>
          </w:tcPr>
          <w:p w14:paraId="3710D66C" w14:textId="77777777" w:rsidR="00681253" w:rsidRPr="00BA7288" w:rsidRDefault="00681253" w:rsidP="008E26F0">
            <w:pPr>
              <w:spacing w:after="0"/>
              <w:jc w:val="center"/>
              <w:rPr>
                <w:szCs w:val="24"/>
                <w:lang w:val="en-US"/>
              </w:rPr>
            </w:pPr>
          </w:p>
        </w:tc>
        <w:tc>
          <w:tcPr>
            <w:tcW w:w="2281" w:type="dxa"/>
            <w:vAlign w:val="center"/>
          </w:tcPr>
          <w:p w14:paraId="1BFEBBC3" w14:textId="77777777" w:rsidR="00681253" w:rsidRDefault="00681253" w:rsidP="008E26F0">
            <w:pPr>
              <w:spacing w:after="0"/>
              <w:rPr>
                <w:rFonts w:cstheme="minorHAnsi"/>
                <w:lang w:val="en-US"/>
              </w:rPr>
            </w:pPr>
          </w:p>
        </w:tc>
        <w:tc>
          <w:tcPr>
            <w:tcW w:w="280" w:type="dxa"/>
            <w:vAlign w:val="center"/>
          </w:tcPr>
          <w:p w14:paraId="1675E91B" w14:textId="77777777" w:rsidR="00681253" w:rsidRPr="00936842" w:rsidRDefault="00681253" w:rsidP="008E26F0">
            <w:pPr>
              <w:spacing w:after="0"/>
              <w:rPr>
                <w:rFonts w:cstheme="minorHAnsi"/>
                <w:lang w:val="en-US"/>
              </w:rPr>
            </w:pPr>
          </w:p>
        </w:tc>
        <w:tc>
          <w:tcPr>
            <w:tcW w:w="5329" w:type="dxa"/>
            <w:vAlign w:val="center"/>
          </w:tcPr>
          <w:p w14:paraId="447C6C4D" w14:textId="77777777" w:rsidR="00681253" w:rsidRPr="00484A50" w:rsidRDefault="00681253" w:rsidP="008E26F0">
            <w:pPr>
              <w:spacing w:after="0"/>
            </w:pPr>
          </w:p>
        </w:tc>
      </w:tr>
      <w:tr w:rsidR="00681253" w:rsidRPr="008F260B" w14:paraId="23A7EB70" w14:textId="77777777" w:rsidTr="00924926">
        <w:tc>
          <w:tcPr>
            <w:tcW w:w="1182" w:type="dxa"/>
          </w:tcPr>
          <w:p w14:paraId="250D73E7" w14:textId="77777777" w:rsidR="00681253" w:rsidRPr="00BA7288" w:rsidRDefault="00681253" w:rsidP="008E26F0">
            <w:pPr>
              <w:spacing w:after="0"/>
              <w:jc w:val="center"/>
              <w:rPr>
                <w:szCs w:val="24"/>
                <w:lang w:val="en-US"/>
              </w:rPr>
            </w:pPr>
          </w:p>
        </w:tc>
        <w:tc>
          <w:tcPr>
            <w:tcW w:w="2281" w:type="dxa"/>
            <w:vAlign w:val="center"/>
          </w:tcPr>
          <w:p w14:paraId="1024352B" w14:textId="77777777" w:rsidR="00681253" w:rsidRDefault="00681253" w:rsidP="008E26F0">
            <w:pPr>
              <w:spacing w:after="0"/>
              <w:rPr>
                <w:rFonts w:cstheme="minorHAnsi"/>
                <w:lang w:val="en-US"/>
              </w:rPr>
            </w:pPr>
          </w:p>
        </w:tc>
        <w:tc>
          <w:tcPr>
            <w:tcW w:w="280" w:type="dxa"/>
            <w:vAlign w:val="center"/>
          </w:tcPr>
          <w:p w14:paraId="58187AB3" w14:textId="77777777" w:rsidR="00681253" w:rsidRPr="00936842" w:rsidRDefault="00681253" w:rsidP="008E26F0">
            <w:pPr>
              <w:spacing w:after="0"/>
              <w:rPr>
                <w:rFonts w:cstheme="minorHAnsi"/>
                <w:lang w:val="en-US"/>
              </w:rPr>
            </w:pPr>
          </w:p>
        </w:tc>
        <w:tc>
          <w:tcPr>
            <w:tcW w:w="5329" w:type="dxa"/>
            <w:vAlign w:val="center"/>
          </w:tcPr>
          <w:p w14:paraId="3E281B31" w14:textId="77777777" w:rsidR="00681253" w:rsidRPr="00484A50" w:rsidRDefault="00681253" w:rsidP="008E26F0">
            <w:pPr>
              <w:spacing w:after="0"/>
            </w:pPr>
          </w:p>
        </w:tc>
      </w:tr>
      <w:tr w:rsidR="00681253" w:rsidRPr="008F260B" w14:paraId="2FC27A86" w14:textId="77777777" w:rsidTr="00924926">
        <w:tc>
          <w:tcPr>
            <w:tcW w:w="1182" w:type="dxa"/>
          </w:tcPr>
          <w:p w14:paraId="2755DA18" w14:textId="77777777" w:rsidR="00681253" w:rsidRPr="00BA7288" w:rsidRDefault="00681253" w:rsidP="008E26F0">
            <w:pPr>
              <w:spacing w:after="0"/>
              <w:jc w:val="center"/>
              <w:rPr>
                <w:szCs w:val="24"/>
                <w:lang w:val="en-US"/>
              </w:rPr>
            </w:pPr>
          </w:p>
        </w:tc>
        <w:tc>
          <w:tcPr>
            <w:tcW w:w="2281" w:type="dxa"/>
            <w:vAlign w:val="center"/>
          </w:tcPr>
          <w:p w14:paraId="239C8CF5" w14:textId="77777777" w:rsidR="00681253" w:rsidRDefault="00681253" w:rsidP="008E26F0">
            <w:pPr>
              <w:spacing w:after="0"/>
              <w:rPr>
                <w:rFonts w:cstheme="minorHAnsi"/>
                <w:lang w:val="en-US"/>
              </w:rPr>
            </w:pPr>
          </w:p>
        </w:tc>
        <w:tc>
          <w:tcPr>
            <w:tcW w:w="280" w:type="dxa"/>
            <w:vAlign w:val="center"/>
          </w:tcPr>
          <w:p w14:paraId="47D85C5C" w14:textId="77777777" w:rsidR="00681253" w:rsidRPr="00936842" w:rsidRDefault="00681253" w:rsidP="008E26F0">
            <w:pPr>
              <w:spacing w:after="0"/>
              <w:rPr>
                <w:rFonts w:cstheme="minorHAnsi"/>
                <w:lang w:val="en-US"/>
              </w:rPr>
            </w:pPr>
          </w:p>
        </w:tc>
        <w:tc>
          <w:tcPr>
            <w:tcW w:w="5329" w:type="dxa"/>
            <w:vAlign w:val="center"/>
          </w:tcPr>
          <w:p w14:paraId="525C0897" w14:textId="77777777" w:rsidR="00681253" w:rsidRPr="00484A50" w:rsidRDefault="00681253" w:rsidP="008E26F0">
            <w:pPr>
              <w:spacing w:after="0"/>
            </w:pPr>
          </w:p>
        </w:tc>
      </w:tr>
      <w:tr w:rsidR="00681253" w:rsidRPr="008F260B" w14:paraId="7589E227" w14:textId="77777777" w:rsidTr="00924926">
        <w:tc>
          <w:tcPr>
            <w:tcW w:w="1182" w:type="dxa"/>
          </w:tcPr>
          <w:p w14:paraId="0AD4E7DD" w14:textId="77777777" w:rsidR="00681253" w:rsidRPr="00BA7288" w:rsidRDefault="00681253" w:rsidP="008E26F0">
            <w:pPr>
              <w:spacing w:after="0"/>
              <w:jc w:val="center"/>
              <w:rPr>
                <w:szCs w:val="24"/>
                <w:lang w:val="en-US"/>
              </w:rPr>
            </w:pPr>
          </w:p>
        </w:tc>
        <w:tc>
          <w:tcPr>
            <w:tcW w:w="2281" w:type="dxa"/>
            <w:vAlign w:val="center"/>
          </w:tcPr>
          <w:p w14:paraId="24CFB07A" w14:textId="77777777" w:rsidR="00681253" w:rsidRDefault="00681253" w:rsidP="008E26F0">
            <w:pPr>
              <w:spacing w:after="0"/>
              <w:rPr>
                <w:rFonts w:cstheme="minorHAnsi"/>
                <w:lang w:val="en-US"/>
              </w:rPr>
            </w:pPr>
          </w:p>
        </w:tc>
        <w:tc>
          <w:tcPr>
            <w:tcW w:w="280" w:type="dxa"/>
            <w:vAlign w:val="center"/>
          </w:tcPr>
          <w:p w14:paraId="4EB1EBB8" w14:textId="77777777" w:rsidR="00681253" w:rsidRPr="00936842" w:rsidRDefault="00681253" w:rsidP="008E26F0">
            <w:pPr>
              <w:spacing w:after="0"/>
              <w:rPr>
                <w:rFonts w:cstheme="minorHAnsi"/>
                <w:lang w:val="en-US"/>
              </w:rPr>
            </w:pPr>
          </w:p>
        </w:tc>
        <w:tc>
          <w:tcPr>
            <w:tcW w:w="5329" w:type="dxa"/>
            <w:vAlign w:val="center"/>
          </w:tcPr>
          <w:p w14:paraId="1AACE2EA" w14:textId="77777777" w:rsidR="00681253" w:rsidRPr="00484A50" w:rsidRDefault="00681253" w:rsidP="008E26F0">
            <w:pPr>
              <w:spacing w:after="0"/>
            </w:pPr>
          </w:p>
        </w:tc>
      </w:tr>
      <w:tr w:rsidR="00681253" w:rsidRPr="008F260B" w14:paraId="381D9BD7" w14:textId="77777777" w:rsidTr="00924926">
        <w:tc>
          <w:tcPr>
            <w:tcW w:w="1182" w:type="dxa"/>
          </w:tcPr>
          <w:p w14:paraId="008EDC2A" w14:textId="77777777" w:rsidR="00681253" w:rsidRPr="00BA7288" w:rsidRDefault="00681253" w:rsidP="008E26F0">
            <w:pPr>
              <w:spacing w:after="0"/>
              <w:jc w:val="center"/>
              <w:rPr>
                <w:szCs w:val="24"/>
                <w:lang w:val="en-US"/>
              </w:rPr>
            </w:pPr>
          </w:p>
        </w:tc>
        <w:tc>
          <w:tcPr>
            <w:tcW w:w="2281" w:type="dxa"/>
            <w:vAlign w:val="center"/>
          </w:tcPr>
          <w:p w14:paraId="03A0F53A" w14:textId="77777777" w:rsidR="00681253" w:rsidRDefault="00681253" w:rsidP="008E26F0">
            <w:pPr>
              <w:spacing w:after="0"/>
              <w:rPr>
                <w:rFonts w:cstheme="minorHAnsi"/>
                <w:lang w:val="en-US"/>
              </w:rPr>
            </w:pPr>
          </w:p>
        </w:tc>
        <w:tc>
          <w:tcPr>
            <w:tcW w:w="280" w:type="dxa"/>
            <w:vAlign w:val="center"/>
          </w:tcPr>
          <w:p w14:paraId="50EC6DDD" w14:textId="77777777" w:rsidR="00681253" w:rsidRPr="00936842" w:rsidRDefault="00681253" w:rsidP="008E26F0">
            <w:pPr>
              <w:spacing w:after="0"/>
              <w:rPr>
                <w:rFonts w:cstheme="minorHAnsi"/>
                <w:lang w:val="en-US"/>
              </w:rPr>
            </w:pPr>
          </w:p>
        </w:tc>
        <w:tc>
          <w:tcPr>
            <w:tcW w:w="5329" w:type="dxa"/>
            <w:vAlign w:val="center"/>
          </w:tcPr>
          <w:p w14:paraId="193F9AAD" w14:textId="77777777" w:rsidR="00681253" w:rsidRPr="00484A50" w:rsidRDefault="00681253" w:rsidP="008E26F0">
            <w:pPr>
              <w:spacing w:after="0"/>
            </w:pPr>
          </w:p>
        </w:tc>
      </w:tr>
      <w:tr w:rsidR="00681253" w:rsidRPr="008F260B" w14:paraId="704B7F94" w14:textId="77777777" w:rsidTr="00924926">
        <w:tc>
          <w:tcPr>
            <w:tcW w:w="1182" w:type="dxa"/>
          </w:tcPr>
          <w:p w14:paraId="7A5690F6" w14:textId="77777777" w:rsidR="00681253" w:rsidRPr="00BA7288" w:rsidRDefault="00681253" w:rsidP="008E26F0">
            <w:pPr>
              <w:spacing w:after="0"/>
              <w:jc w:val="center"/>
              <w:rPr>
                <w:szCs w:val="24"/>
                <w:lang w:val="en-US"/>
              </w:rPr>
            </w:pPr>
          </w:p>
        </w:tc>
        <w:tc>
          <w:tcPr>
            <w:tcW w:w="2281" w:type="dxa"/>
            <w:vAlign w:val="center"/>
          </w:tcPr>
          <w:p w14:paraId="660415F7" w14:textId="77777777" w:rsidR="00681253" w:rsidRDefault="00681253" w:rsidP="008E26F0">
            <w:pPr>
              <w:spacing w:after="0"/>
              <w:rPr>
                <w:rFonts w:cstheme="minorHAnsi"/>
                <w:lang w:val="en-US"/>
              </w:rPr>
            </w:pPr>
          </w:p>
        </w:tc>
        <w:tc>
          <w:tcPr>
            <w:tcW w:w="280" w:type="dxa"/>
            <w:vAlign w:val="center"/>
          </w:tcPr>
          <w:p w14:paraId="45CB9473" w14:textId="77777777" w:rsidR="00681253" w:rsidRPr="00936842" w:rsidRDefault="00681253" w:rsidP="008E26F0">
            <w:pPr>
              <w:spacing w:after="0"/>
              <w:rPr>
                <w:rFonts w:cstheme="minorHAnsi"/>
                <w:lang w:val="en-US"/>
              </w:rPr>
            </w:pPr>
          </w:p>
        </w:tc>
        <w:tc>
          <w:tcPr>
            <w:tcW w:w="5329" w:type="dxa"/>
            <w:vAlign w:val="center"/>
          </w:tcPr>
          <w:p w14:paraId="2E0AD2F3" w14:textId="77777777" w:rsidR="00681253" w:rsidRPr="00484A50" w:rsidRDefault="00681253" w:rsidP="008E26F0">
            <w:pPr>
              <w:spacing w:after="0"/>
            </w:pPr>
          </w:p>
        </w:tc>
      </w:tr>
      <w:tr w:rsidR="00681253" w:rsidRPr="008F260B" w14:paraId="12A354D7" w14:textId="77777777" w:rsidTr="00924926">
        <w:tc>
          <w:tcPr>
            <w:tcW w:w="1182" w:type="dxa"/>
          </w:tcPr>
          <w:p w14:paraId="2891DAEE" w14:textId="77777777" w:rsidR="00681253" w:rsidRPr="00BA7288" w:rsidRDefault="00681253" w:rsidP="008E26F0">
            <w:pPr>
              <w:spacing w:after="0"/>
              <w:jc w:val="center"/>
              <w:rPr>
                <w:szCs w:val="24"/>
                <w:lang w:val="en-US"/>
              </w:rPr>
            </w:pPr>
          </w:p>
        </w:tc>
        <w:tc>
          <w:tcPr>
            <w:tcW w:w="2281" w:type="dxa"/>
            <w:vAlign w:val="center"/>
          </w:tcPr>
          <w:p w14:paraId="7E88AB35" w14:textId="77777777" w:rsidR="00681253" w:rsidRDefault="00681253" w:rsidP="008E26F0">
            <w:pPr>
              <w:spacing w:after="0"/>
              <w:rPr>
                <w:rFonts w:cstheme="minorHAnsi"/>
                <w:lang w:val="en-US"/>
              </w:rPr>
            </w:pPr>
          </w:p>
        </w:tc>
        <w:tc>
          <w:tcPr>
            <w:tcW w:w="280" w:type="dxa"/>
            <w:vAlign w:val="center"/>
          </w:tcPr>
          <w:p w14:paraId="5C1D0CC9" w14:textId="77777777" w:rsidR="00681253" w:rsidRPr="00936842" w:rsidRDefault="00681253" w:rsidP="008E26F0">
            <w:pPr>
              <w:spacing w:after="0"/>
              <w:rPr>
                <w:rFonts w:cstheme="minorHAnsi"/>
                <w:lang w:val="en-US"/>
              </w:rPr>
            </w:pPr>
          </w:p>
        </w:tc>
        <w:tc>
          <w:tcPr>
            <w:tcW w:w="5329" w:type="dxa"/>
            <w:vAlign w:val="center"/>
          </w:tcPr>
          <w:p w14:paraId="618050A9" w14:textId="77777777" w:rsidR="00681253" w:rsidRPr="00484A50" w:rsidRDefault="00681253" w:rsidP="008E26F0">
            <w:pPr>
              <w:spacing w:after="0"/>
            </w:pPr>
          </w:p>
        </w:tc>
      </w:tr>
    </w:tbl>
    <w:p w14:paraId="60E282F5" w14:textId="33BF9AC5" w:rsidR="00711AFC" w:rsidRPr="00BA7288" w:rsidRDefault="00647A13" w:rsidP="002C4EB7">
      <w:pPr>
        <w:spacing w:after="0" w:line="259" w:lineRule="auto"/>
        <w:jc w:val="left"/>
        <w:rPr>
          <w:lang w:val="en-US"/>
        </w:rPr>
      </w:pPr>
      <w:bookmarkStart w:id="5" w:name="_Toc520873715"/>
      <w:r>
        <w:rPr>
          <w:lang w:val="en-US"/>
        </w:rPr>
        <w:tab/>
      </w:r>
    </w:p>
    <w:p w14:paraId="1D6AA898" w14:textId="29D1637D" w:rsidR="007411A0" w:rsidRPr="00BA7288" w:rsidRDefault="00B364DF" w:rsidP="002C4EB7">
      <w:pPr>
        <w:spacing w:after="0" w:line="259" w:lineRule="auto"/>
        <w:jc w:val="left"/>
        <w:rPr>
          <w:lang w:val="en-US"/>
        </w:rPr>
      </w:pPr>
      <w:r w:rsidRPr="00BA7288">
        <w:rPr>
          <w:lang w:val="en-US"/>
        </w:rPr>
        <w:br w:type="page"/>
      </w:r>
      <w:bookmarkEnd w:id="5"/>
    </w:p>
    <w:p w14:paraId="1FD280E6" w14:textId="77777777" w:rsidR="001804ED" w:rsidRPr="00BA7288" w:rsidRDefault="001804ED" w:rsidP="00BC20D5">
      <w:pPr>
        <w:rPr>
          <w:lang w:val="en-US"/>
        </w:rPr>
        <w:sectPr w:rsidR="001804ED" w:rsidRPr="00BA7288" w:rsidSect="00F843DD">
          <w:headerReference w:type="default" r:id="rId12"/>
          <w:footerReference w:type="default" r:id="rId13"/>
          <w:type w:val="continuous"/>
          <w:pgSz w:w="11906" w:h="16838"/>
          <w:pgMar w:top="1134" w:right="1474" w:bottom="1304" w:left="1474" w:header="709" w:footer="709" w:gutter="0"/>
          <w:pgNumType w:fmt="upperRoman" w:start="1"/>
          <w:cols w:space="708"/>
          <w:titlePg/>
          <w:docGrid w:linePitch="360"/>
        </w:sectPr>
      </w:pPr>
    </w:p>
    <w:p w14:paraId="66E983B2" w14:textId="4036BA3E" w:rsidR="00C058D2" w:rsidRPr="00126C37" w:rsidRDefault="007411A0" w:rsidP="00126C37">
      <w:pPr>
        <w:pStyle w:val="berschrift1"/>
      </w:pPr>
      <w:bookmarkStart w:id="6" w:name="_Toc43804608"/>
      <w:bookmarkStart w:id="7" w:name="_Ref47420514"/>
      <w:bookmarkStart w:id="8" w:name="_Ref49167527"/>
      <w:bookmarkStart w:id="9" w:name="_Toc49768119"/>
      <w:bookmarkStart w:id="10" w:name="_Toc122593121"/>
      <w:r w:rsidRPr="00126C37">
        <w:lastRenderedPageBreak/>
        <w:t>Einleitung</w:t>
      </w:r>
      <w:bookmarkEnd w:id="6"/>
      <w:bookmarkEnd w:id="7"/>
      <w:bookmarkEnd w:id="8"/>
      <w:bookmarkEnd w:id="9"/>
      <w:bookmarkEnd w:id="10"/>
    </w:p>
    <w:p w14:paraId="05D59ABF" w14:textId="02C828D5" w:rsidR="00BB5765" w:rsidRDefault="00CA76AF" w:rsidP="00BB5765">
      <w:pPr>
        <w:pStyle w:val="berschrift2"/>
      </w:pPr>
      <w:bookmarkStart w:id="11" w:name="_Toc43804611"/>
      <w:bookmarkStart w:id="12" w:name="_Toc49768121"/>
      <w:bookmarkStart w:id="13" w:name="_Toc122593123"/>
      <w:r>
        <w:t>Zielsetzung</w:t>
      </w:r>
      <w:bookmarkEnd w:id="11"/>
      <w:bookmarkEnd w:id="12"/>
      <w:bookmarkEnd w:id="13"/>
    </w:p>
    <w:p w14:paraId="47389687" w14:textId="7C0848B5" w:rsidR="007C537A" w:rsidRDefault="007C537A" w:rsidP="007C537A">
      <w:pPr>
        <w:pStyle w:val="berschrift2"/>
      </w:pPr>
      <w:bookmarkStart w:id="14" w:name="_Toc49768122"/>
      <w:bookmarkStart w:id="15" w:name="_Toc122593124"/>
      <w:r>
        <w:t>Vorgehensweise</w:t>
      </w:r>
      <w:bookmarkEnd w:id="14"/>
      <w:bookmarkEnd w:id="15"/>
    </w:p>
    <w:p w14:paraId="5FD9D7F5" w14:textId="003A3FF9" w:rsidR="00956634" w:rsidRDefault="00956634" w:rsidP="008B4A0A">
      <w:pPr>
        <w:pStyle w:val="berschrift2"/>
      </w:pPr>
      <w:bookmarkStart w:id="16" w:name="_Toc43804612"/>
      <w:bookmarkStart w:id="17" w:name="_Toc49768123"/>
      <w:bookmarkStart w:id="18" w:name="_Toc122593125"/>
      <w:r>
        <w:t>Aufbau der Arbeit</w:t>
      </w:r>
      <w:bookmarkEnd w:id="16"/>
      <w:bookmarkEnd w:id="17"/>
      <w:bookmarkEnd w:id="18"/>
    </w:p>
    <w:p w14:paraId="1AA762F3" w14:textId="7F5E9190" w:rsidR="008B4A0A" w:rsidRDefault="00852193" w:rsidP="00852193">
      <w:pPr>
        <w:pStyle w:val="berschrift2"/>
      </w:pPr>
      <w:bookmarkStart w:id="19" w:name="_Toc43804613"/>
      <w:bookmarkStart w:id="20" w:name="_Toc43804614"/>
      <w:r>
        <w:t>Anforderungen</w:t>
      </w:r>
    </w:p>
    <w:p w14:paraId="6A032F74" w14:textId="77777777" w:rsidR="00852193" w:rsidRPr="00DA720F" w:rsidRDefault="00852193" w:rsidP="00852193">
      <w:pPr>
        <w:pStyle w:val="berschrift2"/>
        <w:numPr>
          <w:ilvl w:val="0"/>
          <w:numId w:val="0"/>
        </w:numPr>
        <w:spacing w:before="460" w:after="120" w:line="259" w:lineRule="auto"/>
      </w:pPr>
      <w:r w:rsidRPr="0006237E">
        <w:rPr>
          <w:b w:val="0"/>
        </w:rPr>
        <w:t xml:space="preserve">Schreiben Sie einen GLSL </w:t>
      </w:r>
      <w:proofErr w:type="spellStart"/>
      <w:r w:rsidRPr="0006237E">
        <w:rPr>
          <w:b w:val="0"/>
        </w:rPr>
        <w:t>Shader</w:t>
      </w:r>
      <w:proofErr w:type="spellEnd"/>
      <w:r w:rsidRPr="0006237E">
        <w:rPr>
          <w:b w:val="0"/>
        </w:rPr>
        <w:t xml:space="preserve"> in </w:t>
      </w:r>
      <w:proofErr w:type="spellStart"/>
      <w:r w:rsidRPr="0006237E">
        <w:rPr>
          <w:b w:val="0"/>
        </w:rPr>
        <w:t>WebGL</w:t>
      </w:r>
      <w:proofErr w:type="spellEnd"/>
      <w:r w:rsidRPr="0006237E">
        <w:rPr>
          <w:b w:val="0"/>
        </w:rPr>
        <w:t xml:space="preserve"> und dokumentieren Sie seine Funktionsweise. Bewertet wird Kreativität, Verständlichkeit der Dokumentation und die Implementierung. </w:t>
      </w:r>
      <w:r w:rsidRPr="00C6124C">
        <w:rPr>
          <w:b w:val="0"/>
          <w:highlight w:val="yellow"/>
        </w:rPr>
        <w:t xml:space="preserve">Aus der Dokumentation sollte hervorgehen, auf welchen </w:t>
      </w:r>
      <w:r w:rsidRPr="00C6124C">
        <w:rPr>
          <w:b w:val="0"/>
          <w:highlight w:val="cyan"/>
        </w:rPr>
        <w:t xml:space="preserve">theoretischen Prinzipien </w:t>
      </w:r>
      <w:r w:rsidRPr="00C6124C">
        <w:rPr>
          <w:b w:val="0"/>
          <w:highlight w:val="yellow"/>
        </w:rPr>
        <w:t xml:space="preserve">das bildgebende Verfahren basiert, wie es </w:t>
      </w:r>
      <w:r w:rsidRPr="00322C92">
        <w:rPr>
          <w:b w:val="0"/>
          <w:highlight w:val="cyan"/>
        </w:rPr>
        <w:t xml:space="preserve">algorithmisch umgesetzt </w:t>
      </w:r>
      <w:r w:rsidRPr="00C6124C">
        <w:rPr>
          <w:b w:val="0"/>
          <w:highlight w:val="yellow"/>
        </w:rPr>
        <w:t xml:space="preserve">werden kann und wie es </w:t>
      </w:r>
      <w:r w:rsidRPr="00C6124C">
        <w:rPr>
          <w:b w:val="0"/>
          <w:highlight w:val="cyan"/>
        </w:rPr>
        <w:t xml:space="preserve">implementiert </w:t>
      </w:r>
      <w:r w:rsidRPr="00C6124C">
        <w:rPr>
          <w:b w:val="0"/>
          <w:highlight w:val="yellow"/>
        </w:rPr>
        <w:t>wurde</w:t>
      </w:r>
      <w:r w:rsidRPr="0006237E">
        <w:rPr>
          <w:b w:val="0"/>
        </w:rPr>
        <w:t xml:space="preserve">.  Als Orientierung für eine sehr gute Dokumentation dient </w:t>
      </w:r>
      <w:hyperlink r:id="rId14" w:history="1">
        <w:r w:rsidRPr="0006237E">
          <w:rPr>
            <w:rStyle w:val="Hyperlink"/>
            <w:b w:val="0"/>
          </w:rPr>
          <w:t>https://thebookofshaders.com/</w:t>
        </w:r>
      </w:hyperlink>
      <w:r w:rsidRPr="0006237E">
        <w:rPr>
          <w:b w:val="0"/>
        </w:rPr>
        <w:t xml:space="preserve">. Ein </w:t>
      </w:r>
      <w:proofErr w:type="spellStart"/>
      <w:r w:rsidRPr="0006237E">
        <w:rPr>
          <w:b w:val="0"/>
        </w:rPr>
        <w:t>Shader</w:t>
      </w:r>
      <w:proofErr w:type="spellEnd"/>
      <w:r w:rsidRPr="0006237E">
        <w:rPr>
          <w:b w:val="0"/>
        </w:rPr>
        <w:t xml:space="preserve"> wird  als nicht sonderlich kreativ bewertet, wenn er nur  eine geringe Variabilität zu Standard Beispielen aus gängiger Literatur oder Seiten wie </w:t>
      </w:r>
      <w:hyperlink r:id="rId15" w:history="1">
        <w:r w:rsidRPr="0006237E">
          <w:rPr>
            <w:rStyle w:val="Hyperlink"/>
            <w:b w:val="0"/>
          </w:rPr>
          <w:t>https://thebookofshaders.com/</w:t>
        </w:r>
      </w:hyperlink>
      <w:r w:rsidRPr="0006237E">
        <w:rPr>
          <w:b w:val="0"/>
        </w:rPr>
        <w:t xml:space="preserve"> oder https://www.shadertoy.com/ aufweist.</w:t>
      </w:r>
      <w:r>
        <w:rPr>
          <w:b w:val="0"/>
        </w:rPr>
        <w:t xml:space="preserve"> </w:t>
      </w:r>
      <w:r w:rsidRPr="00DA720F">
        <w:t>(100 Punkte)</w:t>
      </w:r>
    </w:p>
    <w:p w14:paraId="174075F2" w14:textId="77777777" w:rsidR="00852193" w:rsidRDefault="00852193" w:rsidP="00852193"/>
    <w:p w14:paraId="1EF9819C" w14:textId="77777777" w:rsidR="00852193" w:rsidRDefault="00852193" w:rsidP="00852193">
      <w:r>
        <w:t>Stichpunkte</w:t>
      </w:r>
    </w:p>
    <w:p w14:paraId="64EDF617" w14:textId="77777777" w:rsidR="00852193" w:rsidRDefault="00852193" w:rsidP="00852193">
      <w:pPr>
        <w:pStyle w:val="Listenabsatz"/>
        <w:numPr>
          <w:ilvl w:val="0"/>
          <w:numId w:val="39"/>
        </w:numPr>
      </w:pPr>
      <w:proofErr w:type="spellStart"/>
      <w:r>
        <w:t>Shader</w:t>
      </w:r>
      <w:proofErr w:type="spellEnd"/>
      <w:r>
        <w:t xml:space="preserve"> implementieren</w:t>
      </w:r>
    </w:p>
    <w:p w14:paraId="1806C7F2" w14:textId="77777777" w:rsidR="00852193" w:rsidRDefault="00852193" w:rsidP="00852193">
      <w:pPr>
        <w:pStyle w:val="Listenabsatz"/>
        <w:numPr>
          <w:ilvl w:val="0"/>
          <w:numId w:val="39"/>
        </w:numPr>
      </w:pPr>
      <w:r>
        <w:t>Funktionsweise Dokumentieren</w:t>
      </w:r>
    </w:p>
    <w:p w14:paraId="57313E7E" w14:textId="77777777" w:rsidR="00852193" w:rsidRDefault="00852193" w:rsidP="00852193">
      <w:pPr>
        <w:pStyle w:val="Listenabsatz"/>
        <w:numPr>
          <w:ilvl w:val="1"/>
          <w:numId w:val="39"/>
        </w:numPr>
      </w:pPr>
      <w:r>
        <w:t>Theoretische Prinzipien</w:t>
      </w:r>
    </w:p>
    <w:p w14:paraId="17374EBA" w14:textId="77777777" w:rsidR="00852193" w:rsidRDefault="00852193" w:rsidP="00852193">
      <w:pPr>
        <w:pStyle w:val="Listenabsatz"/>
        <w:numPr>
          <w:ilvl w:val="1"/>
          <w:numId w:val="39"/>
        </w:numPr>
      </w:pPr>
      <w:r>
        <w:t>Algorithmische Umsetzung</w:t>
      </w:r>
    </w:p>
    <w:p w14:paraId="3FD3FF13" w14:textId="77777777" w:rsidR="00852193" w:rsidRPr="00DE2CAD" w:rsidRDefault="00852193" w:rsidP="00852193">
      <w:pPr>
        <w:pStyle w:val="Listenabsatz"/>
        <w:numPr>
          <w:ilvl w:val="1"/>
          <w:numId w:val="39"/>
        </w:numPr>
      </w:pPr>
      <w:r>
        <w:t>Implementierung</w:t>
      </w:r>
    </w:p>
    <w:p w14:paraId="34AA2BC9" w14:textId="77777777" w:rsidR="00852193" w:rsidRPr="00852193" w:rsidRDefault="00852193" w:rsidP="00852193"/>
    <w:p w14:paraId="5CCB8E1C" w14:textId="066ECC46" w:rsidR="008E779F" w:rsidRDefault="00F905D1" w:rsidP="00126C37">
      <w:pPr>
        <w:pStyle w:val="berschrift1"/>
      </w:pPr>
      <w:bookmarkStart w:id="21" w:name="_Toc49768124"/>
      <w:bookmarkStart w:id="22" w:name="_Toc122593126"/>
      <w:r w:rsidRPr="00126C37">
        <w:lastRenderedPageBreak/>
        <w:t>G</w:t>
      </w:r>
      <w:bookmarkEnd w:id="19"/>
      <w:r w:rsidRPr="00126C37">
        <w:t>rundlagen</w:t>
      </w:r>
      <w:bookmarkEnd w:id="20"/>
      <w:bookmarkEnd w:id="21"/>
      <w:bookmarkEnd w:id="22"/>
    </w:p>
    <w:p w14:paraId="5F382E6D" w14:textId="11A8013B" w:rsidR="00627391" w:rsidRPr="00627391" w:rsidRDefault="00627391" w:rsidP="00627391">
      <w:pPr>
        <w:pStyle w:val="berschrift2"/>
      </w:pPr>
      <w:r>
        <w:t>Zufalls Zahlen</w:t>
      </w:r>
    </w:p>
    <w:p w14:paraId="337A3F0D" w14:textId="4CB2CDE0" w:rsidR="0097393C" w:rsidRDefault="00B57754" w:rsidP="00B57754">
      <w:bookmarkStart w:id="23" w:name="_Toc43804620"/>
      <w:r w:rsidRPr="00A71801">
        <w:rPr>
          <w:highlight w:val="yellow"/>
        </w:rPr>
        <w:t xml:space="preserve">Das </w:t>
      </w:r>
      <w:r w:rsidRPr="00023F38">
        <w:rPr>
          <w:highlight w:val="cyan"/>
        </w:rPr>
        <w:t xml:space="preserve">erste </w:t>
      </w:r>
      <w:r w:rsidR="0097393C" w:rsidRPr="00023F38">
        <w:rPr>
          <w:highlight w:val="cyan"/>
        </w:rPr>
        <w:t xml:space="preserve">theoretische </w:t>
      </w:r>
      <w:r w:rsidRPr="00023F38">
        <w:rPr>
          <w:highlight w:val="cyan"/>
        </w:rPr>
        <w:t xml:space="preserve">Prinzip </w:t>
      </w:r>
      <w:r w:rsidRPr="00881BF3">
        <w:rPr>
          <w:highlight w:val="yellow"/>
        </w:rPr>
        <w:t xml:space="preserve">ist </w:t>
      </w:r>
      <w:r w:rsidR="00881BF3" w:rsidRPr="00881BF3">
        <w:rPr>
          <w:highlight w:val="yellow"/>
        </w:rPr>
        <w:t>das generieren von Zufälligen Zahlen</w:t>
      </w:r>
      <w:r>
        <w:t xml:space="preserve">. </w:t>
      </w:r>
      <w:r w:rsidR="00AB30B5">
        <w:t xml:space="preserve">Dieser Begriff bedeutet dass jede Zahl aus einem Feld mit der gleichen Wahrscheinlichkeit ausgewählt wird. Es existieren nur dann Zufällige Zahlen, wenn Werte der Zahlen gleichmäßig über einen Bereich verteilt sind und es unmöglich ist auf Zukünftige Zahlen zu schließen mit den schon erhaltenen Zahlen. Zufällig generierte Zahlen finden in vielen Bereichen großen Einsatz, für diese Dokumentation ist allerdings nur wichtig wie diese mit den Einschränkungen einer Programmiersprache umsetzbar sind. In vielen Programmiersprachen ist dies bereits durch eine hinterlegte Funktion einfach lösbar. In </w:t>
      </w:r>
      <w:proofErr w:type="spellStart"/>
      <w:r w:rsidR="00AB30B5">
        <w:t>WebGL</w:t>
      </w:r>
      <w:proofErr w:type="spellEnd"/>
      <w:r w:rsidR="00AB30B5">
        <w:t xml:space="preserve"> muss dieses Problem zuerst gelöst werden.</w:t>
      </w:r>
    </w:p>
    <w:p w14:paraId="12700B78" w14:textId="70375DBA" w:rsidR="00AB30B5" w:rsidRDefault="00AB30B5" w:rsidP="00B57754">
      <w:r w:rsidRPr="00AB30B5">
        <w:rPr>
          <w:highlight w:val="cyan"/>
        </w:rPr>
        <w:t xml:space="preserve"> </w:t>
      </w:r>
      <w:r w:rsidRPr="00322C92">
        <w:rPr>
          <w:highlight w:val="cyan"/>
        </w:rPr>
        <w:t>Algorithmisch</w:t>
      </w:r>
      <w:r>
        <w:rPr>
          <w:highlight w:val="cyan"/>
        </w:rPr>
        <w:t>:</w:t>
      </w:r>
      <w:r w:rsidRPr="00322C92">
        <w:rPr>
          <w:highlight w:val="cyan"/>
        </w:rPr>
        <w:t xml:space="preserve"> </w:t>
      </w:r>
      <w:r>
        <w:t xml:space="preserve">Es gibt mehrere Möglichkeiten wie Algorithmisch Zufällige Zahlen generiert werden können. </w:t>
      </w:r>
      <w:r w:rsidR="00C73E60">
        <w:t>Die in dieser Dokumentation gewählte verwendet den sin() um einen Bereich an Zahlen zu haben</w:t>
      </w:r>
      <w:r w:rsidR="00AA1BA0">
        <w:t>, aus dem die Zufälligen Zahlen ausgewählt werden können</w:t>
      </w:r>
      <w:r w:rsidR="00C73E60">
        <w:t xml:space="preserve">. Dieser besteht aus Flies Komma-Werten. Von diesen Werten wird nur der Bruchteil der Flies Komma Zahlen benötigt. Dies sind noch keine Zufälligen Zahlen, aber wenn die Sinuswelle mit Zahlen größer 100000 Multipliziert wird kann die Sinuswelle nicht mehr erkannt werden und man erhält pseudo Zufällige Zahlen. Pseudo Zufällige Zahlen reichen für diesen </w:t>
      </w:r>
      <w:proofErr w:type="spellStart"/>
      <w:r w:rsidR="00C73E60">
        <w:t>Shader</w:t>
      </w:r>
      <w:proofErr w:type="spellEnd"/>
      <w:r w:rsidR="00C73E60">
        <w:t xml:space="preserve"> vollständig aus. </w:t>
      </w:r>
    </w:p>
    <w:p w14:paraId="4269EB80" w14:textId="698A5F1C" w:rsidR="00C73E60" w:rsidRDefault="00C73E60" w:rsidP="00B57754">
      <w:pPr>
        <w:rPr>
          <w:noProof/>
          <w:lang w:eastAsia="de-DE"/>
        </w:rPr>
      </w:pPr>
      <w:r>
        <w:t xml:space="preserve">(vgl. Book </w:t>
      </w:r>
      <w:proofErr w:type="spellStart"/>
      <w:r>
        <w:t>of</w:t>
      </w:r>
      <w:proofErr w:type="spellEnd"/>
      <w:r>
        <w:t xml:space="preserve"> </w:t>
      </w:r>
      <w:proofErr w:type="spellStart"/>
      <w:r>
        <w:t>Shaders</w:t>
      </w:r>
      <w:proofErr w:type="spellEnd"/>
      <w:r>
        <w:t>)</w:t>
      </w:r>
    </w:p>
    <w:p w14:paraId="6DB18088" w14:textId="287EC244" w:rsidR="00AB30B5" w:rsidRDefault="00AB30B5" w:rsidP="00B57754">
      <w:pPr>
        <w:rPr>
          <w:noProof/>
          <w:lang w:eastAsia="de-DE"/>
        </w:rPr>
      </w:pPr>
      <w:r w:rsidRPr="00023F38">
        <w:rPr>
          <w:noProof/>
          <w:highlight w:val="cyan"/>
          <w:lang w:eastAsia="de-DE"/>
        </w:rPr>
        <w:drawing>
          <wp:anchor distT="0" distB="0" distL="114300" distR="114300" simplePos="0" relativeHeight="251659264" behindDoc="1" locked="0" layoutInCell="1" allowOverlap="1" wp14:anchorId="7E3FCF8A" wp14:editId="67A5E99D">
            <wp:simplePos x="0" y="0"/>
            <wp:positionH relativeFrom="margin">
              <wp:align>left</wp:align>
            </wp:positionH>
            <wp:positionV relativeFrom="paragraph">
              <wp:posOffset>856714</wp:posOffset>
            </wp:positionV>
            <wp:extent cx="3971925" cy="819150"/>
            <wp:effectExtent l="0" t="0" r="9525"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971925" cy="819150"/>
                    </a:xfrm>
                    <a:prstGeom prst="rect">
                      <a:avLst/>
                    </a:prstGeom>
                  </pic:spPr>
                </pic:pic>
              </a:graphicData>
            </a:graphic>
          </wp:anchor>
        </w:drawing>
      </w:r>
      <w:r w:rsidRPr="00023F38">
        <w:rPr>
          <w:noProof/>
          <w:highlight w:val="cyan"/>
          <w:lang w:eastAsia="de-DE"/>
        </w:rPr>
        <w:t>Implementiert:</w:t>
      </w:r>
      <w:r w:rsidR="000D1F83">
        <w:rPr>
          <w:noProof/>
          <w:lang w:eastAsia="de-DE"/>
        </w:rPr>
        <w:t xml:space="preserve"> Um die Zufälligen Zahlen zu Programmieren wurde eine Funktion erstellt, diese besteht aus einem sin() der mit einer Zahl über 100000 multipliziert wird und der schon verfügbaren Funktion fract(). Diese Funktion gibt den Bruchteil der Float Zahl zurück. </w:t>
      </w:r>
    </w:p>
    <w:p w14:paraId="07C6F1BC" w14:textId="49A0FD08" w:rsidR="00B57754" w:rsidRPr="00AB30B5" w:rsidRDefault="00B57754" w:rsidP="00AB30B5"/>
    <w:p w14:paraId="76347CBB" w14:textId="54BA2760" w:rsidR="00B57754" w:rsidRDefault="00B57754" w:rsidP="00B57754">
      <w:pPr>
        <w:rPr>
          <w:noProof/>
          <w:lang w:eastAsia="de-DE"/>
        </w:rPr>
      </w:pPr>
      <w:r>
        <w:rPr>
          <w:noProof/>
          <w:lang w:eastAsia="de-DE"/>
        </w:rPr>
        <w:lastRenderedPageBreak/>
        <w:drawing>
          <wp:anchor distT="0" distB="0" distL="114300" distR="114300" simplePos="0" relativeHeight="251660288" behindDoc="1" locked="0" layoutInCell="1" allowOverlap="1" wp14:anchorId="20369319" wp14:editId="503E2AD8">
            <wp:simplePos x="0" y="0"/>
            <wp:positionH relativeFrom="margin">
              <wp:align>left</wp:align>
            </wp:positionH>
            <wp:positionV relativeFrom="paragraph">
              <wp:posOffset>1721238</wp:posOffset>
            </wp:positionV>
            <wp:extent cx="4001770" cy="902970"/>
            <wp:effectExtent l="0" t="0" r="0"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001770" cy="902970"/>
                    </a:xfrm>
                    <a:prstGeom prst="rect">
                      <a:avLst/>
                    </a:prstGeom>
                  </pic:spPr>
                </pic:pic>
              </a:graphicData>
            </a:graphic>
            <wp14:sizeRelH relativeFrom="margin">
              <wp14:pctWidth>0</wp14:pctWidth>
            </wp14:sizeRelH>
            <wp14:sizeRelV relativeFrom="margin">
              <wp14:pctHeight>0</wp14:pctHeight>
            </wp14:sizeRelV>
          </wp:anchor>
        </w:drawing>
      </w:r>
      <w:r>
        <w:t xml:space="preserve">Die Zufallsmethode reicht für diesen </w:t>
      </w:r>
      <w:proofErr w:type="spellStart"/>
      <w:r>
        <w:t>Shader</w:t>
      </w:r>
      <w:proofErr w:type="spellEnd"/>
      <w:r>
        <w:t xml:space="preserve"> in dieser Form nicht aus, da diese Funktion nur 1-Dimensionelle Zufallswerte generieren kann und 2-Dimensionale Werte also Vektoren </w:t>
      </w:r>
      <w:r w:rsidR="00610CD5">
        <w:t>benötigt</w:t>
      </w:r>
      <w:r>
        <w:t xml:space="preserve"> werden. Um dies zu erreichen wird die </w:t>
      </w:r>
      <w:proofErr w:type="spellStart"/>
      <w:r>
        <w:t>dot</w:t>
      </w:r>
      <w:proofErr w:type="spellEnd"/>
      <w:r>
        <w:t xml:space="preserve">() Funktion verwendet. Diese gibt einen </w:t>
      </w:r>
      <w:proofErr w:type="spellStart"/>
      <w:r>
        <w:t>float</w:t>
      </w:r>
      <w:proofErr w:type="spellEnd"/>
      <w:r>
        <w:t xml:space="preserve"> Wert zwischen 0.0 und 1.0 zurück je nachdem wo sich zwei Vektoren im Verhältnis zueinander befinden. Nachdem einer </w:t>
      </w:r>
      <w:r w:rsidR="00610CD5">
        <w:t>Variablen</w:t>
      </w:r>
      <w:r>
        <w:t xml:space="preserve"> der Wert der Funktion </w:t>
      </w:r>
      <w:proofErr w:type="spellStart"/>
      <w:r>
        <w:t>dot</w:t>
      </w:r>
      <w:proofErr w:type="spellEnd"/>
      <w:r>
        <w:t>() zugewiesen wird, ist der Rest für die 2D Zufalls Funktion gleich wie darüber beschrieben.</w:t>
      </w:r>
      <w:r w:rsidRPr="002A0F40">
        <w:rPr>
          <w:noProof/>
          <w:lang w:eastAsia="de-DE"/>
        </w:rPr>
        <w:t xml:space="preserve"> </w:t>
      </w:r>
    </w:p>
    <w:p w14:paraId="56A1FE0E" w14:textId="533F0B90" w:rsidR="00B57754" w:rsidRDefault="00B57754" w:rsidP="00B57754">
      <w:pPr>
        <w:rPr>
          <w:noProof/>
          <w:lang w:eastAsia="de-DE"/>
        </w:rPr>
      </w:pPr>
    </w:p>
    <w:p w14:paraId="1F9C3D20" w14:textId="77777777" w:rsidR="00B57754" w:rsidRDefault="00B57754" w:rsidP="00B57754">
      <w:pPr>
        <w:rPr>
          <w:noProof/>
          <w:lang w:eastAsia="de-DE"/>
        </w:rPr>
      </w:pPr>
    </w:p>
    <w:p w14:paraId="47E1A687" w14:textId="77777777" w:rsidR="00B57754" w:rsidRDefault="00B57754" w:rsidP="00B57754">
      <w:pPr>
        <w:rPr>
          <w:noProof/>
          <w:lang w:eastAsia="de-DE"/>
        </w:rPr>
      </w:pPr>
      <w:r>
        <w:rPr>
          <w:noProof/>
          <w:lang w:eastAsia="de-DE"/>
        </w:rPr>
        <w:t xml:space="preserve">Durch diese Funktion werden die Zufälligen 2D Werte für den Shader generiert. </w:t>
      </w:r>
    </w:p>
    <w:p w14:paraId="5AFC4A39" w14:textId="2F3A6B33" w:rsidR="00CA468E" w:rsidRDefault="00627391" w:rsidP="00AA6DA5">
      <w:pPr>
        <w:pStyle w:val="berschrift2"/>
        <w:rPr>
          <w:noProof/>
          <w:lang w:eastAsia="de-DE"/>
        </w:rPr>
      </w:pPr>
      <w:r>
        <w:rPr>
          <w:noProof/>
          <w:lang w:eastAsia="de-DE"/>
        </w:rPr>
        <w:t>Noise</w:t>
      </w:r>
    </w:p>
    <w:p w14:paraId="618ABE14" w14:textId="77777777" w:rsidR="006D6E3D" w:rsidRDefault="006D6E3D" w:rsidP="006D6E3D">
      <w:r w:rsidRPr="006D6E3D">
        <w:t xml:space="preserve">Das nächste verwendete </w:t>
      </w:r>
      <w:proofErr w:type="spellStart"/>
      <w:r w:rsidRPr="006D6E3D">
        <w:t>Prinizip</w:t>
      </w:r>
      <w:proofErr w:type="spellEnd"/>
      <w:r w:rsidRPr="006D6E3D">
        <w:t xml:space="preserve"> ist Noise. Noise ist eine Technik, die in der </w:t>
      </w:r>
      <w:proofErr w:type="spellStart"/>
      <w:r w:rsidRPr="006D6E3D">
        <w:t>Shaderentwicklung</w:t>
      </w:r>
      <w:proofErr w:type="spellEnd"/>
      <w:r w:rsidRPr="006D6E3D">
        <w:t xml:space="preserve"> verwendet wird, um zufällige Muster und Texturen zu generieren. Diese Technik ähnelt der Verwendung von Random-Funktionen, da das Verhalten von Noise häufig als zufällig betrachtet wird. Die Generierung von Noise erfolgt durch Zerlegung eines </w:t>
      </w:r>
      <w:proofErr w:type="spellStart"/>
      <w:r w:rsidRPr="006D6E3D">
        <w:t>float</w:t>
      </w:r>
      <w:proofErr w:type="spellEnd"/>
      <w:r w:rsidRPr="006D6E3D">
        <w:t xml:space="preserve">-Werts in seinen Ganzzahl- und Bruchteilteil mithilfe der Funktionen </w:t>
      </w:r>
      <w:proofErr w:type="spellStart"/>
      <w:r w:rsidRPr="006D6E3D">
        <w:t>floor</w:t>
      </w:r>
      <w:proofErr w:type="spellEnd"/>
      <w:r w:rsidRPr="006D6E3D">
        <w:t xml:space="preserve">() und </w:t>
      </w:r>
      <w:proofErr w:type="spellStart"/>
      <w:r w:rsidRPr="006D6E3D">
        <w:t>fract</w:t>
      </w:r>
      <w:proofErr w:type="spellEnd"/>
      <w:r w:rsidRPr="006D6E3D">
        <w:t>(). Anschließend wird die Zufallsfunktion mit diesen Werten aufgerufen und das Ergebnis wird mithilfe der Funktion mix() berechnet. Noise kann in vielen Bereichen des täglichen Lebens beobachtet werden, wie beispielsweise in Wellen im Meer oder Wolken am Himmel.</w:t>
      </w:r>
    </w:p>
    <w:p w14:paraId="130100AB" w14:textId="77777777" w:rsidR="006D6E3D" w:rsidRDefault="006D6E3D" w:rsidP="006D6E3D">
      <w:r w:rsidRPr="006D6E3D">
        <w:t xml:space="preserve"> ***Bild von Noise-Algorithmus*** </w:t>
      </w:r>
    </w:p>
    <w:p w14:paraId="05074585" w14:textId="77777777" w:rsidR="006D6E3D" w:rsidRDefault="006D6E3D" w:rsidP="006D6E3D">
      <w:r w:rsidRPr="006D6E3D">
        <w:t xml:space="preserve">Allerdings wird für diesen </w:t>
      </w:r>
      <w:proofErr w:type="spellStart"/>
      <w:r w:rsidRPr="006D6E3D">
        <w:t>Shader</w:t>
      </w:r>
      <w:proofErr w:type="spellEnd"/>
      <w:r w:rsidRPr="006D6E3D">
        <w:t xml:space="preserve"> ein 2-Dimentionaler Noise Wert benötigt der durch diese Funktion nicht generiert werden kann. Um einen solchen 2D-Noise-Wert in einem </w:t>
      </w:r>
      <w:proofErr w:type="spellStart"/>
      <w:r w:rsidRPr="006D6E3D">
        <w:t>Shader</w:t>
      </w:r>
      <w:proofErr w:type="spellEnd"/>
      <w:r w:rsidRPr="006D6E3D">
        <w:t xml:space="preserve"> zu generieren, ist es notwendig, einen vec2 anstatt eines </w:t>
      </w:r>
      <w:proofErr w:type="spellStart"/>
      <w:r w:rsidRPr="006D6E3D">
        <w:t>float</w:t>
      </w:r>
      <w:proofErr w:type="spellEnd"/>
      <w:r w:rsidRPr="006D6E3D">
        <w:t xml:space="preserve">-Parameters zu verwenden. Der grundlegende Ablauf der Noise-Generierung bleibt jedoch gleich, wie im folgenden Bild dargestellt ist. Es werden lediglich Anpassungen vorgenommen, um den vec2 statt des </w:t>
      </w:r>
      <w:proofErr w:type="spellStart"/>
      <w:r w:rsidRPr="006D6E3D">
        <w:t>float</w:t>
      </w:r>
      <w:proofErr w:type="spellEnd"/>
      <w:r w:rsidRPr="006D6E3D">
        <w:t xml:space="preserve"> zu verwenden. Die Funktionen </w:t>
      </w:r>
      <w:proofErr w:type="spellStart"/>
      <w:r w:rsidRPr="006D6E3D">
        <w:t>floor</w:t>
      </w:r>
      <w:proofErr w:type="spellEnd"/>
      <w:r w:rsidRPr="006D6E3D">
        <w:t xml:space="preserve">() und </w:t>
      </w:r>
      <w:proofErr w:type="spellStart"/>
      <w:r w:rsidRPr="006D6E3D">
        <w:t>fract</w:t>
      </w:r>
      <w:proofErr w:type="spellEnd"/>
      <w:r w:rsidRPr="006D6E3D">
        <w:t xml:space="preserve">() werden zur Zerlegung des vec2 in seine Ganzzahl- und Bruchteilteile verwendet, bevor die Zufallsfunktion aufgerufen und das </w:t>
      </w:r>
      <w:r w:rsidRPr="006D6E3D">
        <w:lastRenderedPageBreak/>
        <w:t xml:space="preserve">Ergebnis mithilfe der Funktion mix() berechnet wird. Durch die Verwendung eines 2D-Noise-Werts können realistischere Texturen und Muster in einem </w:t>
      </w:r>
      <w:proofErr w:type="spellStart"/>
      <w:r w:rsidRPr="006D6E3D">
        <w:t>Shader</w:t>
      </w:r>
      <w:proofErr w:type="spellEnd"/>
      <w:r w:rsidRPr="006D6E3D">
        <w:t xml:space="preserve"> erzeugt werden.</w:t>
      </w:r>
    </w:p>
    <w:p w14:paraId="61984C2B" w14:textId="03029FFD" w:rsidR="006D6E3D" w:rsidRPr="006D6E3D" w:rsidRDefault="006D6E3D" w:rsidP="006D6E3D">
      <w:r w:rsidRPr="006D6E3D">
        <w:t>***Bild von 2D-Noise-Algorithmus**</w:t>
      </w:r>
    </w:p>
    <w:p w14:paraId="59653B2D" w14:textId="5F1C43AF" w:rsidR="009B3E2A" w:rsidRDefault="009B3E2A" w:rsidP="009B3E2A">
      <w:pPr>
        <w:pStyle w:val="berschrift2"/>
      </w:pPr>
      <w:r>
        <w:t xml:space="preserve">Formen </w:t>
      </w:r>
    </w:p>
    <w:p w14:paraId="162BDD9C" w14:textId="45537462" w:rsidR="00426302" w:rsidRPr="00426302" w:rsidRDefault="00426302" w:rsidP="00426302">
      <w:r w:rsidRPr="00426302">
        <w:rPr>
          <w:highlight w:val="cyan"/>
        </w:rPr>
        <w:t>Theorie:</w:t>
      </w:r>
    </w:p>
    <w:p w14:paraId="575E163C" w14:textId="77777777" w:rsidR="00426302" w:rsidRDefault="00426302" w:rsidP="00426302">
      <w:pPr>
        <w:pStyle w:val="berschrift3"/>
        <w:numPr>
          <w:ilvl w:val="0"/>
          <w:numId w:val="0"/>
        </w:numPr>
        <w:jc w:val="left"/>
        <w:rPr>
          <w:rFonts w:asciiTheme="minorHAnsi" w:eastAsiaTheme="minorEastAsia" w:hAnsiTheme="minorHAnsi" w:cstheme="minorBidi"/>
          <w:b w:val="0"/>
          <w:szCs w:val="22"/>
        </w:rPr>
      </w:pPr>
      <w:r>
        <w:rPr>
          <w:rFonts w:asciiTheme="minorHAnsi" w:eastAsiaTheme="minorEastAsia" w:hAnsiTheme="minorHAnsi" w:cstheme="minorBidi"/>
          <w:b w:val="0"/>
          <w:szCs w:val="22"/>
        </w:rPr>
        <w:t xml:space="preserve">Es gibt viele verschiedene Geometrische Formen, dazu zählen zum Beispiel verschiedene Vielecke aber auch Ellipsen oder ein Kreis. Um diese Formen zu erstellen oder zu beschreiben gibt es in der Mathematik verschiedene Formeln. Diese Formen können analog aber auch digital erstellt werden. Dies ändert nichts an den Mathematischen Formeln oder den Eigenschaften für diese Formen. </w:t>
      </w:r>
      <w:r w:rsidR="00BE0CE1">
        <w:rPr>
          <w:rFonts w:asciiTheme="minorHAnsi" w:eastAsiaTheme="minorEastAsia" w:hAnsiTheme="minorHAnsi" w:cstheme="minorBidi"/>
          <w:b w:val="0"/>
          <w:szCs w:val="22"/>
        </w:rPr>
        <w:t xml:space="preserve">Um einen Kreis zeichnen zu können wird in der analogen Welt ein Zirkel verwendet. Durch das </w:t>
      </w:r>
      <w:r>
        <w:rPr>
          <w:rFonts w:asciiTheme="minorHAnsi" w:eastAsiaTheme="minorEastAsia" w:hAnsiTheme="minorHAnsi" w:cstheme="minorBidi"/>
          <w:b w:val="0"/>
          <w:szCs w:val="22"/>
        </w:rPr>
        <w:t>einstechen der Nadelspitze des Zirkels wird der Mittelpunkt des Kreises bestimmt und durch bewegen des Zirkelschenkels wird der Radius des Kreises festgelegt. Im Digitalen geschieht das auf ähnliche Weise nur wird anstatt eines Zirkels Funktionen verwendet um auf die gewünschten Formeln zu kommen.</w:t>
      </w:r>
    </w:p>
    <w:p w14:paraId="5A5D85C3" w14:textId="355A18B1" w:rsidR="000E3FD3" w:rsidRPr="00426302" w:rsidRDefault="00426302" w:rsidP="00426302">
      <w:pPr>
        <w:pStyle w:val="berschrift3"/>
        <w:numPr>
          <w:ilvl w:val="0"/>
          <w:numId w:val="0"/>
        </w:numPr>
        <w:jc w:val="left"/>
        <w:rPr>
          <w:rFonts w:asciiTheme="minorHAnsi" w:eastAsiaTheme="minorEastAsia" w:hAnsiTheme="minorHAnsi" w:cstheme="minorBidi"/>
          <w:b w:val="0"/>
          <w:szCs w:val="22"/>
        </w:rPr>
      </w:pPr>
      <w:r>
        <w:rPr>
          <w:rFonts w:asciiTheme="minorHAnsi" w:eastAsiaTheme="minorEastAsia" w:hAnsiTheme="minorHAnsi" w:cstheme="minorBidi"/>
          <w:b w:val="0"/>
          <w:szCs w:val="22"/>
        </w:rPr>
        <w:t xml:space="preserve">Um einen Kreis in </w:t>
      </w:r>
      <w:proofErr w:type="spellStart"/>
      <w:r>
        <w:rPr>
          <w:rFonts w:asciiTheme="minorHAnsi" w:eastAsiaTheme="minorEastAsia" w:hAnsiTheme="minorHAnsi" w:cstheme="minorBidi"/>
          <w:b w:val="0"/>
          <w:szCs w:val="22"/>
        </w:rPr>
        <w:t>WebGL</w:t>
      </w:r>
      <w:proofErr w:type="spellEnd"/>
      <w:r>
        <w:rPr>
          <w:rFonts w:asciiTheme="minorHAnsi" w:eastAsiaTheme="minorEastAsia" w:hAnsiTheme="minorHAnsi" w:cstheme="minorBidi"/>
          <w:b w:val="0"/>
          <w:szCs w:val="22"/>
        </w:rPr>
        <w:t xml:space="preserve"> zu generieren wird </w:t>
      </w:r>
      <w:r w:rsidR="00852193">
        <w:rPr>
          <w:rFonts w:asciiTheme="minorHAnsi" w:eastAsiaTheme="minorEastAsia" w:hAnsiTheme="minorHAnsi" w:cstheme="minorBidi"/>
          <w:b w:val="0"/>
          <w:szCs w:val="22"/>
        </w:rPr>
        <w:t xml:space="preserve">wie in der analogen Welt </w:t>
      </w:r>
      <w:r>
        <w:rPr>
          <w:rFonts w:asciiTheme="minorHAnsi" w:eastAsiaTheme="minorEastAsia" w:hAnsiTheme="minorHAnsi" w:cstheme="minorBidi"/>
          <w:b w:val="0"/>
          <w:szCs w:val="22"/>
        </w:rPr>
        <w:t>ein Mittelpunkt benötigt.</w:t>
      </w:r>
      <w:r w:rsidR="00100DD9">
        <w:rPr>
          <w:rFonts w:asciiTheme="minorHAnsi" w:eastAsiaTheme="minorEastAsia" w:hAnsiTheme="minorHAnsi" w:cstheme="minorBidi"/>
          <w:b w:val="0"/>
          <w:szCs w:val="22"/>
        </w:rPr>
        <w:t xml:space="preserve"> Um danach</w:t>
      </w:r>
      <w:r w:rsidR="00852193">
        <w:rPr>
          <w:rFonts w:asciiTheme="minorHAnsi" w:eastAsiaTheme="minorEastAsia" w:hAnsiTheme="minorHAnsi" w:cstheme="minorBidi"/>
          <w:b w:val="0"/>
          <w:szCs w:val="22"/>
        </w:rPr>
        <w:t xml:space="preserve"> bei jedem</w:t>
      </w:r>
      <w:r w:rsidR="00100DD9">
        <w:rPr>
          <w:rFonts w:asciiTheme="minorHAnsi" w:eastAsiaTheme="minorEastAsia" w:hAnsiTheme="minorHAnsi" w:cstheme="minorBidi"/>
          <w:b w:val="0"/>
          <w:szCs w:val="22"/>
        </w:rPr>
        <w:t xml:space="preserve"> Pixel</w:t>
      </w:r>
      <w:r w:rsidR="00852193">
        <w:rPr>
          <w:rFonts w:asciiTheme="minorHAnsi" w:eastAsiaTheme="minorEastAsia" w:hAnsiTheme="minorHAnsi" w:cstheme="minorBidi"/>
          <w:b w:val="0"/>
          <w:szCs w:val="22"/>
        </w:rPr>
        <w:t xml:space="preserve"> feststellen zu können ob es</w:t>
      </w:r>
      <w:r w:rsidR="00100DD9">
        <w:rPr>
          <w:rFonts w:asciiTheme="minorHAnsi" w:eastAsiaTheme="minorEastAsia" w:hAnsiTheme="minorHAnsi" w:cstheme="minorBidi"/>
          <w:b w:val="0"/>
          <w:szCs w:val="22"/>
        </w:rPr>
        <w:t xml:space="preserve"> innerhalb des K</w:t>
      </w:r>
      <w:r w:rsidR="00852193">
        <w:rPr>
          <w:rFonts w:asciiTheme="minorHAnsi" w:eastAsiaTheme="minorEastAsia" w:hAnsiTheme="minorHAnsi" w:cstheme="minorBidi"/>
          <w:b w:val="0"/>
          <w:szCs w:val="22"/>
        </w:rPr>
        <w:t>reises liegt</w:t>
      </w:r>
      <w:r w:rsidR="00100DD9">
        <w:rPr>
          <w:rFonts w:asciiTheme="minorHAnsi" w:eastAsiaTheme="minorEastAsia" w:hAnsiTheme="minorHAnsi" w:cstheme="minorBidi"/>
          <w:b w:val="0"/>
          <w:szCs w:val="22"/>
        </w:rPr>
        <w:t>. Um diese Aussage treffen zu können wird die Distanz</w:t>
      </w:r>
      <w:r w:rsidR="00852193">
        <w:rPr>
          <w:rFonts w:asciiTheme="minorHAnsi" w:eastAsiaTheme="minorEastAsia" w:hAnsiTheme="minorHAnsi" w:cstheme="minorBidi"/>
          <w:b w:val="0"/>
          <w:szCs w:val="22"/>
        </w:rPr>
        <w:t>,</w:t>
      </w:r>
      <w:r w:rsidR="00100DD9">
        <w:rPr>
          <w:rFonts w:asciiTheme="minorHAnsi" w:eastAsiaTheme="minorEastAsia" w:hAnsiTheme="minorHAnsi" w:cstheme="minorBidi"/>
          <w:b w:val="0"/>
          <w:szCs w:val="22"/>
        </w:rPr>
        <w:t xml:space="preserve"> oder auch Radius genannt</w:t>
      </w:r>
      <w:r w:rsidR="00852193">
        <w:rPr>
          <w:rFonts w:asciiTheme="minorHAnsi" w:eastAsiaTheme="minorEastAsia" w:hAnsiTheme="minorHAnsi" w:cstheme="minorBidi"/>
          <w:b w:val="0"/>
          <w:szCs w:val="22"/>
        </w:rPr>
        <w:t>,</w:t>
      </w:r>
      <w:r w:rsidR="00100DD9">
        <w:rPr>
          <w:rFonts w:asciiTheme="minorHAnsi" w:eastAsiaTheme="minorEastAsia" w:hAnsiTheme="minorHAnsi" w:cstheme="minorBidi"/>
          <w:b w:val="0"/>
          <w:szCs w:val="22"/>
        </w:rPr>
        <w:t xml:space="preserve"> gebraucht. Diese Distanz kann in </w:t>
      </w:r>
      <w:proofErr w:type="spellStart"/>
      <w:r w:rsidR="00100DD9">
        <w:rPr>
          <w:rFonts w:asciiTheme="minorHAnsi" w:eastAsiaTheme="minorEastAsia" w:hAnsiTheme="minorHAnsi" w:cstheme="minorBidi"/>
          <w:b w:val="0"/>
          <w:szCs w:val="22"/>
        </w:rPr>
        <w:t>WebGL</w:t>
      </w:r>
      <w:proofErr w:type="spellEnd"/>
      <w:r w:rsidR="00100DD9">
        <w:rPr>
          <w:rFonts w:asciiTheme="minorHAnsi" w:eastAsiaTheme="minorEastAsia" w:hAnsiTheme="minorHAnsi" w:cstheme="minorBidi"/>
          <w:b w:val="0"/>
          <w:szCs w:val="22"/>
        </w:rPr>
        <w:t xml:space="preserve"> auf verschiedene Weise berechnet werden. Sie könnte zum Beispiel über die Mathematische Formel berechnet werden, allerdings kann auch eine schon existierende Funktion zur Berechnung einer Distanz verwendet werden wie </w:t>
      </w:r>
      <w:proofErr w:type="spellStart"/>
      <w:r w:rsidR="00100DD9">
        <w:rPr>
          <w:rFonts w:asciiTheme="minorHAnsi" w:eastAsiaTheme="minorEastAsia" w:hAnsiTheme="minorHAnsi" w:cstheme="minorBidi"/>
          <w:b w:val="0"/>
          <w:szCs w:val="22"/>
        </w:rPr>
        <w:t>distance</w:t>
      </w:r>
      <w:proofErr w:type="spellEnd"/>
      <w:r w:rsidR="00100DD9">
        <w:rPr>
          <w:rFonts w:asciiTheme="minorHAnsi" w:eastAsiaTheme="minorEastAsia" w:hAnsiTheme="minorHAnsi" w:cstheme="minorBidi"/>
          <w:b w:val="0"/>
          <w:szCs w:val="22"/>
        </w:rPr>
        <w:t xml:space="preserve">() oder </w:t>
      </w:r>
      <w:proofErr w:type="spellStart"/>
      <w:r w:rsidR="00100DD9">
        <w:rPr>
          <w:rFonts w:asciiTheme="minorHAnsi" w:eastAsiaTheme="minorEastAsia" w:hAnsiTheme="minorHAnsi" w:cstheme="minorBidi"/>
          <w:b w:val="0"/>
          <w:szCs w:val="22"/>
        </w:rPr>
        <w:t>length</w:t>
      </w:r>
      <w:proofErr w:type="spellEnd"/>
      <w:r w:rsidR="00100DD9">
        <w:rPr>
          <w:rFonts w:asciiTheme="minorHAnsi" w:eastAsiaTheme="minorEastAsia" w:hAnsiTheme="minorHAnsi" w:cstheme="minorBidi"/>
          <w:b w:val="0"/>
          <w:szCs w:val="22"/>
        </w:rPr>
        <w:t>().</w:t>
      </w:r>
      <w:r w:rsidR="00DB0186">
        <w:rPr>
          <w:rFonts w:asciiTheme="minorHAnsi" w:eastAsiaTheme="minorEastAsia" w:hAnsiTheme="minorHAnsi" w:cstheme="minorBidi"/>
          <w:b w:val="0"/>
          <w:szCs w:val="22"/>
        </w:rPr>
        <w:t xml:space="preserve"> Als letzten Schritt muss eine </w:t>
      </w:r>
      <w:proofErr w:type="spellStart"/>
      <w:r w:rsidR="00DB0186">
        <w:rPr>
          <w:rFonts w:asciiTheme="minorHAnsi" w:eastAsiaTheme="minorEastAsia" w:hAnsiTheme="minorHAnsi" w:cstheme="minorBidi"/>
          <w:b w:val="0"/>
          <w:szCs w:val="22"/>
        </w:rPr>
        <w:t>Step</w:t>
      </w:r>
      <w:proofErr w:type="spellEnd"/>
      <w:r w:rsidR="00DB0186">
        <w:rPr>
          <w:rFonts w:asciiTheme="minorHAnsi" w:eastAsiaTheme="minorEastAsia" w:hAnsiTheme="minorHAnsi" w:cstheme="minorBidi"/>
          <w:b w:val="0"/>
          <w:szCs w:val="22"/>
        </w:rPr>
        <w:t xml:space="preserve">() oder </w:t>
      </w:r>
      <w:proofErr w:type="spellStart"/>
      <w:r w:rsidR="00DB0186">
        <w:rPr>
          <w:rFonts w:asciiTheme="minorHAnsi" w:eastAsiaTheme="minorEastAsia" w:hAnsiTheme="minorHAnsi" w:cstheme="minorBidi"/>
          <w:b w:val="0"/>
          <w:szCs w:val="22"/>
        </w:rPr>
        <w:t>Smoothstep</w:t>
      </w:r>
      <w:proofErr w:type="spellEnd"/>
      <w:r w:rsidR="00DB0186">
        <w:rPr>
          <w:rFonts w:asciiTheme="minorHAnsi" w:eastAsiaTheme="minorEastAsia" w:hAnsiTheme="minorHAnsi" w:cstheme="minorBidi"/>
          <w:b w:val="0"/>
          <w:szCs w:val="22"/>
        </w:rPr>
        <w:t>() Funktion verwendet werden um den Bereich in dem der Kreis angezeigt werden soll auf den Radius des Kreises zu beschränken.</w:t>
      </w:r>
    </w:p>
    <w:p w14:paraId="07C643CA" w14:textId="4F40392D" w:rsidR="000E3FD3" w:rsidRDefault="000E3FD3" w:rsidP="000E3FD3">
      <w:pPr>
        <w:rPr>
          <w:highlight w:val="cyan"/>
        </w:rPr>
      </w:pPr>
      <w:r w:rsidRPr="00322C92">
        <w:rPr>
          <w:highlight w:val="cyan"/>
        </w:rPr>
        <w:t>Algorithmisch</w:t>
      </w:r>
      <w:r w:rsidRPr="000E3FD3">
        <w:rPr>
          <w:highlight w:val="cyan"/>
        </w:rPr>
        <w:t>:</w:t>
      </w:r>
    </w:p>
    <w:p w14:paraId="6BF8E698" w14:textId="66582F81" w:rsidR="00D330B9" w:rsidRPr="00D330B9" w:rsidRDefault="00D330B9" w:rsidP="00D330B9">
      <w:pPr>
        <w:jc w:val="left"/>
      </w:pPr>
      <w:r>
        <w:lastRenderedPageBreak/>
        <w:t xml:space="preserve">Algorithmisch gesehen besteht der Kreis aus einem Mittelpunkt, der über eine Formel bestimmt wird, und den Abständen der Pixel zu diesem Mittelpunkt. Um diese Abstände zu bestimmen kann die Formel </w:t>
      </w:r>
      <m:oMath>
        <m:r>
          <w:rPr>
            <w:rFonts w:ascii="Cambria Math" w:hAnsi="Cambria Math"/>
          </w:rPr>
          <m:t xml:space="preserve">x=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rad>
      </m:oMath>
      <w:r w:rsidR="003A0486">
        <w:t xml:space="preserve"> bestimmt werden. </w:t>
      </w:r>
    </w:p>
    <w:p w14:paraId="5D25DBF0" w14:textId="78F8CB8E" w:rsidR="00DB0186" w:rsidRPr="000E3FD3" w:rsidRDefault="00DB0186" w:rsidP="000E3FD3">
      <w:pPr>
        <w:rPr>
          <w:highlight w:val="cyan"/>
        </w:rPr>
      </w:pPr>
    </w:p>
    <w:p w14:paraId="1E18B177" w14:textId="1C6B56FA" w:rsidR="0032378A" w:rsidRPr="00126C37" w:rsidRDefault="00C31D35" w:rsidP="0032378A">
      <w:pPr>
        <w:pStyle w:val="berschrift1"/>
      </w:pPr>
      <w:bookmarkStart w:id="24" w:name="_Toc122593128"/>
      <w:bookmarkEnd w:id="23"/>
      <w:r>
        <w:lastRenderedPageBreak/>
        <w:t>Bausteine</w:t>
      </w:r>
      <w:r w:rsidR="00262C4E">
        <w:t xml:space="preserve"> </w:t>
      </w:r>
      <w:bookmarkEnd w:id="24"/>
      <w:r w:rsidR="00262C4E">
        <w:t xml:space="preserve">des </w:t>
      </w:r>
      <w:proofErr w:type="spellStart"/>
      <w:r w:rsidR="00262C4E">
        <w:t>Shaders</w:t>
      </w:r>
      <w:proofErr w:type="spellEnd"/>
      <w:r w:rsidR="00262C4E">
        <w:t xml:space="preserve"> </w:t>
      </w:r>
    </w:p>
    <w:p w14:paraId="16D7B232" w14:textId="7CFCB44D" w:rsidR="004E6639" w:rsidRDefault="00BC0811" w:rsidP="00BC0811">
      <w:pPr>
        <w:pStyle w:val="berschrift2"/>
      </w:pPr>
      <w:r>
        <w:t>Hintergrund</w:t>
      </w:r>
    </w:p>
    <w:p w14:paraId="43C8B690" w14:textId="56F80885" w:rsidR="000331D2" w:rsidRPr="000331D2" w:rsidRDefault="000331D2" w:rsidP="000331D2">
      <w:r>
        <w:t xml:space="preserve">Verwendete </w:t>
      </w:r>
      <w:r>
        <w:rPr>
          <w:highlight w:val="cyan"/>
        </w:rPr>
        <w:t>theoretische</w:t>
      </w:r>
      <w:r w:rsidRPr="00C6124C">
        <w:rPr>
          <w:highlight w:val="cyan"/>
        </w:rPr>
        <w:t xml:space="preserve"> Prinzipien</w:t>
      </w:r>
      <w:r>
        <w:t xml:space="preserve">: Random, Noise, </w:t>
      </w:r>
      <w:proofErr w:type="spellStart"/>
      <w:r>
        <w:t>brownianMotion</w:t>
      </w:r>
      <w:proofErr w:type="spellEnd"/>
      <w:r w:rsidR="00A814E3">
        <w:t xml:space="preserve">, </w:t>
      </w:r>
      <w:proofErr w:type="spellStart"/>
      <w:r w:rsidR="00A814E3">
        <w:t>fraktioneleBrownianMotion</w:t>
      </w:r>
      <w:proofErr w:type="spellEnd"/>
    </w:p>
    <w:p w14:paraId="04FD1AE0" w14:textId="0C7AB396" w:rsidR="00BC0811" w:rsidRDefault="00262C4E" w:rsidP="00BC0811">
      <w:pPr>
        <w:pStyle w:val="berschrift2"/>
      </w:pPr>
      <w:r>
        <w:t>Viel-Ecke</w:t>
      </w:r>
    </w:p>
    <w:p w14:paraId="7446A782" w14:textId="42403E6A" w:rsidR="00392927" w:rsidRDefault="00FC2521" w:rsidP="00FC2521">
      <w:r>
        <w:t xml:space="preserve">Um die Viel-Ecke des </w:t>
      </w:r>
      <w:proofErr w:type="spellStart"/>
      <w:r>
        <w:t>Shaders</w:t>
      </w:r>
      <w:proofErr w:type="spellEnd"/>
      <w:r>
        <w:t xml:space="preserve"> zu generieren werden keine weiteren Theoretischen Prinzipe außer den im zweiten Kapitel beschriebenen benötigt. Die Funktion </w:t>
      </w:r>
      <w:proofErr w:type="spellStart"/>
      <w:r>
        <w:t>CalculateForms</w:t>
      </w:r>
      <w:proofErr w:type="spellEnd"/>
      <w:r>
        <w:t xml:space="preserve"> berechnet die Viel-Ecke in einem 2D-Raum anhand der gegeben Seitenanzahl und der Koordinaten. Diese werden als Parameter der Funktion mitgegeben. Als erstes verschiebt die Funktion die Koordinaten des Parameters </w:t>
      </w:r>
      <w:proofErr w:type="spellStart"/>
      <w:r>
        <w:t>currentCoords</w:t>
      </w:r>
      <w:proofErr w:type="spellEnd"/>
      <w:r>
        <w:t xml:space="preserve"> auf das Koordinatenfeld so, dass diese den Bereich (-1|1) abdecken. Dies ist wichtig um </w:t>
      </w:r>
      <w:r w:rsidR="007771FC">
        <w:t xml:space="preserve">das Viel-Eck wiederholt über das Koordinatensystem abbilden zu können. Hiernach werden zwei Winkel berechnet. Der erste Winkel ist zwischen dem Ursprung und den gegebenen Koordinaten. </w:t>
      </w:r>
      <w:r w:rsidR="00392927" w:rsidRPr="00392927">
        <w:rPr>
          <w:highlight w:val="yellow"/>
        </w:rPr>
        <w:t>(BILD)</w:t>
      </w:r>
    </w:p>
    <w:p w14:paraId="776F9601" w14:textId="52CF0904" w:rsidR="00FC2521" w:rsidRDefault="00392927" w:rsidP="00FC2521">
      <w:r>
        <w:t xml:space="preserve">Als zweites muss der Winkel zwischen den Seiten des Viel-Ecks berechnet werden. </w:t>
      </w:r>
      <w:r w:rsidRPr="00392927">
        <w:rPr>
          <w:highlight w:val="yellow"/>
        </w:rPr>
        <w:t>(BILD)</w:t>
      </w:r>
      <w:r>
        <w:t xml:space="preserve"> Dieser Winkel ist besonders wichtig, da dieser dafür sorgt, dass die Form des Vielecks G</w:t>
      </w:r>
      <w:r w:rsidR="00FF62DF">
        <w:t>eometrisch gleichmäßig</w:t>
      </w:r>
      <w:r>
        <w:t xml:space="preserve"> ist.</w:t>
      </w:r>
      <w:r w:rsidR="00FF62DF">
        <w:t xml:space="preserve"> Also alle Winkel innerhalb des Viel-Ecks  gleich groß sind. </w:t>
      </w:r>
    </w:p>
    <w:p w14:paraId="742C3016" w14:textId="5C34C397" w:rsidR="00EA169B" w:rsidRDefault="00EA169B" w:rsidP="00FC2521">
      <w:r>
        <w:t>Im letzten Schritt wird die Distanz zwischen dem Ursprung und den übergebenen Koordinaten bestimmt</w:t>
      </w:r>
      <w:r w:rsidR="008C4811">
        <w:t>.</w:t>
      </w:r>
      <w:r>
        <w:t xml:space="preserve"> </w:t>
      </w:r>
      <w:r w:rsidR="008C4811">
        <w:t>Die Distanz wird dazu verwendet, dass</w:t>
      </w:r>
      <w:r>
        <w:t xml:space="preserve"> das Viel-Eck an der richtigen Position erstellt wird.</w:t>
      </w:r>
      <w:r w:rsidR="0010768D">
        <w:t xml:space="preserve"> </w:t>
      </w:r>
      <w:r w:rsidR="0010768D" w:rsidRPr="0010768D">
        <w:rPr>
          <w:highlight w:val="yellow"/>
        </w:rPr>
        <w:t>(BILD)</w:t>
      </w:r>
      <w:bookmarkStart w:id="25" w:name="_GoBack"/>
      <w:bookmarkEnd w:id="25"/>
    </w:p>
    <w:p w14:paraId="32CB9539" w14:textId="14314CD1" w:rsidR="009A52A4" w:rsidRPr="00FC2521" w:rsidRDefault="009A52A4" w:rsidP="00FC2521">
      <w:r>
        <w:t xml:space="preserve">Die Funktion gibt einen vec3 zurück. Dieser besteht aus einem </w:t>
      </w:r>
      <w:proofErr w:type="spellStart"/>
      <w:r>
        <w:t>smoothstep</w:t>
      </w:r>
      <w:proofErr w:type="spellEnd"/>
      <w:r w:rsidR="009E380D">
        <w:t>,</w:t>
      </w:r>
      <w:r>
        <w:t xml:space="preserve"> der die eben berechnete Distanz verwendet um eine</w:t>
      </w:r>
      <w:r w:rsidR="009E380D">
        <w:t>n</w:t>
      </w:r>
      <w:r>
        <w:t xml:space="preserve"> schöneren Übergang zwischen dem Viel-Eck und dem Hintergrund zu generieren. </w:t>
      </w:r>
      <w:r w:rsidR="0010768D" w:rsidRPr="0010768D">
        <w:rPr>
          <w:highlight w:val="yellow"/>
        </w:rPr>
        <w:t>(BILD)</w:t>
      </w:r>
    </w:p>
    <w:p w14:paraId="58508457" w14:textId="317C8A05" w:rsidR="00262C4E" w:rsidRDefault="00262C4E" w:rsidP="00262C4E">
      <w:pPr>
        <w:pStyle w:val="berschrift2"/>
      </w:pPr>
      <w:r>
        <w:t>Bewegtes Muster</w:t>
      </w:r>
    </w:p>
    <w:p w14:paraId="5FA87714" w14:textId="77777777" w:rsidR="002A4810" w:rsidRDefault="002A4810" w:rsidP="002A4810">
      <w:r>
        <w:t>-    Funktionsweise Dokumentieren</w:t>
      </w:r>
    </w:p>
    <w:p w14:paraId="5CED2FE7" w14:textId="77777777" w:rsidR="002A4810" w:rsidRDefault="002A4810" w:rsidP="002A4810">
      <w:r>
        <w:lastRenderedPageBreak/>
        <w:t>o    Gedanke hinter Baustein</w:t>
      </w:r>
    </w:p>
    <w:p w14:paraId="12539181" w14:textId="77777777" w:rsidR="002A4810" w:rsidRDefault="002A4810" w:rsidP="002A4810">
      <w:r>
        <w:t>o    Theoretische Prinzipien</w:t>
      </w:r>
    </w:p>
    <w:p w14:paraId="2B01BA83" w14:textId="77777777" w:rsidR="002A4810" w:rsidRDefault="002A4810" w:rsidP="002A4810">
      <w:r>
        <w:t>o    Algorithmische Umsetzung</w:t>
      </w:r>
    </w:p>
    <w:p w14:paraId="7C5CF35A" w14:textId="77777777" w:rsidR="002A4810" w:rsidRDefault="002A4810" w:rsidP="002A4810">
      <w:r>
        <w:t>o    Implementierung</w:t>
      </w:r>
    </w:p>
    <w:p w14:paraId="14F0B3A4" w14:textId="77777777" w:rsidR="002A4810" w:rsidRDefault="002A4810" w:rsidP="002A4810">
      <w:r>
        <w:t>Die Idee hinter dem bewegten Muster war, die Dynamik ständiger Bewegung mit der Schönheit eines gleichmäßigen Musters zu verbinden. Wir kamen daher auf die Idee, ein Raster aus Formen anzuzeigen. Jede dieser Formen sollte ähnlich, aber nicht gleich aussehen. Dadurch kamen wir auch auf die Füllung der Formen mit Inhalt. Die Formen sollten daher gleich aussehen. Um dies Umzusetzen, überlegten wir uns ein Raster aus eigenen kleinen Koordinatensystemen zu erstellen. Die Dynamik dieser Formen war die eigentliche Herausforderung, da sie nicht zu gleichmäßig sein sollte, da größere Abwechslung spannender ist. Es war also klar, dass sich die Richtung der Bewegung ändern sollte, wobei eine 180 Grad Wendung vermieden werden sollte, da es eine zu große Unterbrechung darstellen würde.</w:t>
      </w:r>
    </w:p>
    <w:p w14:paraId="71285C70" w14:textId="77777777" w:rsidR="002A4810" w:rsidRDefault="002A4810" w:rsidP="002A4810">
      <w:r>
        <w:t>Das Muster ist in zwei Teile aufgeteilt, die Erstellung eines Rasters und die Bewegung dieses Rasters.</w:t>
      </w:r>
    </w:p>
    <w:p w14:paraId="346F27EE" w14:textId="77777777" w:rsidR="002A4810" w:rsidRDefault="002A4810" w:rsidP="002A4810">
      <w:r>
        <w:t>1.1.1    Rastererstellung</w:t>
      </w:r>
    </w:p>
    <w:p w14:paraId="275B9706" w14:textId="77777777" w:rsidR="002A4810" w:rsidRDefault="002A4810" w:rsidP="002A4810">
      <w:r>
        <w:t xml:space="preserve">Diesem Schritt liegt die Transformation eines Koordinatensystems in </w:t>
      </w:r>
      <w:proofErr w:type="gramStart"/>
      <w:r>
        <w:t>mehrere kleineren</w:t>
      </w:r>
      <w:proofErr w:type="gramEnd"/>
      <w:r>
        <w:t xml:space="preserve"> Koordinatensysteme zu Grunde. Dabei </w:t>
      </w:r>
    </w:p>
    <w:p w14:paraId="522BABDC" w14:textId="7FBD988B" w:rsidR="002A4810" w:rsidRPr="002A4810" w:rsidRDefault="002A4810" w:rsidP="002A4810">
      <w:r>
        <w:t xml:space="preserve">1.1.2    </w:t>
      </w:r>
      <w:proofErr w:type="spellStart"/>
      <w:r>
        <w:t>Fließenbewegung</w:t>
      </w:r>
      <w:proofErr w:type="spellEnd"/>
    </w:p>
    <w:p w14:paraId="54B76C70" w14:textId="77777777" w:rsidR="00262C4E" w:rsidRDefault="00262C4E" w:rsidP="00262C4E">
      <w:pPr>
        <w:pStyle w:val="berschrift2"/>
      </w:pPr>
      <w:r>
        <w:t>Kunst</w:t>
      </w:r>
      <w:r w:rsidR="00BC0811">
        <w:t xml:space="preserve"> in den </w:t>
      </w:r>
      <w:r>
        <w:t>Viel-Ecke</w:t>
      </w:r>
    </w:p>
    <w:p w14:paraId="073C9A9D" w14:textId="13E779CD" w:rsidR="003564DC" w:rsidRDefault="003F5B95" w:rsidP="003551C8">
      <w:r>
        <w:t xml:space="preserve">Die theoretische Prinzipen auf der dieser Baustein des </w:t>
      </w:r>
      <w:proofErr w:type="spellStart"/>
      <w:r>
        <w:t>Shaders</w:t>
      </w:r>
      <w:proofErr w:type="spellEnd"/>
      <w:r>
        <w:t xml:space="preserve"> basiert wurden schon im Kapitel Grundlagen genauer beleuchtet. In diesem Kapitel wird die Implementierung genauer betrachtet.</w:t>
      </w:r>
    </w:p>
    <w:p w14:paraId="53EBC441" w14:textId="5E5E6754" w:rsidR="00413FDD" w:rsidRDefault="00413FDD" w:rsidP="00413FDD">
      <w:pPr>
        <w:pStyle w:val="berschrift3"/>
      </w:pPr>
      <w:proofErr w:type="spellStart"/>
      <w:r>
        <w:lastRenderedPageBreak/>
        <w:t>calculateShapeForm</w:t>
      </w:r>
      <w:proofErr w:type="spellEnd"/>
    </w:p>
    <w:p w14:paraId="46339EA2" w14:textId="4904AB34" w:rsidR="008F3981" w:rsidRDefault="008F3981" w:rsidP="003551C8">
      <w:r>
        <w:t>Die „Kunst“ innerhalb der Viel-Ecke basiert auf der Form eines Kreises</w:t>
      </w:r>
      <w:r w:rsidR="001539BC">
        <w:t xml:space="preserve"> und wird in der Funktion </w:t>
      </w:r>
      <w:proofErr w:type="spellStart"/>
      <w:r w:rsidR="001539BC" w:rsidRPr="001539BC">
        <w:rPr>
          <w:highlight w:val="cyan"/>
        </w:rPr>
        <w:t>calculateShapeInForms</w:t>
      </w:r>
      <w:proofErr w:type="spellEnd"/>
      <w:r w:rsidR="001539BC">
        <w:t xml:space="preserve"> erstellt</w:t>
      </w:r>
      <w:r>
        <w:t>.</w:t>
      </w:r>
      <w:r w:rsidR="00183B22">
        <w:t xml:space="preserve"> Ein Kreis benötigt einen Mittelpunkt, wie es im Kapitel Grundlagen erklärt ist. Da dieser Kreis sich immer mittig innerhalb des Koordinatenfeldes befinden soll, wird zuerst das Koordinatenfeld um 0.5 nach </w:t>
      </w:r>
      <w:proofErr w:type="spellStart"/>
      <w:r w:rsidR="00183B22">
        <w:t>Links</w:t>
      </w:r>
      <w:proofErr w:type="spellEnd"/>
      <w:r w:rsidR="00183B22">
        <w:t xml:space="preserve"> unten verschoben. Damit wird erreicht, dass das Koordinatenfeld nicht mehr, wie standardmäßig, von (0|0)</w:t>
      </w:r>
      <w:r>
        <w:t xml:space="preserve"> </w:t>
      </w:r>
      <w:r w:rsidR="00183B22">
        <w:t>bis (1|1) geht. Sondern von (-0.5|-0.5) bis (0.5|0.5). Das Ergebnis dieser Verschiebung ist das der Mittelpunkt des Kreises in der Mitte des Koordinatensystems bei (0|0) liegt.</w:t>
      </w:r>
      <w:r w:rsidR="00E415D3">
        <w:t xml:space="preserve"> </w:t>
      </w:r>
      <w:r w:rsidR="00E415D3" w:rsidRPr="00E415D3">
        <w:rPr>
          <w:highlight w:val="cyan"/>
        </w:rPr>
        <w:t>(BILD)</w:t>
      </w:r>
    </w:p>
    <w:p w14:paraId="6DBDA05A" w14:textId="23E86D68" w:rsidR="00E415D3" w:rsidRDefault="001539BC" w:rsidP="003551C8">
      <w:pPr>
        <w:rPr>
          <w:noProof/>
          <w:lang w:eastAsia="de-DE"/>
        </w:rPr>
      </w:pPr>
      <w:r>
        <w:rPr>
          <w:noProof/>
          <w:lang w:eastAsia="de-DE"/>
        </w:rPr>
        <w:drawing>
          <wp:inline distT="0" distB="0" distL="0" distR="0" wp14:anchorId="26B9F165" wp14:editId="5C48851E">
            <wp:extent cx="5688330" cy="332105"/>
            <wp:effectExtent l="0" t="0" r="762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88330" cy="332105"/>
                    </a:xfrm>
                    <a:prstGeom prst="rect">
                      <a:avLst/>
                    </a:prstGeom>
                  </pic:spPr>
                </pic:pic>
              </a:graphicData>
            </a:graphic>
          </wp:inline>
        </w:drawing>
      </w:r>
    </w:p>
    <w:p w14:paraId="0C246E0C" w14:textId="22D0700D" w:rsidR="001539BC" w:rsidRDefault="001539BC" w:rsidP="001539BC">
      <w:r>
        <w:t>In der nächsten Zeile "</w:t>
      </w:r>
      <w:proofErr w:type="spellStart"/>
      <w:r>
        <w:t>float</w:t>
      </w:r>
      <w:proofErr w:type="spellEnd"/>
      <w:r>
        <w:t xml:space="preserve"> </w:t>
      </w:r>
      <w:proofErr w:type="spellStart"/>
      <w:r>
        <w:t>distanceToOrigin</w:t>
      </w:r>
      <w:proofErr w:type="spellEnd"/>
      <w:r>
        <w:t xml:space="preserve"> = </w:t>
      </w:r>
      <w:proofErr w:type="spellStart"/>
      <w:r>
        <w:t>length</w:t>
      </w:r>
      <w:proofErr w:type="spellEnd"/>
      <w:r>
        <w:t>(</w:t>
      </w:r>
      <w:proofErr w:type="spellStart"/>
      <w:r>
        <w:t>coordinates</w:t>
      </w:r>
      <w:proofErr w:type="spellEnd"/>
      <w:r>
        <w:t xml:space="preserve">) * 2.0;" wird die Distanz des übergebenen Punktes (mit den Koordinaten "coordinates") zum Ursprung (dem Punkt (0,0)) </w:t>
      </w:r>
      <w:proofErr w:type="spellStart"/>
      <w:r>
        <w:t>brechnet</w:t>
      </w:r>
      <w:proofErr w:type="spellEnd"/>
      <w:r>
        <w:t>. Der Rückgabewert der Funktion "length" ist die Länge des Vektors, der durch den Punkt "coordinates" definiert wird. Der Faktor "2.0" wird anschließend multipliziert, um die Distanz zu verdoppeln.</w:t>
      </w:r>
      <w:r w:rsidR="003E4B8C">
        <w:t xml:space="preserve"> </w:t>
      </w:r>
      <w:r>
        <w:t>Wenn der Faktor größer als 2.0 gestellt wird, wird die Distanz des Punktes zum Ursprung entsprechend vergrößert. Dies hat zur Folge, dass der Rückgabewert der Funktion kleiner wird, da der Rückgabewert der Funktion "smoothstep" (1.0 - smoothstep(noiseRadius, noiseRadius + 0.007, distanceToOrigin)) kleiner wird, wenn die Distanz größer wird.</w:t>
      </w:r>
    </w:p>
    <w:p w14:paraId="15242F8A" w14:textId="6A51DEA2" w:rsidR="001539BC" w:rsidRDefault="001539BC" w:rsidP="001539BC">
      <w:r>
        <w:t>Die Funktion "smoothstep" gibt einen glatt verlaufenden Wert zwischen 0 und 1 zurück, der auf Basis der übergebenen Grenzen (hier: noiseRadius und noiseRadius + 0.007) und des übergebenen Parameters (hier: distanceToOrigin) berechnet wird. Wenn der übergebene Parameter größer als die obere Grenze ist, wird der Rückgabewert 1.0 sein. Wenn der übergebene Parameter kleiner als die untere Grenze ist, wird der Rückgabewert 0.0 sein. Wenn der übergebene Parameter zwischen den Grenzen liegt, wird ein glatt verlaufender Wert zwischen 0 und 1 zurückgegeben.</w:t>
      </w:r>
      <w:r w:rsidR="003E4B8C">
        <w:t xml:space="preserve"> Durch diesen Schritt werden harte Sprünge zwischen dem Kreis und dem Hintergrund verhindert.</w:t>
      </w:r>
    </w:p>
    <w:p w14:paraId="5EB927C6" w14:textId="7F4E4A78" w:rsidR="00A4314F" w:rsidRDefault="00A4314F" w:rsidP="001539BC">
      <w:r>
        <w:lastRenderedPageBreak/>
        <w:t xml:space="preserve">Durch das setzen des Mittelpunkts und der Berechnung des Radius kombiniert mit dem verwenden einer </w:t>
      </w:r>
      <w:proofErr w:type="spellStart"/>
      <w:r>
        <w:t>Step</w:t>
      </w:r>
      <w:proofErr w:type="spellEnd"/>
      <w:r>
        <w:t xml:space="preserve"> Funktion existiert zu diesem Zeitpunkt ein Kreis. Allerdings verändert dieser seine Form noch nicht. </w:t>
      </w:r>
      <w:r w:rsidR="008841F3">
        <w:t xml:space="preserve">Um dies zu erreichen wird der Winkel zum Ursprung berechnet. Dieser ermöglicht es unterschiedliche Punkte des Kreises zu beeinflussen. Der Winkel wird durch die Funktion im folgenden Bild berechnet. </w:t>
      </w:r>
      <w:r w:rsidR="008841F3">
        <w:rPr>
          <w:noProof/>
          <w:lang w:eastAsia="de-DE"/>
        </w:rPr>
        <w:drawing>
          <wp:anchor distT="0" distB="0" distL="114300" distR="114300" simplePos="0" relativeHeight="251661312" behindDoc="0" locked="0" layoutInCell="1" allowOverlap="1" wp14:anchorId="32CC525D" wp14:editId="7925BC03">
            <wp:simplePos x="0" y="0"/>
            <wp:positionH relativeFrom="column">
              <wp:posOffset>-635</wp:posOffset>
            </wp:positionH>
            <wp:positionV relativeFrom="paragraph">
              <wp:posOffset>1395730</wp:posOffset>
            </wp:positionV>
            <wp:extent cx="4105275" cy="457200"/>
            <wp:effectExtent l="0" t="0" r="9525"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105275" cy="457200"/>
                    </a:xfrm>
                    <a:prstGeom prst="rect">
                      <a:avLst/>
                    </a:prstGeom>
                  </pic:spPr>
                </pic:pic>
              </a:graphicData>
            </a:graphic>
          </wp:anchor>
        </w:drawing>
      </w:r>
      <w:r w:rsidR="008841F3">
        <w:t xml:space="preserve"> </w:t>
      </w:r>
    </w:p>
    <w:p w14:paraId="39F59A75" w14:textId="0AE51547" w:rsidR="00A9211E" w:rsidRDefault="00A9211E" w:rsidP="001539BC">
      <w:pPr>
        <w:rPr>
          <w:noProof/>
          <w:lang w:eastAsia="de-DE"/>
        </w:rPr>
      </w:pPr>
      <w:r>
        <w:t>Anschließend werden in Abhängigkeit des Winkels cos und</w:t>
      </w:r>
      <w:r w:rsidR="00B06677">
        <w:t xml:space="preserve"> überlagernde</w:t>
      </w:r>
      <w:r>
        <w:t xml:space="preserve"> sin Werte auf den </w:t>
      </w:r>
      <w:proofErr w:type="spellStart"/>
      <w:r>
        <w:t>noiseRadius</w:t>
      </w:r>
      <w:proofErr w:type="spellEnd"/>
      <w:r>
        <w:t xml:space="preserve"> addiert oder subtrahiert. Dies bewirkt eine Wellenartige Verzerrung des Kreises. </w:t>
      </w:r>
      <w:r w:rsidR="00234244">
        <w:t xml:space="preserve">Damit es zu keiner gleichförmigen Welle über den ganzen Kreis kommt, wird der cos mit der generateNoise2D Funktion multipliziert. Ebenfalls wird der sin mit dem Ergebnis der </w:t>
      </w:r>
      <w:proofErr w:type="spellStart"/>
      <w:r w:rsidR="00234244">
        <w:t>randomValue</w:t>
      </w:r>
      <w:proofErr w:type="spellEnd"/>
      <w:r w:rsidR="00234244">
        <w:t xml:space="preserve"> Funktion multipliziert. In beiden Fällen wird die Zeit also </w:t>
      </w:r>
      <w:proofErr w:type="spellStart"/>
      <w:r w:rsidR="00234244">
        <w:t>u_time</w:t>
      </w:r>
      <w:proofErr w:type="spellEnd"/>
      <w:r w:rsidR="00234244">
        <w:t xml:space="preserve"> zusätzlich multipliziert. Dies hat zur Folge, dass sich die nun Zufälligen Wellen des Kreises bewegen und das diese Bewegung sich um den Kreis herum fortbewegt. Als letztes </w:t>
      </w:r>
      <w:r w:rsidR="00B06677">
        <w:t>wird</w:t>
      </w:r>
      <w:r w:rsidR="00234244">
        <w:t xml:space="preserve"> der sin und cos noch mit 0.1 multipliziert um die Werte in eine brauchbare Größe zu wandeln.</w:t>
      </w:r>
      <w:r w:rsidR="00B865BA">
        <w:t xml:space="preserve"> Dies ist im </w:t>
      </w:r>
      <w:r w:rsidR="00B865BA">
        <w:rPr>
          <w:noProof/>
          <w:lang w:eastAsia="de-DE"/>
        </w:rPr>
        <w:drawing>
          <wp:anchor distT="0" distB="0" distL="114300" distR="114300" simplePos="0" relativeHeight="251662336" behindDoc="0" locked="0" layoutInCell="1" allowOverlap="1" wp14:anchorId="1571D3AD" wp14:editId="656739E7">
            <wp:simplePos x="0" y="0"/>
            <wp:positionH relativeFrom="margin">
              <wp:posOffset>-635</wp:posOffset>
            </wp:positionH>
            <wp:positionV relativeFrom="paragraph">
              <wp:posOffset>480060</wp:posOffset>
            </wp:positionV>
            <wp:extent cx="5688330" cy="611505"/>
            <wp:effectExtent l="0" t="0" r="762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688330" cy="611505"/>
                    </a:xfrm>
                    <a:prstGeom prst="rect">
                      <a:avLst/>
                    </a:prstGeom>
                  </pic:spPr>
                </pic:pic>
              </a:graphicData>
            </a:graphic>
          </wp:anchor>
        </w:drawing>
      </w:r>
      <w:r w:rsidR="00B865BA">
        <w:t>nächsten Bild zu sehen.</w:t>
      </w:r>
      <w:r w:rsidR="00B865BA" w:rsidRPr="00B865BA">
        <w:rPr>
          <w:noProof/>
          <w:lang w:eastAsia="de-DE"/>
        </w:rPr>
        <w:t xml:space="preserve"> </w:t>
      </w:r>
    </w:p>
    <w:p w14:paraId="5FCEECD8" w14:textId="77777777" w:rsidR="00450343" w:rsidRDefault="00450343" w:rsidP="001539BC">
      <w:pPr>
        <w:rPr>
          <w:noProof/>
          <w:lang w:eastAsia="de-DE"/>
        </w:rPr>
      </w:pPr>
    </w:p>
    <w:p w14:paraId="4F076CEE" w14:textId="6699CF2A" w:rsidR="00413FDD" w:rsidRDefault="00413FDD" w:rsidP="00413FDD">
      <w:pPr>
        <w:pStyle w:val="berschrift3"/>
        <w:rPr>
          <w:noProof/>
          <w:lang w:eastAsia="de-DE"/>
        </w:rPr>
      </w:pPr>
      <w:r>
        <w:rPr>
          <w:noProof/>
          <w:lang w:eastAsia="de-DE"/>
        </w:rPr>
        <w:t>Widerholungen und Pulsieren</w:t>
      </w:r>
    </w:p>
    <w:p w14:paraId="68A0E774" w14:textId="07E13962" w:rsidR="00413FDD" w:rsidRDefault="00DC1C08" w:rsidP="001539BC">
      <w:pPr>
        <w:rPr>
          <w:lang w:eastAsia="de-DE"/>
        </w:rPr>
      </w:pPr>
      <w:r>
        <w:rPr>
          <w:lang w:eastAsia="de-DE"/>
        </w:rPr>
        <w:t xml:space="preserve">Da nicht nur ein Kreis in den Vielecken aufgerufen werden soll, wird eine </w:t>
      </w:r>
      <w:proofErr w:type="spellStart"/>
      <w:r>
        <w:rPr>
          <w:lang w:eastAsia="de-DE"/>
        </w:rPr>
        <w:t>For</w:t>
      </w:r>
      <w:proofErr w:type="spellEnd"/>
      <w:r>
        <w:rPr>
          <w:lang w:eastAsia="de-DE"/>
        </w:rPr>
        <w:t xml:space="preserve">-Schleife verwendet. Diese ermöglicht es Kreise innerhalb eines Kreises zu generieren. Hierzu bekommt der erste Kreis den größten Radius, dies entspricht 0.9. Um nun Kreise innerhalb des ersten Kreises zu erstellen muss der Radius kleiner werden. Hierzu wird die Laufvariable i der </w:t>
      </w:r>
      <w:proofErr w:type="spellStart"/>
      <w:r>
        <w:rPr>
          <w:lang w:eastAsia="de-DE"/>
        </w:rPr>
        <w:t>For</w:t>
      </w:r>
      <w:proofErr w:type="spellEnd"/>
      <w:r>
        <w:rPr>
          <w:lang w:eastAsia="de-DE"/>
        </w:rPr>
        <w:t xml:space="preserve">-Schleife mit 0.23 multipliziert und </w:t>
      </w:r>
      <w:r w:rsidR="00F51717">
        <w:rPr>
          <w:lang w:eastAsia="de-DE"/>
        </w:rPr>
        <w:t>von dem Radius abgezogen.</w:t>
      </w:r>
      <w:r>
        <w:rPr>
          <w:lang w:eastAsia="de-DE"/>
        </w:rPr>
        <w:t xml:space="preserve"> </w:t>
      </w:r>
      <w:r w:rsidR="00F51717">
        <w:rPr>
          <w:lang w:eastAsia="de-DE"/>
        </w:rPr>
        <w:t xml:space="preserve">Somit hat der zweite Kreis einen Radius von 0.67, der dritte 0.44 und der </w:t>
      </w:r>
      <w:r w:rsidR="0084436A">
        <w:rPr>
          <w:lang w:eastAsia="de-DE"/>
        </w:rPr>
        <w:t xml:space="preserve">vierte somit </w:t>
      </w:r>
      <w:r w:rsidR="00F51717">
        <w:rPr>
          <w:lang w:eastAsia="de-DE"/>
        </w:rPr>
        <w:t>letzte</w:t>
      </w:r>
      <w:r w:rsidR="0084436A">
        <w:rPr>
          <w:lang w:eastAsia="de-DE"/>
        </w:rPr>
        <w:t xml:space="preserve"> Kreis</w:t>
      </w:r>
      <w:r w:rsidR="00F51717">
        <w:rPr>
          <w:lang w:eastAsia="de-DE"/>
        </w:rPr>
        <w:t xml:space="preserve"> 0.21.</w:t>
      </w:r>
      <w:r w:rsidR="0084436A">
        <w:rPr>
          <w:lang w:eastAsia="de-DE"/>
        </w:rPr>
        <w:t xml:space="preserve"> Somit werden insgesamt vier Kreise erstellt.</w:t>
      </w:r>
      <w:r w:rsidR="00F51717">
        <w:rPr>
          <w:lang w:eastAsia="de-DE"/>
        </w:rPr>
        <w:t xml:space="preserve"> </w:t>
      </w:r>
      <w:r w:rsidR="00C162AA" w:rsidRPr="00C162AA">
        <w:rPr>
          <w:highlight w:val="yellow"/>
          <w:lang w:eastAsia="de-DE"/>
        </w:rPr>
        <w:t>(BILD)</w:t>
      </w:r>
    </w:p>
    <w:p w14:paraId="0EBC29AB" w14:textId="0493B270" w:rsidR="0084436A" w:rsidRDefault="0084436A" w:rsidP="001539BC">
      <w:pPr>
        <w:rPr>
          <w:lang w:eastAsia="de-DE"/>
        </w:rPr>
      </w:pPr>
      <w:r>
        <w:rPr>
          <w:lang w:eastAsia="de-DE"/>
        </w:rPr>
        <w:lastRenderedPageBreak/>
        <w:t xml:space="preserve">Bei dem Erstellen der Kreise wird die Funktion </w:t>
      </w:r>
      <w:proofErr w:type="spellStart"/>
      <w:r>
        <w:rPr>
          <w:lang w:eastAsia="de-DE"/>
        </w:rPr>
        <w:t>shapeBorderWidth</w:t>
      </w:r>
      <w:proofErr w:type="spellEnd"/>
      <w:r>
        <w:rPr>
          <w:lang w:eastAsia="de-DE"/>
        </w:rPr>
        <w:t xml:space="preserve"> verwendet. Diese besitzt als Parameter </w:t>
      </w:r>
      <w:proofErr w:type="spellStart"/>
      <w:r>
        <w:rPr>
          <w:lang w:eastAsia="de-DE"/>
        </w:rPr>
        <w:t>width</w:t>
      </w:r>
      <w:proofErr w:type="spellEnd"/>
      <w:r>
        <w:rPr>
          <w:lang w:eastAsia="de-DE"/>
        </w:rPr>
        <w:t xml:space="preserve">. Mit dem Parameter wird die breite des Randes von dem Kreis bestimmt. Um nun einen Pulsierenden Rand zu erhalten, wird für den Parameter </w:t>
      </w:r>
      <w:proofErr w:type="spellStart"/>
      <w:r>
        <w:rPr>
          <w:lang w:eastAsia="de-DE"/>
        </w:rPr>
        <w:t>width</w:t>
      </w:r>
      <w:proofErr w:type="spellEnd"/>
      <w:r>
        <w:rPr>
          <w:lang w:eastAsia="de-DE"/>
        </w:rPr>
        <w:t xml:space="preserve"> der positive Teil der sin Welle verwendet. Der sin verändert sich durchgehen durch das Verwenden von </w:t>
      </w:r>
      <w:proofErr w:type="spellStart"/>
      <w:r>
        <w:rPr>
          <w:lang w:eastAsia="de-DE"/>
        </w:rPr>
        <w:t>u_time</w:t>
      </w:r>
      <w:proofErr w:type="spellEnd"/>
      <w:r>
        <w:rPr>
          <w:lang w:eastAsia="de-DE"/>
        </w:rPr>
        <w:t xml:space="preserve">. Um die Geschwindigkeit des Pulsierens anpassen zu können wird die Zeit </w:t>
      </w:r>
      <w:proofErr w:type="spellStart"/>
      <w:r>
        <w:rPr>
          <w:lang w:eastAsia="de-DE"/>
        </w:rPr>
        <w:t>u_time</w:t>
      </w:r>
      <w:proofErr w:type="spellEnd"/>
      <w:r>
        <w:rPr>
          <w:lang w:eastAsia="de-DE"/>
        </w:rPr>
        <w:t xml:space="preserve"> mit der Variable </w:t>
      </w:r>
      <w:proofErr w:type="spellStart"/>
      <w:r>
        <w:rPr>
          <w:lang w:eastAsia="de-DE"/>
        </w:rPr>
        <w:t>pulseSpeed</w:t>
      </w:r>
      <w:proofErr w:type="spellEnd"/>
      <w:r>
        <w:rPr>
          <w:lang w:eastAsia="de-DE"/>
        </w:rPr>
        <w:t xml:space="preserve"> multipliziert. </w:t>
      </w:r>
      <w:r w:rsidR="00C162AA" w:rsidRPr="00C162AA">
        <w:rPr>
          <w:highlight w:val="yellow"/>
          <w:lang w:eastAsia="de-DE"/>
        </w:rPr>
        <w:t>(BILD)</w:t>
      </w:r>
    </w:p>
    <w:p w14:paraId="35AD7B2A" w14:textId="4559C255" w:rsidR="00413FDD" w:rsidRPr="00F63C9A" w:rsidRDefault="00413FDD" w:rsidP="00413FDD">
      <w:pPr>
        <w:pStyle w:val="berschrift3"/>
        <w:rPr>
          <w:highlight w:val="cyan"/>
        </w:rPr>
      </w:pPr>
      <w:r w:rsidRPr="00F63C9A">
        <w:rPr>
          <w:highlight w:val="cyan"/>
        </w:rPr>
        <w:t>Farbenhintergrund</w:t>
      </w:r>
    </w:p>
    <w:p w14:paraId="6319F931" w14:textId="2E3BE0E6" w:rsidR="0071642D" w:rsidRPr="0071642D" w:rsidRDefault="00A959B7" w:rsidP="0071642D">
      <w:r>
        <w:t xml:space="preserve">Den Farbenteil im Hintergrund von den Vielecken ist im Internet unter folgendem Link zu finden </w:t>
      </w:r>
      <w:r w:rsidRPr="007A3CC6">
        <w:rPr>
          <w:highlight w:val="yellow"/>
        </w:rPr>
        <w:t>[</w:t>
      </w:r>
      <w:r w:rsidR="004044C5" w:rsidRPr="007A3CC6">
        <w:rPr>
          <w:highlight w:val="yellow"/>
        </w:rPr>
        <w:t>https://glslsandbox.com/e#98242.0</w:t>
      </w:r>
      <w:r w:rsidRPr="007A3CC6">
        <w:rPr>
          <w:highlight w:val="yellow"/>
        </w:rPr>
        <w:t>].</w:t>
      </w:r>
      <w:r>
        <w:t xml:space="preserve"> Die Grund Funktion des Farben </w:t>
      </w:r>
      <w:proofErr w:type="spellStart"/>
      <w:r>
        <w:t>Shaders</w:t>
      </w:r>
      <w:proofErr w:type="spellEnd"/>
      <w:r>
        <w:t xml:space="preserve"> wurde größtenteils unverändert übernommen. Allerdings wird für jedes Vieleck andere Farben angezeigt und bei jedem Vieleck werden die Variablen zum verändern des Farben </w:t>
      </w:r>
      <w:proofErr w:type="spellStart"/>
      <w:r>
        <w:t>Shaders</w:t>
      </w:r>
      <w:proofErr w:type="spellEnd"/>
      <w:r>
        <w:t xml:space="preserve"> unterschiedlich gewählt um ein </w:t>
      </w:r>
      <w:proofErr w:type="spellStart"/>
      <w:r>
        <w:t>größt</w:t>
      </w:r>
      <w:proofErr w:type="spellEnd"/>
      <w:r>
        <w:t xml:space="preserve"> möglichen Unterschied zwischen den verschiedenen Vielecken zu generieren. </w:t>
      </w:r>
    </w:p>
    <w:p w14:paraId="439978C2" w14:textId="2EE45A30" w:rsidR="00493515" w:rsidRDefault="00AE6A9E" w:rsidP="00AE6A9E">
      <w:pPr>
        <w:pStyle w:val="berschrift1"/>
      </w:pPr>
      <w:r>
        <w:lastRenderedPageBreak/>
        <w:t>Implementierung</w:t>
      </w:r>
    </w:p>
    <w:p w14:paraId="42B4D88C" w14:textId="6B9B75E0" w:rsidR="00AE6A9E" w:rsidRDefault="00AE6A9E" w:rsidP="00AE6A9E">
      <w:proofErr w:type="spellStart"/>
      <w:r w:rsidRPr="0017446B">
        <w:rPr>
          <w:highlight w:val="cyan"/>
        </w:rPr>
        <w:t>VSCode</w:t>
      </w:r>
      <w:proofErr w:type="spellEnd"/>
      <w:r>
        <w:t xml:space="preserve"> </w:t>
      </w:r>
    </w:p>
    <w:p w14:paraId="248A6041" w14:textId="28A48E34" w:rsidR="00AE6A9E" w:rsidRDefault="00AE6A9E" w:rsidP="00AE6A9E">
      <w:r w:rsidRPr="0017446B">
        <w:rPr>
          <w:highlight w:val="cyan"/>
        </w:rPr>
        <w:t>Wie man es ausführt</w:t>
      </w:r>
      <w:r w:rsidR="004B7E93">
        <w:t>:</w:t>
      </w:r>
    </w:p>
    <w:p w14:paraId="2C979895" w14:textId="7D0EB7DC" w:rsidR="00C13BE9" w:rsidRDefault="00C13BE9" w:rsidP="00AE6A9E">
      <w:r>
        <w:t xml:space="preserve">Um den </w:t>
      </w:r>
      <w:proofErr w:type="spellStart"/>
      <w:r>
        <w:t>Shader</w:t>
      </w:r>
      <w:proofErr w:type="spellEnd"/>
      <w:r>
        <w:t xml:space="preserve"> ausführen zu können muss zuerst Visual Studio Code (</w:t>
      </w:r>
      <w:proofErr w:type="spellStart"/>
      <w:r>
        <w:t>VSCode</w:t>
      </w:r>
      <w:proofErr w:type="spellEnd"/>
      <w:r>
        <w:t xml:space="preserve">) installiert werden. Nachdem </w:t>
      </w:r>
      <w:proofErr w:type="spellStart"/>
      <w:r>
        <w:t>VSCode</w:t>
      </w:r>
      <w:proofErr w:type="spellEnd"/>
      <w:r>
        <w:t xml:space="preserve"> installiert ist, muss die Extension </w:t>
      </w:r>
      <w:proofErr w:type="spellStart"/>
      <w:r>
        <w:t>LiveServer</w:t>
      </w:r>
      <w:proofErr w:type="spellEnd"/>
      <w:r>
        <w:t xml:space="preserve"> installiert werden. Dies geht indem im linken Teil von </w:t>
      </w:r>
      <w:proofErr w:type="spellStart"/>
      <w:r>
        <w:t>VSCode</w:t>
      </w:r>
      <w:proofErr w:type="spellEnd"/>
      <w:r>
        <w:t xml:space="preserve"> die </w:t>
      </w:r>
      <w:proofErr w:type="spellStart"/>
      <w:r>
        <w:t>Extensions</w:t>
      </w:r>
      <w:proofErr w:type="spellEnd"/>
      <w:r>
        <w:t xml:space="preserve"> ausgewählt werden und nach dem </w:t>
      </w:r>
      <w:proofErr w:type="spellStart"/>
      <w:r>
        <w:t>LiveServer</w:t>
      </w:r>
      <w:proofErr w:type="spellEnd"/>
      <w:r>
        <w:t xml:space="preserve"> gesucht wird. Nach dem installieren des Live Servers muss der Ordner mit unserem </w:t>
      </w:r>
      <w:proofErr w:type="spellStart"/>
      <w:r>
        <w:t>Shader</w:t>
      </w:r>
      <w:proofErr w:type="spellEnd"/>
      <w:r>
        <w:t xml:space="preserve"> in </w:t>
      </w:r>
      <w:proofErr w:type="spellStart"/>
      <w:r>
        <w:t>VSCode</w:t>
      </w:r>
      <w:proofErr w:type="spellEnd"/>
      <w:r>
        <w:t xml:space="preserve"> geöffnet werden. Als letztes muss in der unteren rechten Ecke des Fensters</w:t>
      </w:r>
      <w:r w:rsidR="009701B4">
        <w:t>,</w:t>
      </w:r>
      <w:r>
        <w:t xml:space="preserve"> der live Server gestartet werden. In diesem kann der  </w:t>
      </w:r>
      <w:proofErr w:type="spellStart"/>
      <w:r>
        <w:t>Shader</w:t>
      </w:r>
      <w:proofErr w:type="spellEnd"/>
      <w:r>
        <w:t xml:space="preserve"> betrachtet werden.</w:t>
      </w:r>
    </w:p>
    <w:p w14:paraId="71DB4B52" w14:textId="5FC38E90" w:rsidR="00AE6A9E" w:rsidRDefault="00AE6A9E" w:rsidP="00AE6A9E">
      <w:proofErr w:type="spellStart"/>
      <w:r w:rsidRPr="0017446B">
        <w:rPr>
          <w:highlight w:val="cyan"/>
        </w:rPr>
        <w:t>Extentions</w:t>
      </w:r>
      <w:proofErr w:type="spellEnd"/>
    </w:p>
    <w:p w14:paraId="01DA80C3" w14:textId="3D1E732C" w:rsidR="00C27E8F" w:rsidRPr="00AE6A9E" w:rsidRDefault="00C27E8F" w:rsidP="00AE6A9E">
      <w:proofErr w:type="spellStart"/>
      <w:r>
        <w:t>LiveServer</w:t>
      </w:r>
      <w:proofErr w:type="spellEnd"/>
      <w:r>
        <w:t xml:space="preserve"> / </w:t>
      </w:r>
      <w:proofErr w:type="spellStart"/>
      <w:r>
        <w:t>glslCanvas</w:t>
      </w:r>
      <w:proofErr w:type="spellEnd"/>
      <w:r w:rsidR="00F2632F">
        <w:t xml:space="preserve"> / …</w:t>
      </w:r>
    </w:p>
    <w:p w14:paraId="529039BA" w14:textId="77777777" w:rsidR="00614E0B" w:rsidRDefault="00614E0B">
      <w:pPr>
        <w:spacing w:after="160" w:line="259" w:lineRule="auto"/>
        <w:jc w:val="left"/>
        <w:rPr>
          <w:rFonts w:ascii="Times New Roman" w:hAnsi="Times New Roman"/>
          <w:szCs w:val="23"/>
        </w:rPr>
      </w:pPr>
      <w:r>
        <w:br w:type="page"/>
      </w:r>
    </w:p>
    <w:p w14:paraId="3CDDA0F2" w14:textId="77777777" w:rsidR="001C28A3" w:rsidRPr="00D212B6" w:rsidRDefault="001C28A3" w:rsidP="00346B48">
      <w:pPr>
        <w:pStyle w:val="StandardTimes"/>
        <w:sectPr w:rsidR="001C28A3" w:rsidRPr="00D212B6" w:rsidSect="00FC363D">
          <w:headerReference w:type="default" r:id="rId21"/>
          <w:footerReference w:type="default" r:id="rId22"/>
          <w:type w:val="continuous"/>
          <w:pgSz w:w="11906" w:h="16838"/>
          <w:pgMar w:top="1134" w:right="1474" w:bottom="1134" w:left="1474" w:header="709" w:footer="737" w:gutter="0"/>
          <w:pgNumType w:start="1"/>
          <w:cols w:space="708"/>
          <w:docGrid w:linePitch="360"/>
        </w:sectPr>
      </w:pPr>
    </w:p>
    <w:p w14:paraId="30C86FE7" w14:textId="087A5457" w:rsidR="003D2E86" w:rsidRPr="00D212B6" w:rsidRDefault="003D2E86" w:rsidP="003D2E86">
      <w:pPr>
        <w:pStyle w:val="Verzeichnisse"/>
      </w:pPr>
      <w:bookmarkStart w:id="26" w:name="_Toc43804643"/>
      <w:bookmarkStart w:id="27" w:name="_Toc48559896"/>
      <w:bookmarkStart w:id="28" w:name="_Toc49768181"/>
      <w:bookmarkStart w:id="29" w:name="_Toc122593130"/>
      <w:r w:rsidRPr="00D212B6">
        <w:lastRenderedPageBreak/>
        <w:t>Abbildungsverzeichnis</w:t>
      </w:r>
      <w:bookmarkEnd w:id="26"/>
      <w:bookmarkEnd w:id="27"/>
      <w:bookmarkEnd w:id="28"/>
      <w:bookmarkEnd w:id="29"/>
    </w:p>
    <w:p w14:paraId="718C22AE" w14:textId="3EF7A4D9" w:rsidR="0032378A" w:rsidRDefault="003D2E86">
      <w:pPr>
        <w:pStyle w:val="Abbildungsverzeichnis"/>
        <w:tabs>
          <w:tab w:val="right" w:leader="dot" w:pos="8948"/>
        </w:tabs>
        <w:rPr>
          <w:noProof/>
          <w:sz w:val="22"/>
          <w:lang w:eastAsia="de-DE"/>
        </w:rPr>
      </w:pPr>
      <w:r>
        <w:fldChar w:fldCharType="begin"/>
      </w:r>
      <w:r>
        <w:instrText>TOC \h \z \c "Abbildung"</w:instrText>
      </w:r>
      <w:r>
        <w:fldChar w:fldCharType="separate"/>
      </w:r>
      <w:hyperlink w:anchor="_Toc59527846" w:history="1">
        <w:r w:rsidR="0032378A" w:rsidRPr="00301764">
          <w:rPr>
            <w:rStyle w:val="Hyperlink"/>
            <w:noProof/>
          </w:rPr>
          <w:t>Abbildung 2</w:t>
        </w:r>
        <w:r w:rsidR="0032378A" w:rsidRPr="00301764">
          <w:rPr>
            <w:rStyle w:val="Hyperlink"/>
            <w:noProof/>
          </w:rPr>
          <w:noBreakHyphen/>
          <w:t xml:space="preserve">1: PLM-Kreislauf, basierend auf [2] </w:t>
        </w:r>
        <w:r w:rsidR="0032378A">
          <w:rPr>
            <w:noProof/>
            <w:webHidden/>
          </w:rPr>
          <w:tab/>
        </w:r>
        <w:r w:rsidR="0032378A">
          <w:rPr>
            <w:noProof/>
            <w:webHidden/>
          </w:rPr>
          <w:fldChar w:fldCharType="begin"/>
        </w:r>
        <w:r w:rsidR="0032378A">
          <w:rPr>
            <w:noProof/>
            <w:webHidden/>
          </w:rPr>
          <w:instrText xml:space="preserve"> PAGEREF _Toc59527846 \h </w:instrText>
        </w:r>
        <w:r w:rsidR="0032378A">
          <w:rPr>
            <w:noProof/>
            <w:webHidden/>
          </w:rPr>
        </w:r>
        <w:r w:rsidR="0032378A">
          <w:rPr>
            <w:noProof/>
            <w:webHidden/>
          </w:rPr>
          <w:fldChar w:fldCharType="separate"/>
        </w:r>
        <w:r w:rsidR="0032378A">
          <w:rPr>
            <w:noProof/>
            <w:webHidden/>
          </w:rPr>
          <w:t>2</w:t>
        </w:r>
        <w:r w:rsidR="0032378A">
          <w:rPr>
            <w:noProof/>
            <w:webHidden/>
          </w:rPr>
          <w:fldChar w:fldCharType="end"/>
        </w:r>
      </w:hyperlink>
    </w:p>
    <w:p w14:paraId="37270C9F" w14:textId="50DAB630" w:rsidR="003D2E86" w:rsidRPr="00D212B6" w:rsidRDefault="003D2E86" w:rsidP="00D05F63">
      <w:r>
        <w:fldChar w:fldCharType="end"/>
      </w:r>
      <w:r w:rsidRPr="00D212B6">
        <w:br w:type="page"/>
      </w:r>
    </w:p>
    <w:p w14:paraId="57D85E26" w14:textId="104C7BFC" w:rsidR="003D2E86" w:rsidRPr="00D212B6" w:rsidRDefault="003D2E86" w:rsidP="003D2E86">
      <w:pPr>
        <w:pStyle w:val="Verzeichnisse"/>
      </w:pPr>
      <w:bookmarkStart w:id="30" w:name="_Toc43804644"/>
      <w:bookmarkStart w:id="31" w:name="_Toc48559897"/>
      <w:bookmarkStart w:id="32" w:name="_Toc49768182"/>
      <w:bookmarkStart w:id="33" w:name="_Toc122593131"/>
      <w:r w:rsidRPr="00D212B6">
        <w:lastRenderedPageBreak/>
        <w:t>Tabellenverzeichnis</w:t>
      </w:r>
      <w:bookmarkEnd w:id="30"/>
      <w:bookmarkEnd w:id="31"/>
      <w:bookmarkEnd w:id="32"/>
      <w:bookmarkEnd w:id="33"/>
    </w:p>
    <w:p w14:paraId="398C0792" w14:textId="4EC16B70" w:rsidR="0032378A" w:rsidRDefault="003D2E86">
      <w:pPr>
        <w:pStyle w:val="Abbildungsverzeichnis"/>
        <w:tabs>
          <w:tab w:val="right" w:leader="dot" w:pos="8948"/>
        </w:tabs>
        <w:rPr>
          <w:noProof/>
          <w:sz w:val="22"/>
          <w:lang w:eastAsia="de-DE"/>
        </w:rPr>
      </w:pPr>
      <w:r>
        <w:fldChar w:fldCharType="begin"/>
      </w:r>
      <w:r>
        <w:instrText>TOC \h \z \c "Tabelle"</w:instrText>
      </w:r>
      <w:r>
        <w:fldChar w:fldCharType="separate"/>
      </w:r>
      <w:hyperlink w:anchor="_Toc59527850" w:history="1">
        <w:r w:rsidR="0032378A" w:rsidRPr="00046B4D">
          <w:rPr>
            <w:rStyle w:val="Hyperlink"/>
            <w:noProof/>
          </w:rPr>
          <w:t>Tabelle 2</w:t>
        </w:r>
        <w:r w:rsidR="0032378A" w:rsidRPr="00046B4D">
          <w:rPr>
            <w:rStyle w:val="Hyperlink"/>
            <w:noProof/>
          </w:rPr>
          <w:noBreakHyphen/>
          <w:t>1: Übersicht der HTTP-Methoden, basierend auf [17, S. 604]</w:t>
        </w:r>
        <w:r w:rsidR="0032378A">
          <w:rPr>
            <w:noProof/>
            <w:webHidden/>
          </w:rPr>
          <w:tab/>
        </w:r>
        <w:r w:rsidR="0032378A">
          <w:rPr>
            <w:noProof/>
            <w:webHidden/>
          </w:rPr>
          <w:fldChar w:fldCharType="begin"/>
        </w:r>
        <w:r w:rsidR="0032378A">
          <w:rPr>
            <w:noProof/>
            <w:webHidden/>
          </w:rPr>
          <w:instrText xml:space="preserve"> PAGEREF _Toc59527850 \h </w:instrText>
        </w:r>
        <w:r w:rsidR="0032378A">
          <w:rPr>
            <w:noProof/>
            <w:webHidden/>
          </w:rPr>
        </w:r>
        <w:r w:rsidR="0032378A">
          <w:rPr>
            <w:noProof/>
            <w:webHidden/>
          </w:rPr>
          <w:fldChar w:fldCharType="separate"/>
        </w:r>
        <w:r w:rsidR="0032378A">
          <w:rPr>
            <w:noProof/>
            <w:webHidden/>
          </w:rPr>
          <w:t>2</w:t>
        </w:r>
        <w:r w:rsidR="0032378A">
          <w:rPr>
            <w:noProof/>
            <w:webHidden/>
          </w:rPr>
          <w:fldChar w:fldCharType="end"/>
        </w:r>
      </w:hyperlink>
    </w:p>
    <w:p w14:paraId="2A7AF89E" w14:textId="7F13E6D9" w:rsidR="003D2E86" w:rsidRPr="00D212B6" w:rsidRDefault="003D2E86" w:rsidP="00D05F63">
      <w:r>
        <w:fldChar w:fldCharType="end"/>
      </w:r>
    </w:p>
    <w:p w14:paraId="41DEDE2F" w14:textId="7EA21134" w:rsidR="003D2E86" w:rsidRPr="00D212B6" w:rsidRDefault="003D2E86" w:rsidP="00D05F63">
      <w:r w:rsidRPr="00D212B6">
        <w:br w:type="page"/>
      </w:r>
    </w:p>
    <w:sdt>
      <w:sdtPr>
        <w:rPr>
          <w:rFonts w:asciiTheme="minorHAnsi" w:eastAsiaTheme="minorEastAsia" w:hAnsiTheme="minorHAnsi" w:cstheme="minorBidi"/>
          <w:b w:val="0"/>
          <w:sz w:val="24"/>
          <w:szCs w:val="22"/>
        </w:rPr>
        <w:tag w:val="CitaviBibliography"/>
        <w:id w:val="-594708234"/>
        <w:placeholder>
          <w:docPart w:val="DefaultPlaceholder_-1854013440"/>
        </w:placeholder>
      </w:sdtPr>
      <w:sdtEndPr/>
      <w:sdtContent>
        <w:p w14:paraId="583649F7" w14:textId="586EA8EB" w:rsidR="0032378A" w:rsidRDefault="00ED3443" w:rsidP="00E40C60">
          <w:pPr>
            <w:pStyle w:val="Verzeichnisse"/>
          </w:pPr>
          <w:r>
            <w:fldChar w:fldCharType="begin"/>
          </w:r>
          <w:r>
            <w:instrText>ADDIN CitaviBibliography</w:instrText>
          </w:r>
          <w:r>
            <w:fldChar w:fldCharType="separate"/>
          </w:r>
          <w:bookmarkStart w:id="34" w:name="_Toc122593132"/>
          <w:r w:rsidR="0032378A">
            <w:t>Literatur</w:t>
          </w:r>
          <w:r w:rsidR="00E40C60">
            <w:t>verzeichnis</w:t>
          </w:r>
          <w:bookmarkEnd w:id="34"/>
        </w:p>
        <w:p w14:paraId="16695195" w14:textId="77777777" w:rsidR="0032378A" w:rsidRDefault="0032378A" w:rsidP="0032378A">
          <w:pPr>
            <w:pStyle w:val="CitaviBibliographyEntry"/>
          </w:pPr>
          <w:r>
            <w:t>[1]</w:t>
          </w:r>
          <w:r>
            <w:tab/>
          </w:r>
          <w:bookmarkStart w:id="35" w:name="_CTVL001c494f7756a844268bce297cdbac349dd"/>
          <w:r>
            <w:t>Werkzeugmaschinenlabor WZL der Rheinisch-Westfälischen Technischen Hochschule (RWTH) Aachen (Hg).,</w:t>
          </w:r>
          <w:bookmarkEnd w:id="35"/>
          <w:r>
            <w:t xml:space="preserve"> </w:t>
          </w:r>
          <w:r w:rsidRPr="0032378A">
            <w:rPr>
              <w:i/>
            </w:rPr>
            <w:t xml:space="preserve">Product Lifecycle Management (PLM). </w:t>
          </w:r>
          <w:r w:rsidRPr="0032378A">
            <w:t>[Online]. Verfügbar unter: http://www.plm-info.de/de/d7bc5950658c5c08c1257e99002f4d59.html (Zugriff am: 2. Juli 2020).</w:t>
          </w:r>
        </w:p>
        <w:p w14:paraId="12B4F6CA" w14:textId="24B3659D" w:rsidR="00902FBF" w:rsidRDefault="0032378A" w:rsidP="0032378A">
          <w:pPr>
            <w:pStyle w:val="CitaviBibliographyEntry"/>
          </w:pPr>
          <w:r>
            <w:t>[2]</w:t>
          </w:r>
          <w:r>
            <w:tab/>
          </w:r>
          <w:bookmarkStart w:id="36" w:name="_CTVL0015eaa9beb98a24d88b23c7b671fe0a6b0"/>
          <w:r>
            <w:t>Andrew S. Tanenbaum und Maarten van Steen,</w:t>
          </w:r>
          <w:bookmarkEnd w:id="36"/>
          <w:r>
            <w:t xml:space="preserve"> </w:t>
          </w:r>
          <w:r w:rsidRPr="0032378A">
            <w:rPr>
              <w:i/>
            </w:rPr>
            <w:t>Verteilte Systeme Prinzipien und Paradigmen</w:t>
          </w:r>
          <w:r w:rsidRPr="0032378A">
            <w:t>. Pearson Studium 2008, 2008.</w:t>
          </w:r>
          <w:r w:rsidR="00ED3443">
            <w:fldChar w:fldCharType="end"/>
          </w:r>
        </w:p>
      </w:sdtContent>
    </w:sdt>
    <w:p w14:paraId="4F8E2385" w14:textId="77777777" w:rsidR="00902FBF" w:rsidRDefault="00902FBF">
      <w:pPr>
        <w:spacing w:after="160" w:line="259" w:lineRule="auto"/>
        <w:jc w:val="left"/>
        <w:rPr>
          <w:rFonts w:asciiTheme="majorHAnsi" w:eastAsiaTheme="majorEastAsia" w:hAnsiTheme="majorHAnsi" w:cstheme="majorBidi"/>
          <w:b/>
          <w:sz w:val="32"/>
          <w:szCs w:val="32"/>
        </w:rPr>
      </w:pPr>
      <w:r>
        <w:br w:type="page"/>
      </w:r>
    </w:p>
    <w:p w14:paraId="6CA10A5C" w14:textId="0C55B85B" w:rsidR="00ED3443" w:rsidRDefault="00902FBF" w:rsidP="00DD0C2F">
      <w:pPr>
        <w:pStyle w:val="Verzeichnisse"/>
      </w:pPr>
      <w:bookmarkStart w:id="37" w:name="_Toc48559899"/>
      <w:bookmarkStart w:id="38" w:name="_Toc49768184"/>
      <w:bookmarkStart w:id="39" w:name="_Toc122593133"/>
      <w:bookmarkStart w:id="40" w:name="_Hlk48568597"/>
      <w:r>
        <w:lastRenderedPageBreak/>
        <w:t>Anhang</w:t>
      </w:r>
      <w:bookmarkEnd w:id="37"/>
      <w:bookmarkEnd w:id="38"/>
      <w:bookmarkEnd w:id="39"/>
      <w:r w:rsidR="00811C8E">
        <w:tab/>
      </w:r>
    </w:p>
    <w:bookmarkEnd w:id="40"/>
    <w:p w14:paraId="5182105D" w14:textId="335D164C" w:rsidR="00E40C60" w:rsidRPr="00E40C60" w:rsidRDefault="00F56032">
      <w:pPr>
        <w:pStyle w:val="Verzeichnis1"/>
        <w:rPr>
          <w:b w:val="0"/>
          <w:sz w:val="22"/>
          <w:lang w:eastAsia="de-DE"/>
        </w:rPr>
      </w:pPr>
      <w:r w:rsidRPr="00E40C60">
        <w:rPr>
          <w:b w:val="0"/>
        </w:rPr>
        <w:fldChar w:fldCharType="begin"/>
      </w:r>
      <w:r w:rsidRPr="00E40C60">
        <w:rPr>
          <w:b w:val="0"/>
        </w:rPr>
        <w:instrText xml:space="preserve"> TOC \h \z \t "Überschrift 7;1;Citavi Bibliography Heading;1" </w:instrText>
      </w:r>
      <w:r w:rsidRPr="00E40C60">
        <w:rPr>
          <w:b w:val="0"/>
        </w:rPr>
        <w:fldChar w:fldCharType="separate"/>
      </w:r>
      <w:hyperlink w:anchor="_Toc59527951" w:history="1">
        <w:r w:rsidR="00E40C60" w:rsidRPr="00E40C60">
          <w:rPr>
            <w:rStyle w:val="Hyperlink"/>
            <w:b w:val="0"/>
          </w:rPr>
          <w:t>1</w:t>
        </w:r>
        <w:r w:rsidR="00E40C60" w:rsidRPr="00E40C60">
          <w:rPr>
            <w:b w:val="0"/>
            <w:sz w:val="22"/>
            <w:lang w:eastAsia="de-DE"/>
          </w:rPr>
          <w:tab/>
        </w:r>
        <w:r w:rsidR="00E40C60" w:rsidRPr="00E40C60">
          <w:rPr>
            <w:rStyle w:val="Hyperlink"/>
            <w:b w:val="0"/>
          </w:rPr>
          <w:t>Auszug aus …</w:t>
        </w:r>
        <w:r w:rsidR="00E40C60" w:rsidRPr="00E40C60">
          <w:rPr>
            <w:b w:val="0"/>
            <w:webHidden/>
          </w:rPr>
          <w:tab/>
        </w:r>
        <w:r w:rsidR="00E40C60" w:rsidRPr="00E40C60">
          <w:rPr>
            <w:b w:val="0"/>
            <w:webHidden/>
          </w:rPr>
          <w:fldChar w:fldCharType="begin"/>
        </w:r>
        <w:r w:rsidR="00E40C60" w:rsidRPr="00E40C60">
          <w:rPr>
            <w:b w:val="0"/>
            <w:webHidden/>
          </w:rPr>
          <w:instrText xml:space="preserve"> PAGEREF _Toc59527951 \h </w:instrText>
        </w:r>
        <w:r w:rsidR="00E40C60" w:rsidRPr="00E40C60">
          <w:rPr>
            <w:b w:val="0"/>
            <w:webHidden/>
          </w:rPr>
        </w:r>
        <w:r w:rsidR="00E40C60" w:rsidRPr="00E40C60">
          <w:rPr>
            <w:b w:val="0"/>
            <w:webHidden/>
          </w:rPr>
          <w:fldChar w:fldCharType="separate"/>
        </w:r>
        <w:r w:rsidR="00E40C60" w:rsidRPr="00E40C60">
          <w:rPr>
            <w:b w:val="0"/>
            <w:webHidden/>
          </w:rPr>
          <w:t>VIII</w:t>
        </w:r>
        <w:r w:rsidR="00E40C60" w:rsidRPr="00E40C60">
          <w:rPr>
            <w:b w:val="0"/>
            <w:webHidden/>
          </w:rPr>
          <w:fldChar w:fldCharType="end"/>
        </w:r>
      </w:hyperlink>
    </w:p>
    <w:p w14:paraId="05BAA983" w14:textId="6384EE4D" w:rsidR="00E40C60" w:rsidRPr="00E40C60" w:rsidRDefault="005B5FF2">
      <w:pPr>
        <w:pStyle w:val="Verzeichnis1"/>
        <w:rPr>
          <w:b w:val="0"/>
          <w:sz w:val="22"/>
          <w:lang w:eastAsia="de-DE"/>
        </w:rPr>
      </w:pPr>
      <w:hyperlink w:anchor="_Toc59527952" w:history="1">
        <w:r w:rsidR="00E40C60" w:rsidRPr="00E40C60">
          <w:rPr>
            <w:rStyle w:val="Hyperlink"/>
            <w:b w:val="0"/>
          </w:rPr>
          <w:t>2</w:t>
        </w:r>
        <w:r w:rsidR="00E40C60" w:rsidRPr="00E40C60">
          <w:rPr>
            <w:b w:val="0"/>
            <w:sz w:val="22"/>
            <w:lang w:eastAsia="de-DE"/>
          </w:rPr>
          <w:tab/>
        </w:r>
        <w:r w:rsidR="00E40C60" w:rsidRPr="00E40C60">
          <w:rPr>
            <w:rStyle w:val="Hyperlink"/>
            <w:b w:val="0"/>
          </w:rPr>
          <w:t>Klassendiagramm</w:t>
        </w:r>
        <w:r w:rsidR="00E40C60" w:rsidRPr="00E40C60">
          <w:rPr>
            <w:b w:val="0"/>
            <w:webHidden/>
          </w:rPr>
          <w:tab/>
        </w:r>
        <w:r w:rsidR="00E40C60" w:rsidRPr="00E40C60">
          <w:rPr>
            <w:b w:val="0"/>
            <w:webHidden/>
          </w:rPr>
          <w:fldChar w:fldCharType="begin"/>
        </w:r>
        <w:r w:rsidR="00E40C60" w:rsidRPr="00E40C60">
          <w:rPr>
            <w:b w:val="0"/>
            <w:webHidden/>
          </w:rPr>
          <w:instrText xml:space="preserve"> PAGEREF _Toc59527952 \h </w:instrText>
        </w:r>
        <w:r w:rsidR="00E40C60" w:rsidRPr="00E40C60">
          <w:rPr>
            <w:b w:val="0"/>
            <w:webHidden/>
          </w:rPr>
        </w:r>
        <w:r w:rsidR="00E40C60" w:rsidRPr="00E40C60">
          <w:rPr>
            <w:b w:val="0"/>
            <w:webHidden/>
          </w:rPr>
          <w:fldChar w:fldCharType="separate"/>
        </w:r>
        <w:r w:rsidR="00E40C60" w:rsidRPr="00E40C60">
          <w:rPr>
            <w:b w:val="0"/>
            <w:webHidden/>
          </w:rPr>
          <w:t>IX</w:t>
        </w:r>
        <w:r w:rsidR="00E40C60" w:rsidRPr="00E40C60">
          <w:rPr>
            <w:b w:val="0"/>
            <w:webHidden/>
          </w:rPr>
          <w:fldChar w:fldCharType="end"/>
        </w:r>
      </w:hyperlink>
    </w:p>
    <w:p w14:paraId="49BD821C" w14:textId="7D481607" w:rsidR="00162C22" w:rsidRPr="00811C8E" w:rsidRDefault="00F56032" w:rsidP="00F56032">
      <w:r w:rsidRPr="00E40C60">
        <w:fldChar w:fldCharType="end"/>
      </w:r>
    </w:p>
    <w:p w14:paraId="1B05ECAA" w14:textId="77777777" w:rsidR="00162C22" w:rsidRDefault="00162C22">
      <w:pPr>
        <w:spacing w:after="160" w:line="259" w:lineRule="auto"/>
        <w:jc w:val="left"/>
      </w:pPr>
      <w:r>
        <w:br w:type="page"/>
      </w:r>
    </w:p>
    <w:p w14:paraId="33019F8F" w14:textId="798AA7CB" w:rsidR="00165F0D" w:rsidRPr="00E637EA" w:rsidRDefault="00162C22" w:rsidP="00E637EA">
      <w:pPr>
        <w:pStyle w:val="berschrift7"/>
      </w:pPr>
      <w:bookmarkStart w:id="41" w:name="_Ref48568565"/>
      <w:bookmarkStart w:id="42" w:name="_Ref48568568"/>
      <w:bookmarkStart w:id="43" w:name="_Ref48568603"/>
      <w:bookmarkStart w:id="44" w:name="_Ref48568613"/>
      <w:bookmarkStart w:id="45" w:name="_Toc49768042"/>
      <w:bookmarkStart w:id="46" w:name="_Toc59527951"/>
      <w:r w:rsidRPr="00E637EA">
        <w:lastRenderedPageBreak/>
        <w:t xml:space="preserve">Auszug </w:t>
      </w:r>
      <w:bookmarkEnd w:id="41"/>
      <w:bookmarkEnd w:id="42"/>
      <w:bookmarkEnd w:id="43"/>
      <w:bookmarkEnd w:id="44"/>
      <w:bookmarkEnd w:id="45"/>
      <w:r w:rsidR="00E40C60">
        <w:t>aus …</w:t>
      </w:r>
      <w:bookmarkEnd w:id="46"/>
    </w:p>
    <w:p w14:paraId="11B40BD7" w14:textId="57540A5C" w:rsidR="00162C22" w:rsidRPr="00165F0D" w:rsidRDefault="00162C22" w:rsidP="008D46EF">
      <w:pPr>
        <w:pStyle w:val="Abbildung"/>
        <w:rPr>
          <w:b/>
          <w:iCs/>
        </w:rPr>
      </w:pPr>
    </w:p>
    <w:p w14:paraId="7B88FBD6" w14:textId="749EDB8E" w:rsidR="00162C22" w:rsidRPr="00A06EE1" w:rsidRDefault="00162C22" w:rsidP="00A06EE1">
      <w:pPr>
        <w:spacing w:after="160" w:line="259" w:lineRule="auto"/>
        <w:jc w:val="left"/>
        <w:rPr>
          <w:rFonts w:asciiTheme="majorHAnsi" w:eastAsiaTheme="majorEastAsia" w:hAnsiTheme="majorHAnsi" w:cstheme="majorBidi"/>
          <w:b/>
          <w:iCs/>
          <w:sz w:val="32"/>
        </w:rPr>
      </w:pPr>
    </w:p>
    <w:sectPr w:rsidR="00162C22" w:rsidRPr="00A06EE1" w:rsidSect="007370A6">
      <w:headerReference w:type="default" r:id="rId23"/>
      <w:footerReference w:type="default" r:id="rId24"/>
      <w:pgSz w:w="11906" w:h="16838"/>
      <w:pgMar w:top="1134" w:right="1474" w:bottom="1134" w:left="1474" w:header="709" w:footer="709" w:gutter="0"/>
      <w:pgNumType w:fmt="upperRoman" w:start="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EED265" w14:textId="77777777" w:rsidR="005B5FF2" w:rsidRDefault="005B5FF2" w:rsidP="00AE3E3A">
      <w:pPr>
        <w:spacing w:after="0" w:line="240" w:lineRule="auto"/>
      </w:pPr>
      <w:r>
        <w:separator/>
      </w:r>
    </w:p>
  </w:endnote>
  <w:endnote w:type="continuationSeparator" w:id="0">
    <w:p w14:paraId="255F91C4" w14:textId="77777777" w:rsidR="005B5FF2" w:rsidRDefault="005B5FF2" w:rsidP="00AE3E3A">
      <w:pPr>
        <w:spacing w:after="0" w:line="240" w:lineRule="auto"/>
      </w:pPr>
      <w:r>
        <w:continuationSeparator/>
      </w:r>
    </w:p>
  </w:endnote>
  <w:endnote w:type="continuationNotice" w:id="1">
    <w:p w14:paraId="5286AA74" w14:textId="77777777" w:rsidR="005B5FF2" w:rsidRDefault="005B5F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9CEC09" w14:textId="77777777" w:rsidR="0017446B" w:rsidRDefault="0017446B" w:rsidP="000B46D5">
    <w:pPr>
      <w:pStyle w:val="Fuzeile"/>
      <w:spacing w:before="240"/>
      <w:jc w:val="center"/>
    </w:pPr>
    <w:r>
      <w:t xml:space="preserve">- </w:t>
    </w:r>
    <w:sdt>
      <w:sdtPr>
        <w:id w:val="141858141"/>
        <w:docPartObj>
          <w:docPartGallery w:val="Page Numbers (Bottom of Page)"/>
          <w:docPartUnique/>
        </w:docPartObj>
      </w:sdtPr>
      <w:sdtEndPr/>
      <w:sdtContent>
        <w:r>
          <w:fldChar w:fldCharType="begin"/>
        </w:r>
        <w:r>
          <w:instrText>PAGE   \* MERGEFORMAT</w:instrText>
        </w:r>
        <w:r>
          <w:fldChar w:fldCharType="separate"/>
        </w:r>
        <w:r w:rsidR="0010768D">
          <w:rPr>
            <w:noProof/>
          </w:rPr>
          <w:t>III</w:t>
        </w:r>
        <w:r>
          <w:fldChar w:fldCharType="end"/>
        </w:r>
        <w:r>
          <w:t xml:space="preserve"> -</w:t>
        </w:r>
      </w:sdtContent>
    </w:sdt>
  </w:p>
  <w:p w14:paraId="4C17C30D" w14:textId="77777777" w:rsidR="0017446B" w:rsidRDefault="0017446B">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1B81B6" w14:textId="798CA802" w:rsidR="0017446B" w:rsidRDefault="0017446B" w:rsidP="000B46D5">
    <w:pPr>
      <w:pStyle w:val="Fuzeile"/>
      <w:spacing w:before="240"/>
      <w:jc w:val="center"/>
      <w:rPr>
        <w:rFonts w:asciiTheme="majorHAnsi" w:eastAsiaTheme="majorEastAsia" w:hAnsiTheme="majorHAnsi" w:cstheme="majorBidi"/>
        <w:sz w:val="28"/>
        <w:szCs w:val="28"/>
      </w:rPr>
    </w:pPr>
    <w:r w:rsidRPr="00FC363D">
      <w:rPr>
        <w:rFonts w:asciiTheme="majorHAnsi" w:eastAsiaTheme="majorEastAsia" w:hAnsiTheme="majorHAnsi" w:cstheme="majorBidi"/>
        <w:sz w:val="28"/>
        <w:szCs w:val="28"/>
      </w:rPr>
      <w:t>-</w:t>
    </w:r>
    <w:r>
      <w:rPr>
        <w:rFonts w:asciiTheme="majorHAnsi" w:eastAsiaTheme="majorEastAsia" w:hAnsiTheme="majorHAnsi" w:cstheme="majorBidi"/>
        <w:sz w:val="28"/>
        <w:szCs w:val="28"/>
      </w:rPr>
      <w:t xml:space="preserve"> </w:t>
    </w:r>
    <w:sdt>
      <w:sdtPr>
        <w:rPr>
          <w:rFonts w:asciiTheme="majorHAnsi" w:eastAsiaTheme="majorEastAsia" w:hAnsiTheme="majorHAnsi" w:cstheme="majorBidi"/>
          <w:sz w:val="28"/>
          <w:szCs w:val="28"/>
        </w:rPr>
        <w:id w:val="1704134398"/>
        <w:docPartObj>
          <w:docPartGallery w:val="Page Numbers (Bottom of Page)"/>
          <w:docPartUnique/>
        </w:docPartObj>
      </w:sdtPr>
      <w:sdtEndPr/>
      <w:sdtContent>
        <w:r w:rsidRPr="00FC4BD8">
          <w:fldChar w:fldCharType="begin"/>
        </w:r>
        <w:r w:rsidRPr="00FC4BD8">
          <w:instrText>PAGE    \* MERGEFORMAT</w:instrText>
        </w:r>
        <w:r w:rsidRPr="00FC4BD8">
          <w:fldChar w:fldCharType="separate"/>
        </w:r>
        <w:r w:rsidR="0010768D">
          <w:rPr>
            <w:noProof/>
          </w:rPr>
          <w:t>11</w:t>
        </w:r>
        <w:r w:rsidRPr="00FC4BD8">
          <w:fldChar w:fldCharType="end"/>
        </w:r>
        <w:r>
          <w:rPr>
            <w:rFonts w:asciiTheme="majorHAnsi" w:eastAsiaTheme="majorEastAsia" w:hAnsiTheme="majorHAnsi" w:cstheme="majorBidi"/>
            <w:sz w:val="28"/>
            <w:szCs w:val="28"/>
          </w:rPr>
          <w:t xml:space="preserve"> -</w:t>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eastAsiaTheme="majorEastAsia" w:hAnsiTheme="majorHAnsi" w:cstheme="majorBidi"/>
        <w:sz w:val="28"/>
        <w:szCs w:val="28"/>
      </w:rPr>
      <w:id w:val="506252486"/>
      <w:docPartObj>
        <w:docPartGallery w:val="Page Numbers (Bottom of Page)"/>
        <w:docPartUnique/>
      </w:docPartObj>
    </w:sdtPr>
    <w:sdtEndPr/>
    <w:sdtContent>
      <w:p w14:paraId="733D0B4E" w14:textId="77777777" w:rsidR="0017446B" w:rsidRDefault="0017446B">
        <w:pPr>
          <w:pStyle w:val="Fuzeile"/>
          <w:jc w:val="center"/>
          <w:rPr>
            <w:rFonts w:asciiTheme="majorHAnsi" w:eastAsiaTheme="majorEastAsia" w:hAnsiTheme="majorHAnsi" w:cstheme="majorBidi"/>
            <w:sz w:val="28"/>
            <w:szCs w:val="28"/>
          </w:rPr>
        </w:pPr>
        <w:r>
          <w:rPr>
            <w:rFonts w:cs="Times New Roman"/>
            <w:sz w:val="22"/>
          </w:rPr>
          <w:fldChar w:fldCharType="begin"/>
        </w:r>
        <w:r>
          <w:instrText>PAGE    \* MERGEFORMAT</w:instrText>
        </w:r>
        <w:r>
          <w:rPr>
            <w:rFonts w:cs="Times New Roman"/>
            <w:sz w:val="22"/>
          </w:rPr>
          <w:fldChar w:fldCharType="separate"/>
        </w:r>
        <w:r w:rsidR="0010768D" w:rsidRPr="0010768D">
          <w:rPr>
            <w:rFonts w:asciiTheme="majorHAnsi" w:eastAsiaTheme="majorEastAsia" w:hAnsiTheme="majorHAnsi" w:cstheme="majorBidi"/>
            <w:noProof/>
            <w:sz w:val="28"/>
            <w:szCs w:val="28"/>
          </w:rPr>
          <w:t>VIII</w:t>
        </w:r>
        <w:r>
          <w:rPr>
            <w:rFonts w:asciiTheme="majorHAnsi" w:eastAsiaTheme="majorEastAsia" w:hAnsiTheme="majorHAnsi" w:cstheme="majorBidi"/>
            <w:sz w:val="28"/>
            <w:szCs w:val="28"/>
          </w:rPr>
          <w:fldChar w:fldCharType="end"/>
        </w:r>
        <w:r>
          <w:rPr>
            <w:rFonts w:asciiTheme="majorHAnsi" w:eastAsiaTheme="majorEastAsia" w:hAnsiTheme="majorHAnsi" w:cstheme="majorBidi"/>
            <w:sz w:val="28"/>
            <w:szCs w:val="28"/>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67FE2C" w14:textId="77777777" w:rsidR="005B5FF2" w:rsidRDefault="005B5FF2" w:rsidP="00AE3E3A">
      <w:pPr>
        <w:spacing w:after="0" w:line="240" w:lineRule="auto"/>
      </w:pPr>
      <w:r>
        <w:separator/>
      </w:r>
    </w:p>
  </w:footnote>
  <w:footnote w:type="continuationSeparator" w:id="0">
    <w:p w14:paraId="67B6DECB" w14:textId="77777777" w:rsidR="005B5FF2" w:rsidRDefault="005B5FF2" w:rsidP="00AE3E3A">
      <w:pPr>
        <w:spacing w:after="0" w:line="240" w:lineRule="auto"/>
      </w:pPr>
      <w:r>
        <w:continuationSeparator/>
      </w:r>
    </w:p>
  </w:footnote>
  <w:footnote w:type="continuationNotice" w:id="1">
    <w:p w14:paraId="7CD7FA04" w14:textId="77777777" w:rsidR="005B5FF2" w:rsidRDefault="005B5FF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6F6679" w14:textId="77777777" w:rsidR="0017446B" w:rsidRPr="00CF6E5E" w:rsidRDefault="0017446B" w:rsidP="00414A84">
    <w:pPr>
      <w:pStyle w:val="Kopfzeile"/>
      <w:spacing w:line="360" w:lineRule="aut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31"/>
    </w:tblGrid>
    <w:tr w:rsidR="0017446B" w14:paraId="13BC87CE" w14:textId="77777777" w:rsidTr="00744189">
      <w:tc>
        <w:tcPr>
          <w:tcW w:w="8931" w:type="dxa"/>
          <w:vAlign w:val="center"/>
        </w:tcPr>
        <w:p w14:paraId="0323E95F" w14:textId="71DBAA4C" w:rsidR="0017446B" w:rsidRDefault="0017446B" w:rsidP="00744189">
          <w:pPr>
            <w:pStyle w:val="Kopfzeile"/>
            <w:jc w:val="right"/>
            <w:rPr>
              <w:noProof/>
            </w:rPr>
          </w:pPr>
        </w:p>
      </w:tc>
    </w:tr>
    <w:tr w:rsidR="0017446B" w:rsidRPr="005505AB" w14:paraId="1CAF3FEC" w14:textId="77777777" w:rsidTr="00744189">
      <w:tc>
        <w:tcPr>
          <w:tcW w:w="8931" w:type="dxa"/>
          <w:tcBorders>
            <w:bottom w:val="single" w:sz="4" w:space="0" w:color="AEAAAA" w:themeColor="background2" w:themeShade="BF"/>
          </w:tcBorders>
          <w:vAlign w:val="center"/>
        </w:tcPr>
        <w:p w14:paraId="6252C728" w14:textId="51DE77AE" w:rsidR="0017446B" w:rsidRPr="005505AB" w:rsidRDefault="0017446B" w:rsidP="00744189">
          <w:pPr>
            <w:pStyle w:val="Kopfzeile"/>
            <w:spacing w:after="120"/>
            <w:jc w:val="right"/>
            <w:rPr>
              <w:i/>
              <w:sz w:val="26"/>
              <w:szCs w:val="26"/>
            </w:rPr>
          </w:pPr>
          <w:r w:rsidRPr="005505AB">
            <w:rPr>
              <w:i/>
              <w:noProof/>
              <w:sz w:val="26"/>
              <w:szCs w:val="26"/>
            </w:rPr>
            <w:fldChar w:fldCharType="begin"/>
          </w:r>
          <w:r w:rsidRPr="005505AB">
            <w:rPr>
              <w:i/>
              <w:noProof/>
              <w:sz w:val="26"/>
              <w:szCs w:val="26"/>
            </w:rPr>
            <w:instrText xml:space="preserve"> STYLEREF  "Überschrift 1" \n  \* MERGEFORMAT </w:instrText>
          </w:r>
          <w:r w:rsidRPr="005505AB">
            <w:rPr>
              <w:i/>
              <w:noProof/>
              <w:sz w:val="26"/>
              <w:szCs w:val="26"/>
            </w:rPr>
            <w:fldChar w:fldCharType="separate"/>
          </w:r>
          <w:r w:rsidR="0010768D">
            <w:rPr>
              <w:i/>
              <w:noProof/>
              <w:sz w:val="26"/>
              <w:szCs w:val="26"/>
            </w:rPr>
            <w:t>4</w:t>
          </w:r>
          <w:r w:rsidRPr="005505AB">
            <w:rPr>
              <w:i/>
              <w:noProof/>
              <w:sz w:val="26"/>
              <w:szCs w:val="26"/>
            </w:rPr>
            <w:fldChar w:fldCharType="end"/>
          </w:r>
          <w:r w:rsidRPr="005505AB">
            <w:rPr>
              <w:i/>
              <w:noProof/>
              <w:sz w:val="26"/>
              <w:szCs w:val="26"/>
            </w:rPr>
            <w:t xml:space="preserve"> </w:t>
          </w:r>
          <w:r w:rsidRPr="005505AB">
            <w:rPr>
              <w:i/>
              <w:noProof/>
              <w:sz w:val="26"/>
              <w:szCs w:val="26"/>
            </w:rPr>
            <w:fldChar w:fldCharType="begin"/>
          </w:r>
          <w:r w:rsidRPr="005505AB">
            <w:rPr>
              <w:i/>
              <w:noProof/>
              <w:sz w:val="26"/>
              <w:szCs w:val="26"/>
            </w:rPr>
            <w:instrText xml:space="preserve"> STYLEREF  "Überschrift 1"  \* MERGEFORMAT </w:instrText>
          </w:r>
          <w:r w:rsidRPr="005505AB">
            <w:rPr>
              <w:i/>
              <w:noProof/>
              <w:sz w:val="26"/>
              <w:szCs w:val="26"/>
            </w:rPr>
            <w:fldChar w:fldCharType="separate"/>
          </w:r>
          <w:r w:rsidR="0010768D">
            <w:rPr>
              <w:i/>
              <w:noProof/>
              <w:sz w:val="26"/>
              <w:szCs w:val="26"/>
            </w:rPr>
            <w:t>Implementierung</w:t>
          </w:r>
          <w:r w:rsidRPr="005505AB">
            <w:rPr>
              <w:i/>
              <w:noProof/>
              <w:sz w:val="26"/>
              <w:szCs w:val="26"/>
            </w:rPr>
            <w:fldChar w:fldCharType="end"/>
          </w:r>
          <w:r w:rsidRPr="005505AB">
            <w:rPr>
              <w:i/>
              <w:noProof/>
              <w:sz w:val="26"/>
              <w:szCs w:val="26"/>
            </w:rPr>
            <w:t xml:space="preserve"> </w:t>
          </w:r>
        </w:p>
      </w:tc>
    </w:tr>
  </w:tbl>
  <w:p w14:paraId="0A33F3EA" w14:textId="77777777" w:rsidR="0017446B" w:rsidRDefault="0017446B" w:rsidP="00414A84">
    <w:pPr>
      <w:spacing w:after="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145843" w14:textId="77777777" w:rsidR="0017446B" w:rsidRDefault="0017446B" w:rsidP="00414A84">
    <w:pPr>
      <w:spacing w:after="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F5DED0D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multilevel"/>
    <w:tmpl w:val="E0AE02A2"/>
    <w:lvl w:ilvl="0">
      <w:start w:val="1"/>
      <w:numFmt w:val="decimal"/>
      <w:pStyle w:val="Listennummer4"/>
      <w:lvlText w:val="%1."/>
      <w:lvlJc w:val="left"/>
      <w:pPr>
        <w:tabs>
          <w:tab w:val="num" w:pos="1209"/>
        </w:tabs>
        <w:ind w:left="1209"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FFFFFF7E"/>
    <w:multiLevelType w:val="multilevel"/>
    <w:tmpl w:val="5742E23A"/>
    <w:lvl w:ilvl="0">
      <w:start w:val="1"/>
      <w:numFmt w:val="decimal"/>
      <w:pStyle w:val="Listennummer3"/>
      <w:lvlText w:val="%1."/>
      <w:lvlJc w:val="left"/>
      <w:pPr>
        <w:tabs>
          <w:tab w:val="num" w:pos="926"/>
        </w:tabs>
        <w:ind w:left="926"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FFFFFF7F"/>
    <w:multiLevelType w:val="hybridMultilevel"/>
    <w:tmpl w:val="585E7F34"/>
    <w:lvl w:ilvl="0" w:tplc="BDEEE7E8">
      <w:start w:val="1"/>
      <w:numFmt w:val="decimal"/>
      <w:pStyle w:val="Listennummer2"/>
      <w:lvlText w:val="%1."/>
      <w:lvlJc w:val="left"/>
      <w:pPr>
        <w:tabs>
          <w:tab w:val="num" w:pos="643"/>
        </w:tabs>
        <w:ind w:left="643" w:hanging="360"/>
      </w:pPr>
    </w:lvl>
    <w:lvl w:ilvl="1" w:tplc="33081FB2">
      <w:numFmt w:val="decimal"/>
      <w:lvlText w:val=""/>
      <w:lvlJc w:val="left"/>
    </w:lvl>
    <w:lvl w:ilvl="2" w:tplc="68BA3472">
      <w:numFmt w:val="decimal"/>
      <w:lvlText w:val=""/>
      <w:lvlJc w:val="left"/>
    </w:lvl>
    <w:lvl w:ilvl="3" w:tplc="44FE33E4">
      <w:numFmt w:val="decimal"/>
      <w:lvlText w:val=""/>
      <w:lvlJc w:val="left"/>
    </w:lvl>
    <w:lvl w:ilvl="4" w:tplc="0924E6F0">
      <w:numFmt w:val="decimal"/>
      <w:lvlText w:val=""/>
      <w:lvlJc w:val="left"/>
    </w:lvl>
    <w:lvl w:ilvl="5" w:tplc="4B7C6112">
      <w:numFmt w:val="decimal"/>
      <w:lvlText w:val=""/>
      <w:lvlJc w:val="left"/>
    </w:lvl>
    <w:lvl w:ilvl="6" w:tplc="8C32FA46">
      <w:numFmt w:val="decimal"/>
      <w:lvlText w:val=""/>
      <w:lvlJc w:val="left"/>
    </w:lvl>
    <w:lvl w:ilvl="7" w:tplc="E28CD06E">
      <w:numFmt w:val="decimal"/>
      <w:lvlText w:val=""/>
      <w:lvlJc w:val="left"/>
    </w:lvl>
    <w:lvl w:ilvl="8" w:tplc="CB00720A">
      <w:numFmt w:val="decimal"/>
      <w:lvlText w:val=""/>
      <w:lvlJc w:val="left"/>
    </w:lvl>
  </w:abstractNum>
  <w:abstractNum w:abstractNumId="4" w15:restartNumberingAfterBreak="0">
    <w:nsid w:val="FFFFFF80"/>
    <w:multiLevelType w:val="hybridMultilevel"/>
    <w:tmpl w:val="D9204722"/>
    <w:lvl w:ilvl="0" w:tplc="52B2D2BC">
      <w:start w:val="1"/>
      <w:numFmt w:val="bullet"/>
      <w:pStyle w:val="Aufzhlungszeichen5"/>
      <w:lvlText w:val=""/>
      <w:lvlJc w:val="left"/>
      <w:pPr>
        <w:tabs>
          <w:tab w:val="num" w:pos="1492"/>
        </w:tabs>
        <w:ind w:left="1492" w:hanging="360"/>
      </w:pPr>
      <w:rPr>
        <w:rFonts w:ascii="Symbol" w:hAnsi="Symbol" w:hint="default"/>
      </w:rPr>
    </w:lvl>
    <w:lvl w:ilvl="1" w:tplc="071E81F6">
      <w:numFmt w:val="decimal"/>
      <w:lvlText w:val=""/>
      <w:lvlJc w:val="left"/>
    </w:lvl>
    <w:lvl w:ilvl="2" w:tplc="20245508">
      <w:numFmt w:val="decimal"/>
      <w:lvlText w:val=""/>
      <w:lvlJc w:val="left"/>
    </w:lvl>
    <w:lvl w:ilvl="3" w:tplc="70F839D8">
      <w:numFmt w:val="decimal"/>
      <w:lvlText w:val=""/>
      <w:lvlJc w:val="left"/>
    </w:lvl>
    <w:lvl w:ilvl="4" w:tplc="67489490">
      <w:numFmt w:val="decimal"/>
      <w:lvlText w:val=""/>
      <w:lvlJc w:val="left"/>
    </w:lvl>
    <w:lvl w:ilvl="5" w:tplc="C5E80A22">
      <w:numFmt w:val="decimal"/>
      <w:lvlText w:val=""/>
      <w:lvlJc w:val="left"/>
    </w:lvl>
    <w:lvl w:ilvl="6" w:tplc="2B46A830">
      <w:numFmt w:val="decimal"/>
      <w:lvlText w:val=""/>
      <w:lvlJc w:val="left"/>
    </w:lvl>
    <w:lvl w:ilvl="7" w:tplc="C9148040">
      <w:numFmt w:val="decimal"/>
      <w:lvlText w:val=""/>
      <w:lvlJc w:val="left"/>
    </w:lvl>
    <w:lvl w:ilvl="8" w:tplc="7FDCB68E">
      <w:numFmt w:val="decimal"/>
      <w:lvlText w:val=""/>
      <w:lvlJc w:val="left"/>
    </w:lvl>
  </w:abstractNum>
  <w:abstractNum w:abstractNumId="5" w15:restartNumberingAfterBreak="0">
    <w:nsid w:val="FFFFFF81"/>
    <w:multiLevelType w:val="hybridMultilevel"/>
    <w:tmpl w:val="D7E86C98"/>
    <w:lvl w:ilvl="0" w:tplc="E65E438E">
      <w:start w:val="1"/>
      <w:numFmt w:val="bullet"/>
      <w:pStyle w:val="Aufzhlungszeichen4"/>
      <w:lvlText w:val=""/>
      <w:lvlJc w:val="left"/>
      <w:pPr>
        <w:tabs>
          <w:tab w:val="num" w:pos="1209"/>
        </w:tabs>
        <w:ind w:left="1209" w:hanging="360"/>
      </w:pPr>
      <w:rPr>
        <w:rFonts w:ascii="Symbol" w:hAnsi="Symbol" w:hint="default"/>
      </w:rPr>
    </w:lvl>
    <w:lvl w:ilvl="1" w:tplc="046AD750">
      <w:numFmt w:val="decimal"/>
      <w:lvlText w:val=""/>
      <w:lvlJc w:val="left"/>
    </w:lvl>
    <w:lvl w:ilvl="2" w:tplc="DA50BAEC">
      <w:numFmt w:val="decimal"/>
      <w:lvlText w:val=""/>
      <w:lvlJc w:val="left"/>
    </w:lvl>
    <w:lvl w:ilvl="3" w:tplc="6A62A6A6">
      <w:numFmt w:val="decimal"/>
      <w:lvlText w:val=""/>
      <w:lvlJc w:val="left"/>
    </w:lvl>
    <w:lvl w:ilvl="4" w:tplc="A2D8BA70">
      <w:numFmt w:val="decimal"/>
      <w:lvlText w:val=""/>
      <w:lvlJc w:val="left"/>
    </w:lvl>
    <w:lvl w:ilvl="5" w:tplc="DD9EA8B2">
      <w:numFmt w:val="decimal"/>
      <w:lvlText w:val=""/>
      <w:lvlJc w:val="left"/>
    </w:lvl>
    <w:lvl w:ilvl="6" w:tplc="54B63680">
      <w:numFmt w:val="decimal"/>
      <w:lvlText w:val=""/>
      <w:lvlJc w:val="left"/>
    </w:lvl>
    <w:lvl w:ilvl="7" w:tplc="35F2D732">
      <w:numFmt w:val="decimal"/>
      <w:lvlText w:val=""/>
      <w:lvlJc w:val="left"/>
    </w:lvl>
    <w:lvl w:ilvl="8" w:tplc="1B0A8DCC">
      <w:numFmt w:val="decimal"/>
      <w:lvlText w:val=""/>
      <w:lvlJc w:val="left"/>
    </w:lvl>
  </w:abstractNum>
  <w:abstractNum w:abstractNumId="6" w15:restartNumberingAfterBreak="0">
    <w:nsid w:val="FFFFFF82"/>
    <w:multiLevelType w:val="singleLevel"/>
    <w:tmpl w:val="B68C8C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multilevel"/>
    <w:tmpl w:val="7C507814"/>
    <w:lvl w:ilvl="0">
      <w:start w:val="1"/>
      <w:numFmt w:val="bullet"/>
      <w:pStyle w:val="Aufzhlungszeichen2"/>
      <w:lvlText w:val=""/>
      <w:lvlJc w:val="left"/>
      <w:pPr>
        <w:tabs>
          <w:tab w:val="num" w:pos="643"/>
        </w:tabs>
        <w:ind w:left="643" w:hanging="360"/>
      </w:pPr>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FFFFFF88"/>
    <w:multiLevelType w:val="multilevel"/>
    <w:tmpl w:val="180A93AC"/>
    <w:lvl w:ilvl="0">
      <w:start w:val="1"/>
      <w:numFmt w:val="decimal"/>
      <w:pStyle w:val="Listennummer"/>
      <w:lvlText w:val="%1."/>
      <w:lvlJc w:val="left"/>
      <w:pPr>
        <w:tabs>
          <w:tab w:val="num" w:pos="360"/>
        </w:tabs>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037C6CB7"/>
    <w:multiLevelType w:val="hybridMultilevel"/>
    <w:tmpl w:val="EB1426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03BE4C99"/>
    <w:multiLevelType w:val="hybridMultilevel"/>
    <w:tmpl w:val="A8DED6C8"/>
    <w:lvl w:ilvl="0" w:tplc="D4B814C4">
      <w:start w:val="1"/>
      <w:numFmt w:val="decimal"/>
      <w:pStyle w:val="berschrift7"/>
      <w:lvlText w:val="%1"/>
      <w:lvlJc w:val="righ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4C05676"/>
    <w:multiLevelType w:val="hybridMultilevel"/>
    <w:tmpl w:val="7780F496"/>
    <w:lvl w:ilvl="0" w:tplc="A3104616">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9A5D5F"/>
    <w:multiLevelType w:val="hybridMultilevel"/>
    <w:tmpl w:val="8EB4F8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B253B18"/>
    <w:multiLevelType w:val="hybridMultilevel"/>
    <w:tmpl w:val="A502B1A4"/>
    <w:lvl w:ilvl="0" w:tplc="AF2A5008">
      <w:numFmt w:val="bullet"/>
      <w:lvlText w:val="-"/>
      <w:lvlJc w:val="left"/>
      <w:pPr>
        <w:ind w:left="720" w:hanging="360"/>
      </w:pPr>
      <w:rPr>
        <w:rFonts w:ascii="Times New Roman" w:eastAsiaTheme="minorEastAsia"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CBC32AC"/>
    <w:multiLevelType w:val="hybridMultilevel"/>
    <w:tmpl w:val="5EE84C14"/>
    <w:lvl w:ilvl="0" w:tplc="AF2A5008">
      <w:numFmt w:val="bullet"/>
      <w:lvlText w:val="-"/>
      <w:lvlJc w:val="left"/>
      <w:pPr>
        <w:ind w:left="720" w:hanging="360"/>
      </w:pPr>
      <w:rPr>
        <w:rFonts w:ascii="Times New Roman" w:eastAsiaTheme="minorEastAsia"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E631D39"/>
    <w:multiLevelType w:val="hybridMultilevel"/>
    <w:tmpl w:val="814CC5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5F75A2A"/>
    <w:multiLevelType w:val="hybridMultilevel"/>
    <w:tmpl w:val="72C8FEF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1DC716AD"/>
    <w:multiLevelType w:val="hybridMultilevel"/>
    <w:tmpl w:val="45E60A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DE1722B"/>
    <w:multiLevelType w:val="hybridMultilevel"/>
    <w:tmpl w:val="50F095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0551767"/>
    <w:multiLevelType w:val="hybridMultilevel"/>
    <w:tmpl w:val="F59C05C0"/>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1A15125"/>
    <w:multiLevelType w:val="hybridMultilevel"/>
    <w:tmpl w:val="B2CA63F8"/>
    <w:lvl w:ilvl="0" w:tplc="45D67FF4">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54C0E95"/>
    <w:multiLevelType w:val="hybridMultilevel"/>
    <w:tmpl w:val="BF7EBE62"/>
    <w:lvl w:ilvl="0" w:tplc="0407000F">
      <w:start w:val="1"/>
      <w:numFmt w:val="decimal"/>
      <w:lvlText w:val="%1."/>
      <w:lvlJc w:val="left"/>
      <w:pPr>
        <w:ind w:left="784" w:hanging="360"/>
      </w:pPr>
    </w:lvl>
    <w:lvl w:ilvl="1" w:tplc="04070019" w:tentative="1">
      <w:start w:val="1"/>
      <w:numFmt w:val="lowerLetter"/>
      <w:lvlText w:val="%2."/>
      <w:lvlJc w:val="left"/>
      <w:pPr>
        <w:ind w:left="1504" w:hanging="360"/>
      </w:pPr>
    </w:lvl>
    <w:lvl w:ilvl="2" w:tplc="0407001B" w:tentative="1">
      <w:start w:val="1"/>
      <w:numFmt w:val="lowerRoman"/>
      <w:lvlText w:val="%3."/>
      <w:lvlJc w:val="right"/>
      <w:pPr>
        <w:ind w:left="2224" w:hanging="180"/>
      </w:pPr>
    </w:lvl>
    <w:lvl w:ilvl="3" w:tplc="0407000F" w:tentative="1">
      <w:start w:val="1"/>
      <w:numFmt w:val="decimal"/>
      <w:lvlText w:val="%4."/>
      <w:lvlJc w:val="left"/>
      <w:pPr>
        <w:ind w:left="2944" w:hanging="360"/>
      </w:pPr>
    </w:lvl>
    <w:lvl w:ilvl="4" w:tplc="04070019" w:tentative="1">
      <w:start w:val="1"/>
      <w:numFmt w:val="lowerLetter"/>
      <w:lvlText w:val="%5."/>
      <w:lvlJc w:val="left"/>
      <w:pPr>
        <w:ind w:left="3664" w:hanging="360"/>
      </w:pPr>
    </w:lvl>
    <w:lvl w:ilvl="5" w:tplc="0407001B" w:tentative="1">
      <w:start w:val="1"/>
      <w:numFmt w:val="lowerRoman"/>
      <w:lvlText w:val="%6."/>
      <w:lvlJc w:val="right"/>
      <w:pPr>
        <w:ind w:left="4384" w:hanging="180"/>
      </w:pPr>
    </w:lvl>
    <w:lvl w:ilvl="6" w:tplc="0407000F" w:tentative="1">
      <w:start w:val="1"/>
      <w:numFmt w:val="decimal"/>
      <w:lvlText w:val="%7."/>
      <w:lvlJc w:val="left"/>
      <w:pPr>
        <w:ind w:left="5104" w:hanging="360"/>
      </w:pPr>
    </w:lvl>
    <w:lvl w:ilvl="7" w:tplc="04070019" w:tentative="1">
      <w:start w:val="1"/>
      <w:numFmt w:val="lowerLetter"/>
      <w:lvlText w:val="%8."/>
      <w:lvlJc w:val="left"/>
      <w:pPr>
        <w:ind w:left="5824" w:hanging="360"/>
      </w:pPr>
    </w:lvl>
    <w:lvl w:ilvl="8" w:tplc="0407001B" w:tentative="1">
      <w:start w:val="1"/>
      <w:numFmt w:val="lowerRoman"/>
      <w:lvlText w:val="%9."/>
      <w:lvlJc w:val="right"/>
      <w:pPr>
        <w:ind w:left="6544" w:hanging="180"/>
      </w:pPr>
    </w:lvl>
  </w:abstractNum>
  <w:abstractNum w:abstractNumId="22" w15:restartNumberingAfterBreak="0">
    <w:nsid w:val="271D4F65"/>
    <w:multiLevelType w:val="hybridMultilevel"/>
    <w:tmpl w:val="461293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15:restartNumberingAfterBreak="0">
    <w:nsid w:val="2A413F7A"/>
    <w:multiLevelType w:val="hybridMultilevel"/>
    <w:tmpl w:val="C6E00420"/>
    <w:lvl w:ilvl="0" w:tplc="8210445C">
      <w:start w:val="1"/>
      <w:numFmt w:val="bullet"/>
      <w:lvlText w:val="-"/>
      <w:lvlJc w:val="left"/>
      <w:pPr>
        <w:ind w:left="1080" w:hanging="360"/>
      </w:pPr>
      <w:rPr>
        <w:rFonts w:ascii="Times New Roman" w:eastAsiaTheme="minorEastAsia"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4" w15:restartNumberingAfterBreak="0">
    <w:nsid w:val="2BB205AB"/>
    <w:multiLevelType w:val="multilevel"/>
    <w:tmpl w:val="3A0AE25E"/>
    <w:lvl w:ilvl="0">
      <w:start w:val="1"/>
      <w:numFmt w:val="decimal"/>
      <w:pStyle w:val="Inhaltsverzeichnisberschrift"/>
      <w:lvlText w:val="%1"/>
      <w:lvlJc w:val="left"/>
      <w:pPr>
        <w:ind w:left="8937" w:hanging="432"/>
      </w:pPr>
    </w:lvl>
    <w:lvl w:ilvl="1">
      <w:start w:val="1"/>
      <w:numFmt w:val="decimal"/>
      <w:lvlText w:val="%1.%2"/>
      <w:lvlJc w:val="left"/>
      <w:pPr>
        <w:ind w:left="576" w:hanging="576"/>
      </w:pPr>
      <w:rPr>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2FC013C0"/>
    <w:multiLevelType w:val="hybridMultilevel"/>
    <w:tmpl w:val="C2FCC3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329669C9"/>
    <w:multiLevelType w:val="multilevel"/>
    <w:tmpl w:val="EA601F20"/>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3935659F"/>
    <w:multiLevelType w:val="hybridMultilevel"/>
    <w:tmpl w:val="2FFAE040"/>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3EC70EF3"/>
    <w:multiLevelType w:val="hybridMultilevel"/>
    <w:tmpl w:val="17F08F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26D73E5"/>
    <w:multiLevelType w:val="hybridMultilevel"/>
    <w:tmpl w:val="E924B05A"/>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577A3AD6"/>
    <w:multiLevelType w:val="hybridMultilevel"/>
    <w:tmpl w:val="F9802E18"/>
    <w:lvl w:ilvl="0" w:tplc="1BC495B0">
      <w:start w:val="1"/>
      <w:numFmt w:val="decimal"/>
      <w:lvlText w:val="A%1."/>
      <w:lvlJc w:val="righ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5AC034A4"/>
    <w:multiLevelType w:val="hybridMultilevel"/>
    <w:tmpl w:val="675004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08804F7"/>
    <w:multiLevelType w:val="hybridMultilevel"/>
    <w:tmpl w:val="73A047A2"/>
    <w:lvl w:ilvl="0" w:tplc="D8A6E42E">
      <w:numFmt w:val="bullet"/>
      <w:lvlText w:val="-"/>
      <w:lvlJc w:val="left"/>
      <w:pPr>
        <w:ind w:left="720" w:hanging="360"/>
      </w:pPr>
      <w:rPr>
        <w:rFonts w:ascii="Calibri" w:eastAsiaTheme="minorEastAsia"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1960315"/>
    <w:multiLevelType w:val="hybridMultilevel"/>
    <w:tmpl w:val="2B9ED380"/>
    <w:lvl w:ilvl="0" w:tplc="AF2A5008">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A75503E"/>
    <w:multiLevelType w:val="hybridMultilevel"/>
    <w:tmpl w:val="5A90DA18"/>
    <w:lvl w:ilvl="0" w:tplc="1494BA30">
      <w:start w:val="1"/>
      <w:numFmt w:val="decimal"/>
      <w:lvlText w:val="A%1."/>
      <w:lvlJc w:val="righ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A8A044A"/>
    <w:multiLevelType w:val="hybridMultilevel"/>
    <w:tmpl w:val="CF6ABE8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6B532787"/>
    <w:multiLevelType w:val="hybridMultilevel"/>
    <w:tmpl w:val="3B7C9430"/>
    <w:lvl w:ilvl="0" w:tplc="8210445C">
      <w:start w:val="1"/>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8603CC4"/>
    <w:multiLevelType w:val="multilevel"/>
    <w:tmpl w:val="569861B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8" w15:restartNumberingAfterBreak="0">
    <w:nsid w:val="79044DCE"/>
    <w:multiLevelType w:val="hybridMultilevel"/>
    <w:tmpl w:val="184A2F5A"/>
    <w:lvl w:ilvl="0" w:tplc="B2F00EF0">
      <w:start w:val="1"/>
      <w:numFmt w:val="decimal"/>
      <w:lvlText w:val="%1."/>
      <w:lvlJc w:val="righ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26"/>
  </w:num>
  <w:num w:numId="3">
    <w:abstractNumId w:val="13"/>
  </w:num>
  <w:num w:numId="4">
    <w:abstractNumId w:val="14"/>
  </w:num>
  <w:num w:numId="5">
    <w:abstractNumId w:val="33"/>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17"/>
  </w:num>
  <w:num w:numId="16">
    <w:abstractNumId w:val="16"/>
  </w:num>
  <w:num w:numId="17">
    <w:abstractNumId w:val="34"/>
  </w:num>
  <w:num w:numId="18">
    <w:abstractNumId w:val="19"/>
  </w:num>
  <w:num w:numId="19">
    <w:abstractNumId w:val="35"/>
  </w:num>
  <w:num w:numId="20">
    <w:abstractNumId w:val="36"/>
  </w:num>
  <w:num w:numId="21">
    <w:abstractNumId w:val="11"/>
  </w:num>
  <w:num w:numId="22">
    <w:abstractNumId w:val="20"/>
  </w:num>
  <w:num w:numId="23">
    <w:abstractNumId w:val="25"/>
  </w:num>
  <w:num w:numId="24">
    <w:abstractNumId w:val="23"/>
  </w:num>
  <w:num w:numId="25">
    <w:abstractNumId w:val="15"/>
  </w:num>
  <w:num w:numId="26">
    <w:abstractNumId w:val="9"/>
  </w:num>
  <w:num w:numId="27">
    <w:abstractNumId w:val="18"/>
  </w:num>
  <w:num w:numId="28">
    <w:abstractNumId w:val="29"/>
  </w:num>
  <w:num w:numId="29">
    <w:abstractNumId w:val="22"/>
  </w:num>
  <w:num w:numId="30">
    <w:abstractNumId w:val="37"/>
  </w:num>
  <w:num w:numId="31">
    <w:abstractNumId w:val="27"/>
  </w:num>
  <w:num w:numId="32">
    <w:abstractNumId w:val="21"/>
  </w:num>
  <w:num w:numId="33">
    <w:abstractNumId w:val="38"/>
  </w:num>
  <w:num w:numId="34">
    <w:abstractNumId w:val="30"/>
  </w:num>
  <w:num w:numId="35">
    <w:abstractNumId w:val="10"/>
  </w:num>
  <w:num w:numId="36">
    <w:abstractNumId w:val="31"/>
  </w:num>
  <w:num w:numId="37">
    <w:abstractNumId w:val="12"/>
  </w:num>
  <w:num w:numId="38">
    <w:abstractNumId w:val="28"/>
  </w:num>
  <w:num w:numId="39">
    <w:abstractNumId w:val="3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Formatting/>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6B73"/>
    <w:rsid w:val="00000901"/>
    <w:rsid w:val="00000BFD"/>
    <w:rsid w:val="0000161C"/>
    <w:rsid w:val="000023C7"/>
    <w:rsid w:val="00002BDB"/>
    <w:rsid w:val="000039D4"/>
    <w:rsid w:val="00003A17"/>
    <w:rsid w:val="00003D57"/>
    <w:rsid w:val="00003E9B"/>
    <w:rsid w:val="000046B0"/>
    <w:rsid w:val="00004B92"/>
    <w:rsid w:val="0000544F"/>
    <w:rsid w:val="00005AC3"/>
    <w:rsid w:val="0000656A"/>
    <w:rsid w:val="00006A81"/>
    <w:rsid w:val="000100DA"/>
    <w:rsid w:val="000101DD"/>
    <w:rsid w:val="0001224D"/>
    <w:rsid w:val="00012B65"/>
    <w:rsid w:val="000135F1"/>
    <w:rsid w:val="00015EBE"/>
    <w:rsid w:val="00016250"/>
    <w:rsid w:val="000164FC"/>
    <w:rsid w:val="00016C8C"/>
    <w:rsid w:val="00016CDE"/>
    <w:rsid w:val="0001756B"/>
    <w:rsid w:val="00020B49"/>
    <w:rsid w:val="00020E8A"/>
    <w:rsid w:val="0002165A"/>
    <w:rsid w:val="000235AA"/>
    <w:rsid w:val="00023C2B"/>
    <w:rsid w:val="00023F38"/>
    <w:rsid w:val="00026F4D"/>
    <w:rsid w:val="000306B3"/>
    <w:rsid w:val="00030874"/>
    <w:rsid w:val="00032095"/>
    <w:rsid w:val="000325DF"/>
    <w:rsid w:val="000331D2"/>
    <w:rsid w:val="000358FB"/>
    <w:rsid w:val="000415C3"/>
    <w:rsid w:val="0004241C"/>
    <w:rsid w:val="00042C64"/>
    <w:rsid w:val="00043E7A"/>
    <w:rsid w:val="00043FBA"/>
    <w:rsid w:val="00044BB1"/>
    <w:rsid w:val="0004551B"/>
    <w:rsid w:val="0004666B"/>
    <w:rsid w:val="00046DA6"/>
    <w:rsid w:val="00046E56"/>
    <w:rsid w:val="000509F4"/>
    <w:rsid w:val="000527DB"/>
    <w:rsid w:val="00052F97"/>
    <w:rsid w:val="00053A9E"/>
    <w:rsid w:val="00054352"/>
    <w:rsid w:val="00056CEB"/>
    <w:rsid w:val="00057568"/>
    <w:rsid w:val="00057AF3"/>
    <w:rsid w:val="00057C87"/>
    <w:rsid w:val="000603DE"/>
    <w:rsid w:val="00060710"/>
    <w:rsid w:val="0006086B"/>
    <w:rsid w:val="0006113B"/>
    <w:rsid w:val="0006244C"/>
    <w:rsid w:val="0006252C"/>
    <w:rsid w:val="0006279B"/>
    <w:rsid w:val="000637AC"/>
    <w:rsid w:val="00064C4A"/>
    <w:rsid w:val="00065605"/>
    <w:rsid w:val="00066C5E"/>
    <w:rsid w:val="00067105"/>
    <w:rsid w:val="00067C1F"/>
    <w:rsid w:val="000720A5"/>
    <w:rsid w:val="0007354C"/>
    <w:rsid w:val="00073F0C"/>
    <w:rsid w:val="00074BB0"/>
    <w:rsid w:val="00074E6D"/>
    <w:rsid w:val="00075591"/>
    <w:rsid w:val="00075A2B"/>
    <w:rsid w:val="00076908"/>
    <w:rsid w:val="00076F79"/>
    <w:rsid w:val="000771EB"/>
    <w:rsid w:val="000779E1"/>
    <w:rsid w:val="000817A0"/>
    <w:rsid w:val="000822FC"/>
    <w:rsid w:val="000826F1"/>
    <w:rsid w:val="0008284D"/>
    <w:rsid w:val="0008329D"/>
    <w:rsid w:val="000839FB"/>
    <w:rsid w:val="00083A2A"/>
    <w:rsid w:val="000849A7"/>
    <w:rsid w:val="00084CB7"/>
    <w:rsid w:val="0008713E"/>
    <w:rsid w:val="00087148"/>
    <w:rsid w:val="000879EA"/>
    <w:rsid w:val="00087EFC"/>
    <w:rsid w:val="0009153F"/>
    <w:rsid w:val="00091E84"/>
    <w:rsid w:val="000928EC"/>
    <w:rsid w:val="00093101"/>
    <w:rsid w:val="00094804"/>
    <w:rsid w:val="00094B75"/>
    <w:rsid w:val="00094B82"/>
    <w:rsid w:val="0009533A"/>
    <w:rsid w:val="0009555D"/>
    <w:rsid w:val="000963C2"/>
    <w:rsid w:val="000974B3"/>
    <w:rsid w:val="00097D31"/>
    <w:rsid w:val="000A0E40"/>
    <w:rsid w:val="000A224B"/>
    <w:rsid w:val="000A3BFA"/>
    <w:rsid w:val="000A4426"/>
    <w:rsid w:val="000A4E59"/>
    <w:rsid w:val="000A542A"/>
    <w:rsid w:val="000A54BB"/>
    <w:rsid w:val="000A5662"/>
    <w:rsid w:val="000A5C82"/>
    <w:rsid w:val="000A65FE"/>
    <w:rsid w:val="000A6CBA"/>
    <w:rsid w:val="000A6FEA"/>
    <w:rsid w:val="000A71A5"/>
    <w:rsid w:val="000B02A4"/>
    <w:rsid w:val="000B036D"/>
    <w:rsid w:val="000B0391"/>
    <w:rsid w:val="000B1766"/>
    <w:rsid w:val="000B19A4"/>
    <w:rsid w:val="000B1B56"/>
    <w:rsid w:val="000B1E68"/>
    <w:rsid w:val="000B326B"/>
    <w:rsid w:val="000B46D5"/>
    <w:rsid w:val="000B49E6"/>
    <w:rsid w:val="000B4CEB"/>
    <w:rsid w:val="000B5359"/>
    <w:rsid w:val="000B577D"/>
    <w:rsid w:val="000C09E0"/>
    <w:rsid w:val="000C27B4"/>
    <w:rsid w:val="000C2E16"/>
    <w:rsid w:val="000C32F5"/>
    <w:rsid w:val="000C393E"/>
    <w:rsid w:val="000C3E93"/>
    <w:rsid w:val="000C4635"/>
    <w:rsid w:val="000C5068"/>
    <w:rsid w:val="000C5156"/>
    <w:rsid w:val="000C51A8"/>
    <w:rsid w:val="000C562F"/>
    <w:rsid w:val="000C5F10"/>
    <w:rsid w:val="000C618F"/>
    <w:rsid w:val="000C6671"/>
    <w:rsid w:val="000C774C"/>
    <w:rsid w:val="000C7C88"/>
    <w:rsid w:val="000D1270"/>
    <w:rsid w:val="000D1367"/>
    <w:rsid w:val="000D1E1A"/>
    <w:rsid w:val="000D1F83"/>
    <w:rsid w:val="000D2134"/>
    <w:rsid w:val="000D3DF3"/>
    <w:rsid w:val="000D3E41"/>
    <w:rsid w:val="000D48E2"/>
    <w:rsid w:val="000D58E7"/>
    <w:rsid w:val="000D6FCA"/>
    <w:rsid w:val="000D75B3"/>
    <w:rsid w:val="000D7D8E"/>
    <w:rsid w:val="000E005D"/>
    <w:rsid w:val="000E023C"/>
    <w:rsid w:val="000E04E9"/>
    <w:rsid w:val="000E2887"/>
    <w:rsid w:val="000E2899"/>
    <w:rsid w:val="000E3F66"/>
    <w:rsid w:val="000E3FD3"/>
    <w:rsid w:val="000E50CD"/>
    <w:rsid w:val="000E5764"/>
    <w:rsid w:val="000E5808"/>
    <w:rsid w:val="000E5E35"/>
    <w:rsid w:val="000E7C23"/>
    <w:rsid w:val="000F07B7"/>
    <w:rsid w:val="000F0E2F"/>
    <w:rsid w:val="000F0F9C"/>
    <w:rsid w:val="000F3581"/>
    <w:rsid w:val="000F3EA5"/>
    <w:rsid w:val="000F40F4"/>
    <w:rsid w:val="000F4534"/>
    <w:rsid w:val="000F4F72"/>
    <w:rsid w:val="000F5787"/>
    <w:rsid w:val="000F5BB9"/>
    <w:rsid w:val="00100A76"/>
    <w:rsid w:val="00100DD9"/>
    <w:rsid w:val="00101A6E"/>
    <w:rsid w:val="00101F06"/>
    <w:rsid w:val="0010285A"/>
    <w:rsid w:val="00102F56"/>
    <w:rsid w:val="0010354F"/>
    <w:rsid w:val="00104093"/>
    <w:rsid w:val="00104CA5"/>
    <w:rsid w:val="00105247"/>
    <w:rsid w:val="00105AFF"/>
    <w:rsid w:val="00106B95"/>
    <w:rsid w:val="00106BDA"/>
    <w:rsid w:val="0010768D"/>
    <w:rsid w:val="00107AE8"/>
    <w:rsid w:val="0011053F"/>
    <w:rsid w:val="00110B20"/>
    <w:rsid w:val="00114498"/>
    <w:rsid w:val="00114668"/>
    <w:rsid w:val="00114B27"/>
    <w:rsid w:val="00114B98"/>
    <w:rsid w:val="001155F4"/>
    <w:rsid w:val="001156DA"/>
    <w:rsid w:val="00115D99"/>
    <w:rsid w:val="00116081"/>
    <w:rsid w:val="00116777"/>
    <w:rsid w:val="00117009"/>
    <w:rsid w:val="00120128"/>
    <w:rsid w:val="00120355"/>
    <w:rsid w:val="00120E53"/>
    <w:rsid w:val="00121946"/>
    <w:rsid w:val="00122174"/>
    <w:rsid w:val="00125E42"/>
    <w:rsid w:val="00125FBA"/>
    <w:rsid w:val="00126C37"/>
    <w:rsid w:val="00127A4C"/>
    <w:rsid w:val="00127C66"/>
    <w:rsid w:val="00130E77"/>
    <w:rsid w:val="00130FA5"/>
    <w:rsid w:val="00131CFC"/>
    <w:rsid w:val="001332FB"/>
    <w:rsid w:val="00133B10"/>
    <w:rsid w:val="00133BB6"/>
    <w:rsid w:val="00133F7C"/>
    <w:rsid w:val="00134BD1"/>
    <w:rsid w:val="00136CE0"/>
    <w:rsid w:val="00137F34"/>
    <w:rsid w:val="00140933"/>
    <w:rsid w:val="00140F52"/>
    <w:rsid w:val="0014137E"/>
    <w:rsid w:val="00141410"/>
    <w:rsid w:val="001417D4"/>
    <w:rsid w:val="00141DCB"/>
    <w:rsid w:val="00142050"/>
    <w:rsid w:val="00142CE7"/>
    <w:rsid w:val="00142EF1"/>
    <w:rsid w:val="00142EF7"/>
    <w:rsid w:val="0014300E"/>
    <w:rsid w:val="00145504"/>
    <w:rsid w:val="00146777"/>
    <w:rsid w:val="0014748D"/>
    <w:rsid w:val="001478D6"/>
    <w:rsid w:val="001520AD"/>
    <w:rsid w:val="00152311"/>
    <w:rsid w:val="001534F6"/>
    <w:rsid w:val="001539BC"/>
    <w:rsid w:val="00154289"/>
    <w:rsid w:val="00154401"/>
    <w:rsid w:val="0015459A"/>
    <w:rsid w:val="00155001"/>
    <w:rsid w:val="00155805"/>
    <w:rsid w:val="00155D83"/>
    <w:rsid w:val="0015647D"/>
    <w:rsid w:val="0015716C"/>
    <w:rsid w:val="00157D5E"/>
    <w:rsid w:val="00160C03"/>
    <w:rsid w:val="00161177"/>
    <w:rsid w:val="0016164D"/>
    <w:rsid w:val="00161892"/>
    <w:rsid w:val="00162256"/>
    <w:rsid w:val="00162C22"/>
    <w:rsid w:val="00163A9B"/>
    <w:rsid w:val="00165175"/>
    <w:rsid w:val="00165F0D"/>
    <w:rsid w:val="00166711"/>
    <w:rsid w:val="00166F9F"/>
    <w:rsid w:val="00170438"/>
    <w:rsid w:val="001706E3"/>
    <w:rsid w:val="00171531"/>
    <w:rsid w:val="00172737"/>
    <w:rsid w:val="00173ADE"/>
    <w:rsid w:val="00173C2A"/>
    <w:rsid w:val="0017446B"/>
    <w:rsid w:val="001745EB"/>
    <w:rsid w:val="00174FCE"/>
    <w:rsid w:val="001750BB"/>
    <w:rsid w:val="001761C2"/>
    <w:rsid w:val="00176CEF"/>
    <w:rsid w:val="00176D02"/>
    <w:rsid w:val="00177EDA"/>
    <w:rsid w:val="001804ED"/>
    <w:rsid w:val="00180B48"/>
    <w:rsid w:val="00180EBB"/>
    <w:rsid w:val="00181716"/>
    <w:rsid w:val="00181844"/>
    <w:rsid w:val="00181A44"/>
    <w:rsid w:val="00181D5C"/>
    <w:rsid w:val="0018207A"/>
    <w:rsid w:val="00183312"/>
    <w:rsid w:val="00183800"/>
    <w:rsid w:val="00183B22"/>
    <w:rsid w:val="00186510"/>
    <w:rsid w:val="00187B57"/>
    <w:rsid w:val="00187BFD"/>
    <w:rsid w:val="001903EB"/>
    <w:rsid w:val="00190733"/>
    <w:rsid w:val="00190923"/>
    <w:rsid w:val="00191813"/>
    <w:rsid w:val="001926C5"/>
    <w:rsid w:val="00193038"/>
    <w:rsid w:val="00193544"/>
    <w:rsid w:val="0019381C"/>
    <w:rsid w:val="00193C60"/>
    <w:rsid w:val="00193D8D"/>
    <w:rsid w:val="00194D33"/>
    <w:rsid w:val="00195AF6"/>
    <w:rsid w:val="00197F66"/>
    <w:rsid w:val="001A0319"/>
    <w:rsid w:val="001A03C6"/>
    <w:rsid w:val="001A0647"/>
    <w:rsid w:val="001A1300"/>
    <w:rsid w:val="001A1856"/>
    <w:rsid w:val="001A23EF"/>
    <w:rsid w:val="001A26F3"/>
    <w:rsid w:val="001A46C7"/>
    <w:rsid w:val="001A5AED"/>
    <w:rsid w:val="001A629A"/>
    <w:rsid w:val="001A68A7"/>
    <w:rsid w:val="001A6FCB"/>
    <w:rsid w:val="001A72CD"/>
    <w:rsid w:val="001A763E"/>
    <w:rsid w:val="001A7BBD"/>
    <w:rsid w:val="001B01A0"/>
    <w:rsid w:val="001B0D0A"/>
    <w:rsid w:val="001B132F"/>
    <w:rsid w:val="001B22A2"/>
    <w:rsid w:val="001B30B2"/>
    <w:rsid w:val="001B42A9"/>
    <w:rsid w:val="001B5669"/>
    <w:rsid w:val="001B5C89"/>
    <w:rsid w:val="001B6148"/>
    <w:rsid w:val="001B675B"/>
    <w:rsid w:val="001B6872"/>
    <w:rsid w:val="001B6AC6"/>
    <w:rsid w:val="001B6C7C"/>
    <w:rsid w:val="001B6E97"/>
    <w:rsid w:val="001B6EC2"/>
    <w:rsid w:val="001B7614"/>
    <w:rsid w:val="001B7F1F"/>
    <w:rsid w:val="001C076D"/>
    <w:rsid w:val="001C12C9"/>
    <w:rsid w:val="001C16A8"/>
    <w:rsid w:val="001C1766"/>
    <w:rsid w:val="001C2767"/>
    <w:rsid w:val="001C28A3"/>
    <w:rsid w:val="001C569B"/>
    <w:rsid w:val="001C5EA7"/>
    <w:rsid w:val="001C5FF2"/>
    <w:rsid w:val="001C6FF6"/>
    <w:rsid w:val="001C7846"/>
    <w:rsid w:val="001D0B70"/>
    <w:rsid w:val="001D208A"/>
    <w:rsid w:val="001D3247"/>
    <w:rsid w:val="001D392B"/>
    <w:rsid w:val="001D3A23"/>
    <w:rsid w:val="001D4964"/>
    <w:rsid w:val="001D5AC9"/>
    <w:rsid w:val="001D6BC6"/>
    <w:rsid w:val="001D6EAF"/>
    <w:rsid w:val="001D7504"/>
    <w:rsid w:val="001D7BF5"/>
    <w:rsid w:val="001E037C"/>
    <w:rsid w:val="001E19D9"/>
    <w:rsid w:val="001E2528"/>
    <w:rsid w:val="001E2EBA"/>
    <w:rsid w:val="001E31BB"/>
    <w:rsid w:val="001E33A0"/>
    <w:rsid w:val="001E3BAC"/>
    <w:rsid w:val="001E4192"/>
    <w:rsid w:val="001E5147"/>
    <w:rsid w:val="001E56C2"/>
    <w:rsid w:val="001F0F82"/>
    <w:rsid w:val="001F17FF"/>
    <w:rsid w:val="001F1868"/>
    <w:rsid w:val="001F2553"/>
    <w:rsid w:val="001F42FB"/>
    <w:rsid w:val="001F46A6"/>
    <w:rsid w:val="001F4A58"/>
    <w:rsid w:val="001F5C31"/>
    <w:rsid w:val="001F5C8D"/>
    <w:rsid w:val="001F6456"/>
    <w:rsid w:val="001F6545"/>
    <w:rsid w:val="001F6916"/>
    <w:rsid w:val="001F6AF1"/>
    <w:rsid w:val="001F6B85"/>
    <w:rsid w:val="001F7057"/>
    <w:rsid w:val="001F7C7B"/>
    <w:rsid w:val="001F7DA4"/>
    <w:rsid w:val="002006E9"/>
    <w:rsid w:val="00200B48"/>
    <w:rsid w:val="00200D19"/>
    <w:rsid w:val="0020170C"/>
    <w:rsid w:val="0020179C"/>
    <w:rsid w:val="002017D6"/>
    <w:rsid w:val="002021DD"/>
    <w:rsid w:val="002025D3"/>
    <w:rsid w:val="002031A4"/>
    <w:rsid w:val="00203AC3"/>
    <w:rsid w:val="00203B56"/>
    <w:rsid w:val="002040DC"/>
    <w:rsid w:val="00204284"/>
    <w:rsid w:val="00204503"/>
    <w:rsid w:val="00204790"/>
    <w:rsid w:val="00204B6C"/>
    <w:rsid w:val="00204CFC"/>
    <w:rsid w:val="002052A8"/>
    <w:rsid w:val="00205E9D"/>
    <w:rsid w:val="00207399"/>
    <w:rsid w:val="002073B6"/>
    <w:rsid w:val="00207D16"/>
    <w:rsid w:val="00210177"/>
    <w:rsid w:val="00210D29"/>
    <w:rsid w:val="0021220B"/>
    <w:rsid w:val="002125B5"/>
    <w:rsid w:val="00212685"/>
    <w:rsid w:val="002134C2"/>
    <w:rsid w:val="0021427F"/>
    <w:rsid w:val="00215CB4"/>
    <w:rsid w:val="00216126"/>
    <w:rsid w:val="00216DE8"/>
    <w:rsid w:val="0021742A"/>
    <w:rsid w:val="002178F3"/>
    <w:rsid w:val="00217B9D"/>
    <w:rsid w:val="00221DCE"/>
    <w:rsid w:val="002224E7"/>
    <w:rsid w:val="00223844"/>
    <w:rsid w:val="002240E2"/>
    <w:rsid w:val="0022448D"/>
    <w:rsid w:val="00224836"/>
    <w:rsid w:val="002249F8"/>
    <w:rsid w:val="00224C4B"/>
    <w:rsid w:val="0022615B"/>
    <w:rsid w:val="002262D1"/>
    <w:rsid w:val="002269D2"/>
    <w:rsid w:val="002301AA"/>
    <w:rsid w:val="0023096C"/>
    <w:rsid w:val="00230C50"/>
    <w:rsid w:val="00230F64"/>
    <w:rsid w:val="00231DAE"/>
    <w:rsid w:val="00231EBC"/>
    <w:rsid w:val="0023216D"/>
    <w:rsid w:val="00232DBC"/>
    <w:rsid w:val="002332B6"/>
    <w:rsid w:val="00234244"/>
    <w:rsid w:val="00235023"/>
    <w:rsid w:val="00235E64"/>
    <w:rsid w:val="0023636F"/>
    <w:rsid w:val="0023716C"/>
    <w:rsid w:val="002372F9"/>
    <w:rsid w:val="0024063D"/>
    <w:rsid w:val="00240707"/>
    <w:rsid w:val="002415B3"/>
    <w:rsid w:val="0024221C"/>
    <w:rsid w:val="00242915"/>
    <w:rsid w:val="00245704"/>
    <w:rsid w:val="00245F98"/>
    <w:rsid w:val="002465DE"/>
    <w:rsid w:val="00246AAE"/>
    <w:rsid w:val="0024734D"/>
    <w:rsid w:val="00247641"/>
    <w:rsid w:val="00247895"/>
    <w:rsid w:val="00247D0D"/>
    <w:rsid w:val="00251116"/>
    <w:rsid w:val="0025155D"/>
    <w:rsid w:val="0025189D"/>
    <w:rsid w:val="00252138"/>
    <w:rsid w:val="0025263A"/>
    <w:rsid w:val="002530AB"/>
    <w:rsid w:val="00254712"/>
    <w:rsid w:val="00254ECA"/>
    <w:rsid w:val="00255AE5"/>
    <w:rsid w:val="00255E8E"/>
    <w:rsid w:val="00256115"/>
    <w:rsid w:val="00256376"/>
    <w:rsid w:val="002564EF"/>
    <w:rsid w:val="0025787E"/>
    <w:rsid w:val="0026142F"/>
    <w:rsid w:val="00261647"/>
    <w:rsid w:val="00261C30"/>
    <w:rsid w:val="002624A5"/>
    <w:rsid w:val="00262C4E"/>
    <w:rsid w:val="002630B2"/>
    <w:rsid w:val="00263781"/>
    <w:rsid w:val="00264232"/>
    <w:rsid w:val="002644B6"/>
    <w:rsid w:val="00265583"/>
    <w:rsid w:val="0026614C"/>
    <w:rsid w:val="00266C94"/>
    <w:rsid w:val="00267246"/>
    <w:rsid w:val="002673AA"/>
    <w:rsid w:val="00271760"/>
    <w:rsid w:val="00271D5E"/>
    <w:rsid w:val="002726DB"/>
    <w:rsid w:val="00272D11"/>
    <w:rsid w:val="002738B3"/>
    <w:rsid w:val="0027496D"/>
    <w:rsid w:val="00274B36"/>
    <w:rsid w:val="00274BFE"/>
    <w:rsid w:val="00276E5F"/>
    <w:rsid w:val="002771EE"/>
    <w:rsid w:val="00277C9F"/>
    <w:rsid w:val="00280122"/>
    <w:rsid w:val="00280333"/>
    <w:rsid w:val="0028044E"/>
    <w:rsid w:val="00280499"/>
    <w:rsid w:val="002805CD"/>
    <w:rsid w:val="0028093E"/>
    <w:rsid w:val="0028139B"/>
    <w:rsid w:val="0028204F"/>
    <w:rsid w:val="00283082"/>
    <w:rsid w:val="00283960"/>
    <w:rsid w:val="00283D1B"/>
    <w:rsid w:val="00283F7E"/>
    <w:rsid w:val="002844EE"/>
    <w:rsid w:val="002852F5"/>
    <w:rsid w:val="002853BE"/>
    <w:rsid w:val="002854F9"/>
    <w:rsid w:val="00285FFC"/>
    <w:rsid w:val="002868E8"/>
    <w:rsid w:val="00290263"/>
    <w:rsid w:val="00290A72"/>
    <w:rsid w:val="00291054"/>
    <w:rsid w:val="00295704"/>
    <w:rsid w:val="0029606F"/>
    <w:rsid w:val="002A0159"/>
    <w:rsid w:val="002A0F40"/>
    <w:rsid w:val="002A1226"/>
    <w:rsid w:val="002A1276"/>
    <w:rsid w:val="002A1E3E"/>
    <w:rsid w:val="002A3825"/>
    <w:rsid w:val="002A4810"/>
    <w:rsid w:val="002A64FA"/>
    <w:rsid w:val="002A714E"/>
    <w:rsid w:val="002B0BD6"/>
    <w:rsid w:val="002B144C"/>
    <w:rsid w:val="002B3B9A"/>
    <w:rsid w:val="002B3D79"/>
    <w:rsid w:val="002B4C21"/>
    <w:rsid w:val="002B4E38"/>
    <w:rsid w:val="002B52B9"/>
    <w:rsid w:val="002B5745"/>
    <w:rsid w:val="002B72D1"/>
    <w:rsid w:val="002C046D"/>
    <w:rsid w:val="002C1643"/>
    <w:rsid w:val="002C198C"/>
    <w:rsid w:val="002C3F10"/>
    <w:rsid w:val="002C4EB7"/>
    <w:rsid w:val="002C5C27"/>
    <w:rsid w:val="002C5C83"/>
    <w:rsid w:val="002C6201"/>
    <w:rsid w:val="002C6718"/>
    <w:rsid w:val="002C6769"/>
    <w:rsid w:val="002C70CB"/>
    <w:rsid w:val="002C797E"/>
    <w:rsid w:val="002D0950"/>
    <w:rsid w:val="002D0FEF"/>
    <w:rsid w:val="002D269A"/>
    <w:rsid w:val="002D2D7E"/>
    <w:rsid w:val="002D349E"/>
    <w:rsid w:val="002D3B3F"/>
    <w:rsid w:val="002D5401"/>
    <w:rsid w:val="002D5E0E"/>
    <w:rsid w:val="002D6489"/>
    <w:rsid w:val="002D6715"/>
    <w:rsid w:val="002D6B73"/>
    <w:rsid w:val="002E064A"/>
    <w:rsid w:val="002E0B2C"/>
    <w:rsid w:val="002E0B6F"/>
    <w:rsid w:val="002E173F"/>
    <w:rsid w:val="002E190A"/>
    <w:rsid w:val="002E1B84"/>
    <w:rsid w:val="002E2143"/>
    <w:rsid w:val="002E2364"/>
    <w:rsid w:val="002E3814"/>
    <w:rsid w:val="002E3AA7"/>
    <w:rsid w:val="002E4021"/>
    <w:rsid w:val="002E4FA8"/>
    <w:rsid w:val="002E585B"/>
    <w:rsid w:val="002E601B"/>
    <w:rsid w:val="002E6294"/>
    <w:rsid w:val="002E696C"/>
    <w:rsid w:val="002F1465"/>
    <w:rsid w:val="002F1BE6"/>
    <w:rsid w:val="002F1DA3"/>
    <w:rsid w:val="002F249B"/>
    <w:rsid w:val="002F36B6"/>
    <w:rsid w:val="002F3EC8"/>
    <w:rsid w:val="002F40B1"/>
    <w:rsid w:val="002F41F7"/>
    <w:rsid w:val="002F46F7"/>
    <w:rsid w:val="002F4FE8"/>
    <w:rsid w:val="002F5234"/>
    <w:rsid w:val="002F56E0"/>
    <w:rsid w:val="002F58E9"/>
    <w:rsid w:val="002F58ED"/>
    <w:rsid w:val="002F65E9"/>
    <w:rsid w:val="002F66AB"/>
    <w:rsid w:val="002F7262"/>
    <w:rsid w:val="002F77DA"/>
    <w:rsid w:val="0030094F"/>
    <w:rsid w:val="00300EAB"/>
    <w:rsid w:val="00301007"/>
    <w:rsid w:val="00301D5C"/>
    <w:rsid w:val="00301FDA"/>
    <w:rsid w:val="00302AB2"/>
    <w:rsid w:val="00302DC2"/>
    <w:rsid w:val="0030380D"/>
    <w:rsid w:val="003044EB"/>
    <w:rsid w:val="00305709"/>
    <w:rsid w:val="00305DA1"/>
    <w:rsid w:val="003060EC"/>
    <w:rsid w:val="00306174"/>
    <w:rsid w:val="0030668D"/>
    <w:rsid w:val="003069E9"/>
    <w:rsid w:val="00306DBC"/>
    <w:rsid w:val="00306FA5"/>
    <w:rsid w:val="00307680"/>
    <w:rsid w:val="00307B0F"/>
    <w:rsid w:val="00307B85"/>
    <w:rsid w:val="00307E2B"/>
    <w:rsid w:val="003101D5"/>
    <w:rsid w:val="00310F99"/>
    <w:rsid w:val="00311640"/>
    <w:rsid w:val="00313159"/>
    <w:rsid w:val="00313753"/>
    <w:rsid w:val="0031392E"/>
    <w:rsid w:val="00313A4F"/>
    <w:rsid w:val="003143FB"/>
    <w:rsid w:val="003164EA"/>
    <w:rsid w:val="00316892"/>
    <w:rsid w:val="00317016"/>
    <w:rsid w:val="00317858"/>
    <w:rsid w:val="00320424"/>
    <w:rsid w:val="00321A99"/>
    <w:rsid w:val="00321CE3"/>
    <w:rsid w:val="00322C92"/>
    <w:rsid w:val="0032378A"/>
    <w:rsid w:val="0032384F"/>
    <w:rsid w:val="00324099"/>
    <w:rsid w:val="00324612"/>
    <w:rsid w:val="003248DF"/>
    <w:rsid w:val="003250C4"/>
    <w:rsid w:val="003307E3"/>
    <w:rsid w:val="00330976"/>
    <w:rsid w:val="00331138"/>
    <w:rsid w:val="00331568"/>
    <w:rsid w:val="003315DF"/>
    <w:rsid w:val="00333688"/>
    <w:rsid w:val="003336A4"/>
    <w:rsid w:val="00334621"/>
    <w:rsid w:val="00334D60"/>
    <w:rsid w:val="0033634F"/>
    <w:rsid w:val="00336408"/>
    <w:rsid w:val="0033663C"/>
    <w:rsid w:val="0033750B"/>
    <w:rsid w:val="00337A23"/>
    <w:rsid w:val="00342B33"/>
    <w:rsid w:val="0034335F"/>
    <w:rsid w:val="003433A9"/>
    <w:rsid w:val="003433AA"/>
    <w:rsid w:val="0034354B"/>
    <w:rsid w:val="003436A5"/>
    <w:rsid w:val="00345199"/>
    <w:rsid w:val="00345C92"/>
    <w:rsid w:val="00345E25"/>
    <w:rsid w:val="003469E2"/>
    <w:rsid w:val="00346B48"/>
    <w:rsid w:val="00347CF6"/>
    <w:rsid w:val="00347DFA"/>
    <w:rsid w:val="003506CA"/>
    <w:rsid w:val="00350B17"/>
    <w:rsid w:val="0035165D"/>
    <w:rsid w:val="00352318"/>
    <w:rsid w:val="00353515"/>
    <w:rsid w:val="0035391F"/>
    <w:rsid w:val="00354424"/>
    <w:rsid w:val="003551C8"/>
    <w:rsid w:val="00355207"/>
    <w:rsid w:val="003564DC"/>
    <w:rsid w:val="00356A55"/>
    <w:rsid w:val="00357120"/>
    <w:rsid w:val="003573AF"/>
    <w:rsid w:val="0036009E"/>
    <w:rsid w:val="003600A9"/>
    <w:rsid w:val="003601BF"/>
    <w:rsid w:val="00360E0F"/>
    <w:rsid w:val="00361D4B"/>
    <w:rsid w:val="003622CA"/>
    <w:rsid w:val="00362CF8"/>
    <w:rsid w:val="00362E6C"/>
    <w:rsid w:val="0036439B"/>
    <w:rsid w:val="00364B42"/>
    <w:rsid w:val="003650C1"/>
    <w:rsid w:val="003650C8"/>
    <w:rsid w:val="00365206"/>
    <w:rsid w:val="00365AE3"/>
    <w:rsid w:val="00365D67"/>
    <w:rsid w:val="00367275"/>
    <w:rsid w:val="00367594"/>
    <w:rsid w:val="003718A6"/>
    <w:rsid w:val="00371AA1"/>
    <w:rsid w:val="00372BF6"/>
    <w:rsid w:val="00372F39"/>
    <w:rsid w:val="00373CEF"/>
    <w:rsid w:val="00373D81"/>
    <w:rsid w:val="003742A0"/>
    <w:rsid w:val="00375541"/>
    <w:rsid w:val="003760DD"/>
    <w:rsid w:val="00377625"/>
    <w:rsid w:val="0038046E"/>
    <w:rsid w:val="0038070E"/>
    <w:rsid w:val="00380FD8"/>
    <w:rsid w:val="00381602"/>
    <w:rsid w:val="00381CBB"/>
    <w:rsid w:val="003826BF"/>
    <w:rsid w:val="00382B2B"/>
    <w:rsid w:val="003835BA"/>
    <w:rsid w:val="0038403C"/>
    <w:rsid w:val="00385CF8"/>
    <w:rsid w:val="0038603A"/>
    <w:rsid w:val="00386B30"/>
    <w:rsid w:val="0039077A"/>
    <w:rsid w:val="00391326"/>
    <w:rsid w:val="0039138A"/>
    <w:rsid w:val="00392927"/>
    <w:rsid w:val="00392F8B"/>
    <w:rsid w:val="003937AD"/>
    <w:rsid w:val="00394474"/>
    <w:rsid w:val="003945B0"/>
    <w:rsid w:val="00396A4B"/>
    <w:rsid w:val="003976E0"/>
    <w:rsid w:val="00397992"/>
    <w:rsid w:val="003A0486"/>
    <w:rsid w:val="003A04CF"/>
    <w:rsid w:val="003A0867"/>
    <w:rsid w:val="003A11B8"/>
    <w:rsid w:val="003A1E48"/>
    <w:rsid w:val="003A2160"/>
    <w:rsid w:val="003A539B"/>
    <w:rsid w:val="003A53BD"/>
    <w:rsid w:val="003A54C9"/>
    <w:rsid w:val="003A63C2"/>
    <w:rsid w:val="003A6F64"/>
    <w:rsid w:val="003A7AB8"/>
    <w:rsid w:val="003A7AD8"/>
    <w:rsid w:val="003A7E61"/>
    <w:rsid w:val="003B03C8"/>
    <w:rsid w:val="003B03EC"/>
    <w:rsid w:val="003B1A2E"/>
    <w:rsid w:val="003B1B42"/>
    <w:rsid w:val="003B314A"/>
    <w:rsid w:val="003B3D41"/>
    <w:rsid w:val="003B3F2F"/>
    <w:rsid w:val="003B43BD"/>
    <w:rsid w:val="003B4753"/>
    <w:rsid w:val="003B53F1"/>
    <w:rsid w:val="003B5CAA"/>
    <w:rsid w:val="003B5E93"/>
    <w:rsid w:val="003B7086"/>
    <w:rsid w:val="003B72AE"/>
    <w:rsid w:val="003B7D27"/>
    <w:rsid w:val="003B7E04"/>
    <w:rsid w:val="003B7EE3"/>
    <w:rsid w:val="003C0527"/>
    <w:rsid w:val="003C15F1"/>
    <w:rsid w:val="003C18A7"/>
    <w:rsid w:val="003C1950"/>
    <w:rsid w:val="003C279E"/>
    <w:rsid w:val="003C50FD"/>
    <w:rsid w:val="003C527C"/>
    <w:rsid w:val="003C5956"/>
    <w:rsid w:val="003C5D0A"/>
    <w:rsid w:val="003C61D5"/>
    <w:rsid w:val="003C6353"/>
    <w:rsid w:val="003C654C"/>
    <w:rsid w:val="003C76D0"/>
    <w:rsid w:val="003C7977"/>
    <w:rsid w:val="003C7EEC"/>
    <w:rsid w:val="003D0426"/>
    <w:rsid w:val="003D0761"/>
    <w:rsid w:val="003D0860"/>
    <w:rsid w:val="003D2238"/>
    <w:rsid w:val="003D2365"/>
    <w:rsid w:val="003D2E86"/>
    <w:rsid w:val="003D2F8C"/>
    <w:rsid w:val="003D3729"/>
    <w:rsid w:val="003D376B"/>
    <w:rsid w:val="003D3CD7"/>
    <w:rsid w:val="003D3E0C"/>
    <w:rsid w:val="003D4838"/>
    <w:rsid w:val="003D4D13"/>
    <w:rsid w:val="003D5C7A"/>
    <w:rsid w:val="003D5D7C"/>
    <w:rsid w:val="003D72D5"/>
    <w:rsid w:val="003E117F"/>
    <w:rsid w:val="003E11E0"/>
    <w:rsid w:val="003E130C"/>
    <w:rsid w:val="003E24F2"/>
    <w:rsid w:val="003E2EB7"/>
    <w:rsid w:val="003E313C"/>
    <w:rsid w:val="003E31F8"/>
    <w:rsid w:val="003E3656"/>
    <w:rsid w:val="003E3E80"/>
    <w:rsid w:val="003E4B8C"/>
    <w:rsid w:val="003E5E97"/>
    <w:rsid w:val="003E7294"/>
    <w:rsid w:val="003E7D91"/>
    <w:rsid w:val="003F044A"/>
    <w:rsid w:val="003F0513"/>
    <w:rsid w:val="003F079B"/>
    <w:rsid w:val="003F12BC"/>
    <w:rsid w:val="003F1BF1"/>
    <w:rsid w:val="003F1F81"/>
    <w:rsid w:val="003F25F4"/>
    <w:rsid w:val="003F30E0"/>
    <w:rsid w:val="003F3248"/>
    <w:rsid w:val="003F3846"/>
    <w:rsid w:val="003F3AA4"/>
    <w:rsid w:val="003F517D"/>
    <w:rsid w:val="003F5B95"/>
    <w:rsid w:val="003F5D9F"/>
    <w:rsid w:val="003F61D7"/>
    <w:rsid w:val="003F6985"/>
    <w:rsid w:val="003F7847"/>
    <w:rsid w:val="003F7D51"/>
    <w:rsid w:val="00401BD6"/>
    <w:rsid w:val="00402953"/>
    <w:rsid w:val="00402CD8"/>
    <w:rsid w:val="00402E3E"/>
    <w:rsid w:val="00402FE6"/>
    <w:rsid w:val="0040385D"/>
    <w:rsid w:val="004041A6"/>
    <w:rsid w:val="0040438D"/>
    <w:rsid w:val="004044C5"/>
    <w:rsid w:val="00405743"/>
    <w:rsid w:val="00405824"/>
    <w:rsid w:val="00407A21"/>
    <w:rsid w:val="004102B4"/>
    <w:rsid w:val="004106B3"/>
    <w:rsid w:val="00411FF5"/>
    <w:rsid w:val="004128A6"/>
    <w:rsid w:val="00413FDD"/>
    <w:rsid w:val="00414A84"/>
    <w:rsid w:val="00415460"/>
    <w:rsid w:val="00415938"/>
    <w:rsid w:val="00415ED0"/>
    <w:rsid w:val="00417A10"/>
    <w:rsid w:val="004201FB"/>
    <w:rsid w:val="00420962"/>
    <w:rsid w:val="0042141A"/>
    <w:rsid w:val="00421F86"/>
    <w:rsid w:val="00422066"/>
    <w:rsid w:val="004228EC"/>
    <w:rsid w:val="00422CB4"/>
    <w:rsid w:val="00422F39"/>
    <w:rsid w:val="004247BF"/>
    <w:rsid w:val="00424F36"/>
    <w:rsid w:val="0042579D"/>
    <w:rsid w:val="00425BFF"/>
    <w:rsid w:val="00426302"/>
    <w:rsid w:val="004266F4"/>
    <w:rsid w:val="0042762E"/>
    <w:rsid w:val="00430446"/>
    <w:rsid w:val="00430CB6"/>
    <w:rsid w:val="00433ED3"/>
    <w:rsid w:val="004344A5"/>
    <w:rsid w:val="00435A1F"/>
    <w:rsid w:val="004366CB"/>
    <w:rsid w:val="00436BE2"/>
    <w:rsid w:val="0044003B"/>
    <w:rsid w:val="004403E6"/>
    <w:rsid w:val="004410F9"/>
    <w:rsid w:val="00442749"/>
    <w:rsid w:val="00442B4B"/>
    <w:rsid w:val="004433A3"/>
    <w:rsid w:val="0044349C"/>
    <w:rsid w:val="00443C03"/>
    <w:rsid w:val="00443CFB"/>
    <w:rsid w:val="00443D45"/>
    <w:rsid w:val="00444C12"/>
    <w:rsid w:val="00445C3C"/>
    <w:rsid w:val="00450343"/>
    <w:rsid w:val="00450953"/>
    <w:rsid w:val="00450C5B"/>
    <w:rsid w:val="00450DC6"/>
    <w:rsid w:val="00451700"/>
    <w:rsid w:val="004519C6"/>
    <w:rsid w:val="00453968"/>
    <w:rsid w:val="004539C7"/>
    <w:rsid w:val="00454394"/>
    <w:rsid w:val="004544AB"/>
    <w:rsid w:val="00454627"/>
    <w:rsid w:val="0045471C"/>
    <w:rsid w:val="0045471F"/>
    <w:rsid w:val="00454E4B"/>
    <w:rsid w:val="00454E6D"/>
    <w:rsid w:val="00455403"/>
    <w:rsid w:val="00455F96"/>
    <w:rsid w:val="00457D7F"/>
    <w:rsid w:val="00460162"/>
    <w:rsid w:val="00460CEC"/>
    <w:rsid w:val="00460E47"/>
    <w:rsid w:val="00461744"/>
    <w:rsid w:val="00461FEE"/>
    <w:rsid w:val="0046219D"/>
    <w:rsid w:val="004632C8"/>
    <w:rsid w:val="00463D6B"/>
    <w:rsid w:val="00464089"/>
    <w:rsid w:val="00464542"/>
    <w:rsid w:val="004647E7"/>
    <w:rsid w:val="0046481B"/>
    <w:rsid w:val="00464E64"/>
    <w:rsid w:val="00465226"/>
    <w:rsid w:val="00465348"/>
    <w:rsid w:val="004657AC"/>
    <w:rsid w:val="00465C5B"/>
    <w:rsid w:val="0046648D"/>
    <w:rsid w:val="00466D3E"/>
    <w:rsid w:val="004671C2"/>
    <w:rsid w:val="004674E5"/>
    <w:rsid w:val="00470BF8"/>
    <w:rsid w:val="00472DB8"/>
    <w:rsid w:val="004730A0"/>
    <w:rsid w:val="00473274"/>
    <w:rsid w:val="00473D4D"/>
    <w:rsid w:val="00473EB6"/>
    <w:rsid w:val="00474A5F"/>
    <w:rsid w:val="0047571A"/>
    <w:rsid w:val="00480704"/>
    <w:rsid w:val="004810C9"/>
    <w:rsid w:val="004812F8"/>
    <w:rsid w:val="0048133B"/>
    <w:rsid w:val="00481648"/>
    <w:rsid w:val="004823E6"/>
    <w:rsid w:val="00482C29"/>
    <w:rsid w:val="00483EE4"/>
    <w:rsid w:val="00483F56"/>
    <w:rsid w:val="00484648"/>
    <w:rsid w:val="00484A50"/>
    <w:rsid w:val="00485374"/>
    <w:rsid w:val="00485A71"/>
    <w:rsid w:val="00485FB4"/>
    <w:rsid w:val="004861D5"/>
    <w:rsid w:val="00486463"/>
    <w:rsid w:val="004867CE"/>
    <w:rsid w:val="004870AB"/>
    <w:rsid w:val="00487DF4"/>
    <w:rsid w:val="00490CC1"/>
    <w:rsid w:val="004915F2"/>
    <w:rsid w:val="004916C8"/>
    <w:rsid w:val="00492100"/>
    <w:rsid w:val="004927BD"/>
    <w:rsid w:val="0049280E"/>
    <w:rsid w:val="00492906"/>
    <w:rsid w:val="00492A7C"/>
    <w:rsid w:val="00492B66"/>
    <w:rsid w:val="00492FD9"/>
    <w:rsid w:val="004932C3"/>
    <w:rsid w:val="00493515"/>
    <w:rsid w:val="00494B4E"/>
    <w:rsid w:val="0049547C"/>
    <w:rsid w:val="00495DA1"/>
    <w:rsid w:val="00496C3F"/>
    <w:rsid w:val="00496F73"/>
    <w:rsid w:val="004971E0"/>
    <w:rsid w:val="00497697"/>
    <w:rsid w:val="00497DDF"/>
    <w:rsid w:val="004A0659"/>
    <w:rsid w:val="004A19BF"/>
    <w:rsid w:val="004A2BC1"/>
    <w:rsid w:val="004A2F9E"/>
    <w:rsid w:val="004A397F"/>
    <w:rsid w:val="004A410D"/>
    <w:rsid w:val="004A4D22"/>
    <w:rsid w:val="004A583B"/>
    <w:rsid w:val="004A6045"/>
    <w:rsid w:val="004A7282"/>
    <w:rsid w:val="004A7CC4"/>
    <w:rsid w:val="004B0FFB"/>
    <w:rsid w:val="004B1296"/>
    <w:rsid w:val="004B1309"/>
    <w:rsid w:val="004B149A"/>
    <w:rsid w:val="004B1935"/>
    <w:rsid w:val="004B1CC8"/>
    <w:rsid w:val="004B2E74"/>
    <w:rsid w:val="004B474B"/>
    <w:rsid w:val="004B5C09"/>
    <w:rsid w:val="004B6CDC"/>
    <w:rsid w:val="004B6EB5"/>
    <w:rsid w:val="004B747E"/>
    <w:rsid w:val="004B7678"/>
    <w:rsid w:val="004B7C5F"/>
    <w:rsid w:val="004B7E93"/>
    <w:rsid w:val="004C064D"/>
    <w:rsid w:val="004C149B"/>
    <w:rsid w:val="004C14B2"/>
    <w:rsid w:val="004C1F46"/>
    <w:rsid w:val="004C3A30"/>
    <w:rsid w:val="004C3BC6"/>
    <w:rsid w:val="004C4881"/>
    <w:rsid w:val="004C51A8"/>
    <w:rsid w:val="004C52B9"/>
    <w:rsid w:val="004C53FF"/>
    <w:rsid w:val="004C60DE"/>
    <w:rsid w:val="004C63D4"/>
    <w:rsid w:val="004C65C0"/>
    <w:rsid w:val="004C72BA"/>
    <w:rsid w:val="004C7EFA"/>
    <w:rsid w:val="004D02F1"/>
    <w:rsid w:val="004D066D"/>
    <w:rsid w:val="004D136C"/>
    <w:rsid w:val="004D16AA"/>
    <w:rsid w:val="004D18B9"/>
    <w:rsid w:val="004D1C47"/>
    <w:rsid w:val="004D1D32"/>
    <w:rsid w:val="004D31BC"/>
    <w:rsid w:val="004D34DB"/>
    <w:rsid w:val="004D35C0"/>
    <w:rsid w:val="004D37EB"/>
    <w:rsid w:val="004D4094"/>
    <w:rsid w:val="004D41DE"/>
    <w:rsid w:val="004D5AC0"/>
    <w:rsid w:val="004D5AEF"/>
    <w:rsid w:val="004D5B1E"/>
    <w:rsid w:val="004D5FDE"/>
    <w:rsid w:val="004D62B4"/>
    <w:rsid w:val="004D658D"/>
    <w:rsid w:val="004D6A72"/>
    <w:rsid w:val="004D6E1D"/>
    <w:rsid w:val="004D757B"/>
    <w:rsid w:val="004D7609"/>
    <w:rsid w:val="004D7BBC"/>
    <w:rsid w:val="004D7D64"/>
    <w:rsid w:val="004E0875"/>
    <w:rsid w:val="004E08E7"/>
    <w:rsid w:val="004E10F5"/>
    <w:rsid w:val="004E1F98"/>
    <w:rsid w:val="004E2267"/>
    <w:rsid w:val="004E27B7"/>
    <w:rsid w:val="004E2B4F"/>
    <w:rsid w:val="004E332E"/>
    <w:rsid w:val="004E397E"/>
    <w:rsid w:val="004E3AF4"/>
    <w:rsid w:val="004E3D5F"/>
    <w:rsid w:val="004E40E5"/>
    <w:rsid w:val="004E4C27"/>
    <w:rsid w:val="004E557A"/>
    <w:rsid w:val="004E558A"/>
    <w:rsid w:val="004E5C75"/>
    <w:rsid w:val="004E60D7"/>
    <w:rsid w:val="004E6639"/>
    <w:rsid w:val="004E704A"/>
    <w:rsid w:val="004E7360"/>
    <w:rsid w:val="004E77B7"/>
    <w:rsid w:val="004F14A3"/>
    <w:rsid w:val="004F201C"/>
    <w:rsid w:val="004F3E66"/>
    <w:rsid w:val="004F41A6"/>
    <w:rsid w:val="004F47DD"/>
    <w:rsid w:val="004F4E97"/>
    <w:rsid w:val="004F52AD"/>
    <w:rsid w:val="004F5C0C"/>
    <w:rsid w:val="004F5FFB"/>
    <w:rsid w:val="004F6A46"/>
    <w:rsid w:val="004F7DB5"/>
    <w:rsid w:val="0050004A"/>
    <w:rsid w:val="0050109B"/>
    <w:rsid w:val="00501A89"/>
    <w:rsid w:val="00501F18"/>
    <w:rsid w:val="005022D2"/>
    <w:rsid w:val="0050292B"/>
    <w:rsid w:val="00502C85"/>
    <w:rsid w:val="0050365A"/>
    <w:rsid w:val="00503B37"/>
    <w:rsid w:val="00503C36"/>
    <w:rsid w:val="00504260"/>
    <w:rsid w:val="0050446B"/>
    <w:rsid w:val="00506445"/>
    <w:rsid w:val="005066D9"/>
    <w:rsid w:val="005075CC"/>
    <w:rsid w:val="00511334"/>
    <w:rsid w:val="00511488"/>
    <w:rsid w:val="00511847"/>
    <w:rsid w:val="005127C5"/>
    <w:rsid w:val="00514B65"/>
    <w:rsid w:val="00514B8D"/>
    <w:rsid w:val="00514FD5"/>
    <w:rsid w:val="0051521D"/>
    <w:rsid w:val="005157F1"/>
    <w:rsid w:val="005177E8"/>
    <w:rsid w:val="005200D8"/>
    <w:rsid w:val="005202D1"/>
    <w:rsid w:val="00520E97"/>
    <w:rsid w:val="0052158E"/>
    <w:rsid w:val="00521A0D"/>
    <w:rsid w:val="00521A8C"/>
    <w:rsid w:val="005224E8"/>
    <w:rsid w:val="00522F8E"/>
    <w:rsid w:val="005235BC"/>
    <w:rsid w:val="00525CA9"/>
    <w:rsid w:val="005263FD"/>
    <w:rsid w:val="0052677C"/>
    <w:rsid w:val="00526C2C"/>
    <w:rsid w:val="00526D57"/>
    <w:rsid w:val="00527CA5"/>
    <w:rsid w:val="00527CDD"/>
    <w:rsid w:val="00527DFB"/>
    <w:rsid w:val="0053126A"/>
    <w:rsid w:val="005313CA"/>
    <w:rsid w:val="00532D19"/>
    <w:rsid w:val="00533972"/>
    <w:rsid w:val="005342FD"/>
    <w:rsid w:val="00534DF0"/>
    <w:rsid w:val="00535698"/>
    <w:rsid w:val="00540089"/>
    <w:rsid w:val="00541161"/>
    <w:rsid w:val="00541A58"/>
    <w:rsid w:val="005434AE"/>
    <w:rsid w:val="00544C34"/>
    <w:rsid w:val="0054525B"/>
    <w:rsid w:val="00545B06"/>
    <w:rsid w:val="00546092"/>
    <w:rsid w:val="00547829"/>
    <w:rsid w:val="00547EBD"/>
    <w:rsid w:val="0055004C"/>
    <w:rsid w:val="005501E0"/>
    <w:rsid w:val="005505AB"/>
    <w:rsid w:val="005517A8"/>
    <w:rsid w:val="00552721"/>
    <w:rsid w:val="00552BF7"/>
    <w:rsid w:val="00552CC6"/>
    <w:rsid w:val="005542CD"/>
    <w:rsid w:val="005550FD"/>
    <w:rsid w:val="00555A70"/>
    <w:rsid w:val="00555CAD"/>
    <w:rsid w:val="00557BC0"/>
    <w:rsid w:val="00557ECC"/>
    <w:rsid w:val="00560239"/>
    <w:rsid w:val="005604AE"/>
    <w:rsid w:val="005604E3"/>
    <w:rsid w:val="005612F1"/>
    <w:rsid w:val="00561C23"/>
    <w:rsid w:val="00561D65"/>
    <w:rsid w:val="00561E77"/>
    <w:rsid w:val="00562527"/>
    <w:rsid w:val="005626AD"/>
    <w:rsid w:val="00562C2E"/>
    <w:rsid w:val="0056330E"/>
    <w:rsid w:val="00564ED3"/>
    <w:rsid w:val="0056682F"/>
    <w:rsid w:val="00566B2A"/>
    <w:rsid w:val="00566F1A"/>
    <w:rsid w:val="005671AB"/>
    <w:rsid w:val="00567CB9"/>
    <w:rsid w:val="00567FBC"/>
    <w:rsid w:val="005711FA"/>
    <w:rsid w:val="005721DC"/>
    <w:rsid w:val="005739E9"/>
    <w:rsid w:val="00574380"/>
    <w:rsid w:val="005744D4"/>
    <w:rsid w:val="00574A82"/>
    <w:rsid w:val="00574B20"/>
    <w:rsid w:val="005759A1"/>
    <w:rsid w:val="00580319"/>
    <w:rsid w:val="00581902"/>
    <w:rsid w:val="00581D2C"/>
    <w:rsid w:val="005826DC"/>
    <w:rsid w:val="00582FDE"/>
    <w:rsid w:val="0058352B"/>
    <w:rsid w:val="005837C8"/>
    <w:rsid w:val="00583D19"/>
    <w:rsid w:val="00584CAC"/>
    <w:rsid w:val="00585610"/>
    <w:rsid w:val="00586A07"/>
    <w:rsid w:val="00586E8B"/>
    <w:rsid w:val="0059003D"/>
    <w:rsid w:val="0059188A"/>
    <w:rsid w:val="005924B2"/>
    <w:rsid w:val="00592B8F"/>
    <w:rsid w:val="00593691"/>
    <w:rsid w:val="00594BE7"/>
    <w:rsid w:val="00594DCD"/>
    <w:rsid w:val="00596289"/>
    <w:rsid w:val="005970D8"/>
    <w:rsid w:val="00597577"/>
    <w:rsid w:val="00597688"/>
    <w:rsid w:val="005A11E7"/>
    <w:rsid w:val="005A125C"/>
    <w:rsid w:val="005A2221"/>
    <w:rsid w:val="005A3663"/>
    <w:rsid w:val="005A4661"/>
    <w:rsid w:val="005A5776"/>
    <w:rsid w:val="005A5C7E"/>
    <w:rsid w:val="005A5E73"/>
    <w:rsid w:val="005A625B"/>
    <w:rsid w:val="005A7CA8"/>
    <w:rsid w:val="005B078C"/>
    <w:rsid w:val="005B0C96"/>
    <w:rsid w:val="005B1A46"/>
    <w:rsid w:val="005B1BDF"/>
    <w:rsid w:val="005B223D"/>
    <w:rsid w:val="005B37D8"/>
    <w:rsid w:val="005B3FCF"/>
    <w:rsid w:val="005B5185"/>
    <w:rsid w:val="005B5FF2"/>
    <w:rsid w:val="005B781B"/>
    <w:rsid w:val="005B788C"/>
    <w:rsid w:val="005B791B"/>
    <w:rsid w:val="005B7B3C"/>
    <w:rsid w:val="005C02E2"/>
    <w:rsid w:val="005C06CB"/>
    <w:rsid w:val="005C20BA"/>
    <w:rsid w:val="005C235D"/>
    <w:rsid w:val="005C27B2"/>
    <w:rsid w:val="005C2A6A"/>
    <w:rsid w:val="005C2C9B"/>
    <w:rsid w:val="005C36FA"/>
    <w:rsid w:val="005C3C5D"/>
    <w:rsid w:val="005C4A49"/>
    <w:rsid w:val="005C65AD"/>
    <w:rsid w:val="005C7A24"/>
    <w:rsid w:val="005D02FA"/>
    <w:rsid w:val="005D033A"/>
    <w:rsid w:val="005D2227"/>
    <w:rsid w:val="005D29B0"/>
    <w:rsid w:val="005D3105"/>
    <w:rsid w:val="005D3A22"/>
    <w:rsid w:val="005D3BDC"/>
    <w:rsid w:val="005D3D68"/>
    <w:rsid w:val="005D3E9B"/>
    <w:rsid w:val="005D3ED6"/>
    <w:rsid w:val="005D539E"/>
    <w:rsid w:val="005D5515"/>
    <w:rsid w:val="005D5E9C"/>
    <w:rsid w:val="005D5FDF"/>
    <w:rsid w:val="005D6344"/>
    <w:rsid w:val="005D6795"/>
    <w:rsid w:val="005D6A61"/>
    <w:rsid w:val="005D6E54"/>
    <w:rsid w:val="005D7CD2"/>
    <w:rsid w:val="005D7FD4"/>
    <w:rsid w:val="005E090D"/>
    <w:rsid w:val="005E0D3F"/>
    <w:rsid w:val="005E1A2A"/>
    <w:rsid w:val="005E1D35"/>
    <w:rsid w:val="005E31EF"/>
    <w:rsid w:val="005E3729"/>
    <w:rsid w:val="005E43D2"/>
    <w:rsid w:val="005E4760"/>
    <w:rsid w:val="005E5B9B"/>
    <w:rsid w:val="005E66D4"/>
    <w:rsid w:val="005E707E"/>
    <w:rsid w:val="005E730D"/>
    <w:rsid w:val="005E74FF"/>
    <w:rsid w:val="005E7A17"/>
    <w:rsid w:val="005E7B11"/>
    <w:rsid w:val="005F043B"/>
    <w:rsid w:val="005F130C"/>
    <w:rsid w:val="005F1CA3"/>
    <w:rsid w:val="005F2146"/>
    <w:rsid w:val="005F21CD"/>
    <w:rsid w:val="005F27E0"/>
    <w:rsid w:val="005F2A75"/>
    <w:rsid w:val="005F2AE8"/>
    <w:rsid w:val="005F3854"/>
    <w:rsid w:val="005F3C20"/>
    <w:rsid w:val="005F3D70"/>
    <w:rsid w:val="005F40DB"/>
    <w:rsid w:val="005F49CD"/>
    <w:rsid w:val="005F4D99"/>
    <w:rsid w:val="005F50E2"/>
    <w:rsid w:val="005F63F2"/>
    <w:rsid w:val="005F775E"/>
    <w:rsid w:val="005F78A9"/>
    <w:rsid w:val="0060169A"/>
    <w:rsid w:val="00602B8A"/>
    <w:rsid w:val="00603AC0"/>
    <w:rsid w:val="00603DC0"/>
    <w:rsid w:val="00604550"/>
    <w:rsid w:val="00604710"/>
    <w:rsid w:val="00605118"/>
    <w:rsid w:val="00605780"/>
    <w:rsid w:val="00605DF9"/>
    <w:rsid w:val="006060D3"/>
    <w:rsid w:val="006064A6"/>
    <w:rsid w:val="00607C98"/>
    <w:rsid w:val="00610CBD"/>
    <w:rsid w:val="00610CD5"/>
    <w:rsid w:val="00611D01"/>
    <w:rsid w:val="00613F0C"/>
    <w:rsid w:val="00614E0B"/>
    <w:rsid w:val="00615E33"/>
    <w:rsid w:val="00615F79"/>
    <w:rsid w:val="00616094"/>
    <w:rsid w:val="0061631A"/>
    <w:rsid w:val="0061746B"/>
    <w:rsid w:val="006175A2"/>
    <w:rsid w:val="00617792"/>
    <w:rsid w:val="00620D1B"/>
    <w:rsid w:val="00620F5E"/>
    <w:rsid w:val="00621231"/>
    <w:rsid w:val="00621879"/>
    <w:rsid w:val="00621A16"/>
    <w:rsid w:val="00621DC7"/>
    <w:rsid w:val="00622299"/>
    <w:rsid w:val="00622B66"/>
    <w:rsid w:val="0062361E"/>
    <w:rsid w:val="00623751"/>
    <w:rsid w:val="0062436B"/>
    <w:rsid w:val="00624B27"/>
    <w:rsid w:val="006253CC"/>
    <w:rsid w:val="006258C0"/>
    <w:rsid w:val="00626090"/>
    <w:rsid w:val="00626C97"/>
    <w:rsid w:val="0062706A"/>
    <w:rsid w:val="00627391"/>
    <w:rsid w:val="00627844"/>
    <w:rsid w:val="0063026C"/>
    <w:rsid w:val="00630D8E"/>
    <w:rsid w:val="006319C7"/>
    <w:rsid w:val="00631B51"/>
    <w:rsid w:val="006324C3"/>
    <w:rsid w:val="00633E9B"/>
    <w:rsid w:val="006341F1"/>
    <w:rsid w:val="00634B14"/>
    <w:rsid w:val="0063594C"/>
    <w:rsid w:val="00635DF4"/>
    <w:rsid w:val="00635E5E"/>
    <w:rsid w:val="006364EE"/>
    <w:rsid w:val="0063669A"/>
    <w:rsid w:val="0063688C"/>
    <w:rsid w:val="00636DB9"/>
    <w:rsid w:val="00640D90"/>
    <w:rsid w:val="00642A2A"/>
    <w:rsid w:val="00642BD4"/>
    <w:rsid w:val="00642BFE"/>
    <w:rsid w:val="006437AE"/>
    <w:rsid w:val="00644471"/>
    <w:rsid w:val="006445EC"/>
    <w:rsid w:val="0064481C"/>
    <w:rsid w:val="00644D56"/>
    <w:rsid w:val="00645D08"/>
    <w:rsid w:val="00645FB1"/>
    <w:rsid w:val="00646F9D"/>
    <w:rsid w:val="00647A13"/>
    <w:rsid w:val="0065063F"/>
    <w:rsid w:val="00652487"/>
    <w:rsid w:val="00652DC4"/>
    <w:rsid w:val="006535A9"/>
    <w:rsid w:val="00653C6D"/>
    <w:rsid w:val="0065480A"/>
    <w:rsid w:val="00654ECA"/>
    <w:rsid w:val="006566B4"/>
    <w:rsid w:val="00656A83"/>
    <w:rsid w:val="006573B2"/>
    <w:rsid w:val="006573E5"/>
    <w:rsid w:val="00657933"/>
    <w:rsid w:val="00657AEA"/>
    <w:rsid w:val="0066023C"/>
    <w:rsid w:val="006613B7"/>
    <w:rsid w:val="00661502"/>
    <w:rsid w:val="00661524"/>
    <w:rsid w:val="00661602"/>
    <w:rsid w:val="00661F34"/>
    <w:rsid w:val="006631AA"/>
    <w:rsid w:val="00665DC2"/>
    <w:rsid w:val="006676C4"/>
    <w:rsid w:val="006721B4"/>
    <w:rsid w:val="006738EE"/>
    <w:rsid w:val="00674516"/>
    <w:rsid w:val="006756E5"/>
    <w:rsid w:val="006757C4"/>
    <w:rsid w:val="006761AB"/>
    <w:rsid w:val="006764F4"/>
    <w:rsid w:val="00676972"/>
    <w:rsid w:val="006776CC"/>
    <w:rsid w:val="00677C9C"/>
    <w:rsid w:val="00680EFD"/>
    <w:rsid w:val="006810B7"/>
    <w:rsid w:val="00681253"/>
    <w:rsid w:val="00681AB7"/>
    <w:rsid w:val="00681D04"/>
    <w:rsid w:val="00681D13"/>
    <w:rsid w:val="00681D97"/>
    <w:rsid w:val="00681FA7"/>
    <w:rsid w:val="0068274E"/>
    <w:rsid w:val="00682AFC"/>
    <w:rsid w:val="00682CAB"/>
    <w:rsid w:val="00682D80"/>
    <w:rsid w:val="00682F4B"/>
    <w:rsid w:val="0068404B"/>
    <w:rsid w:val="00684C92"/>
    <w:rsid w:val="0068582D"/>
    <w:rsid w:val="00685C44"/>
    <w:rsid w:val="00685DD5"/>
    <w:rsid w:val="00686526"/>
    <w:rsid w:val="0068701B"/>
    <w:rsid w:val="00687A81"/>
    <w:rsid w:val="00692D0E"/>
    <w:rsid w:val="00694FF0"/>
    <w:rsid w:val="00695278"/>
    <w:rsid w:val="00696513"/>
    <w:rsid w:val="00696589"/>
    <w:rsid w:val="006969C4"/>
    <w:rsid w:val="006973AE"/>
    <w:rsid w:val="006975A8"/>
    <w:rsid w:val="00697E7F"/>
    <w:rsid w:val="00697F07"/>
    <w:rsid w:val="006A06A8"/>
    <w:rsid w:val="006A079C"/>
    <w:rsid w:val="006A1337"/>
    <w:rsid w:val="006A2832"/>
    <w:rsid w:val="006A3BAB"/>
    <w:rsid w:val="006A41F0"/>
    <w:rsid w:val="006A4A05"/>
    <w:rsid w:val="006A5059"/>
    <w:rsid w:val="006A53CB"/>
    <w:rsid w:val="006A5EE0"/>
    <w:rsid w:val="006A61F0"/>
    <w:rsid w:val="006A6983"/>
    <w:rsid w:val="006A6CF6"/>
    <w:rsid w:val="006A7225"/>
    <w:rsid w:val="006A767D"/>
    <w:rsid w:val="006A7F67"/>
    <w:rsid w:val="006B043B"/>
    <w:rsid w:val="006B0483"/>
    <w:rsid w:val="006B0A01"/>
    <w:rsid w:val="006B12C2"/>
    <w:rsid w:val="006B18DB"/>
    <w:rsid w:val="006B1ADB"/>
    <w:rsid w:val="006B2990"/>
    <w:rsid w:val="006B2C24"/>
    <w:rsid w:val="006B33A8"/>
    <w:rsid w:val="006B350A"/>
    <w:rsid w:val="006B3920"/>
    <w:rsid w:val="006B4738"/>
    <w:rsid w:val="006B4785"/>
    <w:rsid w:val="006B4871"/>
    <w:rsid w:val="006B5024"/>
    <w:rsid w:val="006B52EF"/>
    <w:rsid w:val="006B579C"/>
    <w:rsid w:val="006B696C"/>
    <w:rsid w:val="006B6C6D"/>
    <w:rsid w:val="006B6DAD"/>
    <w:rsid w:val="006B7A67"/>
    <w:rsid w:val="006B7B5F"/>
    <w:rsid w:val="006B7F0A"/>
    <w:rsid w:val="006C0675"/>
    <w:rsid w:val="006C06BD"/>
    <w:rsid w:val="006C1074"/>
    <w:rsid w:val="006C179D"/>
    <w:rsid w:val="006C1960"/>
    <w:rsid w:val="006C20DB"/>
    <w:rsid w:val="006C2C8B"/>
    <w:rsid w:val="006C3EC5"/>
    <w:rsid w:val="006C5045"/>
    <w:rsid w:val="006C550D"/>
    <w:rsid w:val="006C6109"/>
    <w:rsid w:val="006C7012"/>
    <w:rsid w:val="006C73E1"/>
    <w:rsid w:val="006C75B9"/>
    <w:rsid w:val="006D05E8"/>
    <w:rsid w:val="006D0E12"/>
    <w:rsid w:val="006D24F4"/>
    <w:rsid w:val="006D2662"/>
    <w:rsid w:val="006D3A76"/>
    <w:rsid w:val="006D42F7"/>
    <w:rsid w:val="006D6236"/>
    <w:rsid w:val="006D62C7"/>
    <w:rsid w:val="006D6E3D"/>
    <w:rsid w:val="006D714C"/>
    <w:rsid w:val="006D7E9E"/>
    <w:rsid w:val="006E0252"/>
    <w:rsid w:val="006E0494"/>
    <w:rsid w:val="006E0539"/>
    <w:rsid w:val="006E18BB"/>
    <w:rsid w:val="006E1A54"/>
    <w:rsid w:val="006E2309"/>
    <w:rsid w:val="006E2A39"/>
    <w:rsid w:val="006E30AB"/>
    <w:rsid w:val="006E3362"/>
    <w:rsid w:val="006E372B"/>
    <w:rsid w:val="006E4EE5"/>
    <w:rsid w:val="006E74B0"/>
    <w:rsid w:val="006E7DCD"/>
    <w:rsid w:val="006F018E"/>
    <w:rsid w:val="006F07E5"/>
    <w:rsid w:val="006F123D"/>
    <w:rsid w:val="006F16A4"/>
    <w:rsid w:val="006F1AC3"/>
    <w:rsid w:val="006F1FB9"/>
    <w:rsid w:val="006F26EC"/>
    <w:rsid w:val="006F2D55"/>
    <w:rsid w:val="006F2F4C"/>
    <w:rsid w:val="006F3BAB"/>
    <w:rsid w:val="006F3CB7"/>
    <w:rsid w:val="006F4838"/>
    <w:rsid w:val="006F4F32"/>
    <w:rsid w:val="006F53A3"/>
    <w:rsid w:val="006F6037"/>
    <w:rsid w:val="006F6242"/>
    <w:rsid w:val="006F68F3"/>
    <w:rsid w:val="006F7116"/>
    <w:rsid w:val="006F7714"/>
    <w:rsid w:val="0070143E"/>
    <w:rsid w:val="007019C9"/>
    <w:rsid w:val="00701AA1"/>
    <w:rsid w:val="00701E26"/>
    <w:rsid w:val="00701F94"/>
    <w:rsid w:val="0070209F"/>
    <w:rsid w:val="0070222D"/>
    <w:rsid w:val="007023B9"/>
    <w:rsid w:val="0070242B"/>
    <w:rsid w:val="0070362A"/>
    <w:rsid w:val="007045E9"/>
    <w:rsid w:val="00704C45"/>
    <w:rsid w:val="007066CC"/>
    <w:rsid w:val="00706A63"/>
    <w:rsid w:val="00706A95"/>
    <w:rsid w:val="00710A3F"/>
    <w:rsid w:val="007117CD"/>
    <w:rsid w:val="00711AFC"/>
    <w:rsid w:val="00711F84"/>
    <w:rsid w:val="00712495"/>
    <w:rsid w:val="007125A5"/>
    <w:rsid w:val="00712D0E"/>
    <w:rsid w:val="00713BBF"/>
    <w:rsid w:val="00715C03"/>
    <w:rsid w:val="00715D22"/>
    <w:rsid w:val="0071642D"/>
    <w:rsid w:val="00716539"/>
    <w:rsid w:val="00716D59"/>
    <w:rsid w:val="00716DEE"/>
    <w:rsid w:val="007170BD"/>
    <w:rsid w:val="00720501"/>
    <w:rsid w:val="0072127E"/>
    <w:rsid w:val="007215AB"/>
    <w:rsid w:val="007225C3"/>
    <w:rsid w:val="00723D88"/>
    <w:rsid w:val="00724863"/>
    <w:rsid w:val="00724D3F"/>
    <w:rsid w:val="00725F96"/>
    <w:rsid w:val="00726815"/>
    <w:rsid w:val="00726CD9"/>
    <w:rsid w:val="00726DA9"/>
    <w:rsid w:val="007276A3"/>
    <w:rsid w:val="007300E0"/>
    <w:rsid w:val="007301C6"/>
    <w:rsid w:val="00730BA0"/>
    <w:rsid w:val="007310F6"/>
    <w:rsid w:val="0073157D"/>
    <w:rsid w:val="00731699"/>
    <w:rsid w:val="00731CAD"/>
    <w:rsid w:val="0073200C"/>
    <w:rsid w:val="0073219D"/>
    <w:rsid w:val="00733E89"/>
    <w:rsid w:val="00734EC5"/>
    <w:rsid w:val="00735177"/>
    <w:rsid w:val="007370A6"/>
    <w:rsid w:val="00737B0F"/>
    <w:rsid w:val="00737FE8"/>
    <w:rsid w:val="00740D1E"/>
    <w:rsid w:val="007411A0"/>
    <w:rsid w:val="007411A1"/>
    <w:rsid w:val="0074224F"/>
    <w:rsid w:val="007425F3"/>
    <w:rsid w:val="00743494"/>
    <w:rsid w:val="00743BA5"/>
    <w:rsid w:val="00744189"/>
    <w:rsid w:val="00746891"/>
    <w:rsid w:val="007468B8"/>
    <w:rsid w:val="00747BE2"/>
    <w:rsid w:val="00751BF9"/>
    <w:rsid w:val="00751C9B"/>
    <w:rsid w:val="00751D55"/>
    <w:rsid w:val="007521B2"/>
    <w:rsid w:val="007526AB"/>
    <w:rsid w:val="007539C0"/>
    <w:rsid w:val="007549A9"/>
    <w:rsid w:val="00755C1D"/>
    <w:rsid w:val="007572CD"/>
    <w:rsid w:val="0075787A"/>
    <w:rsid w:val="00757AB4"/>
    <w:rsid w:val="00757D69"/>
    <w:rsid w:val="00757E3C"/>
    <w:rsid w:val="00757E48"/>
    <w:rsid w:val="00760445"/>
    <w:rsid w:val="00761825"/>
    <w:rsid w:val="0076409E"/>
    <w:rsid w:val="00764595"/>
    <w:rsid w:val="00764C13"/>
    <w:rsid w:val="00764F17"/>
    <w:rsid w:val="007655F0"/>
    <w:rsid w:val="007657A1"/>
    <w:rsid w:val="00770014"/>
    <w:rsid w:val="00770191"/>
    <w:rsid w:val="007702A8"/>
    <w:rsid w:val="0077070D"/>
    <w:rsid w:val="007716E7"/>
    <w:rsid w:val="00771AAD"/>
    <w:rsid w:val="00771CC4"/>
    <w:rsid w:val="00771E05"/>
    <w:rsid w:val="00771F7A"/>
    <w:rsid w:val="007728A8"/>
    <w:rsid w:val="007735ED"/>
    <w:rsid w:val="00773A60"/>
    <w:rsid w:val="00774F68"/>
    <w:rsid w:val="00775159"/>
    <w:rsid w:val="00775E9F"/>
    <w:rsid w:val="00775FCF"/>
    <w:rsid w:val="007771FC"/>
    <w:rsid w:val="00777548"/>
    <w:rsid w:val="00780A0E"/>
    <w:rsid w:val="00780E37"/>
    <w:rsid w:val="007811D7"/>
    <w:rsid w:val="007818F4"/>
    <w:rsid w:val="00781A5C"/>
    <w:rsid w:val="0078256A"/>
    <w:rsid w:val="00782D39"/>
    <w:rsid w:val="00783815"/>
    <w:rsid w:val="0078502E"/>
    <w:rsid w:val="00785519"/>
    <w:rsid w:val="00786D8A"/>
    <w:rsid w:val="00787079"/>
    <w:rsid w:val="00787360"/>
    <w:rsid w:val="00787F4B"/>
    <w:rsid w:val="007907DB"/>
    <w:rsid w:val="00790C1B"/>
    <w:rsid w:val="007910D2"/>
    <w:rsid w:val="00791B1B"/>
    <w:rsid w:val="00792250"/>
    <w:rsid w:val="007938FD"/>
    <w:rsid w:val="00793A89"/>
    <w:rsid w:val="00793C94"/>
    <w:rsid w:val="00794013"/>
    <w:rsid w:val="00794401"/>
    <w:rsid w:val="00794540"/>
    <w:rsid w:val="00794A8F"/>
    <w:rsid w:val="00794B66"/>
    <w:rsid w:val="00794ED3"/>
    <w:rsid w:val="00795399"/>
    <w:rsid w:val="00795466"/>
    <w:rsid w:val="007955B1"/>
    <w:rsid w:val="007957AC"/>
    <w:rsid w:val="0079589B"/>
    <w:rsid w:val="00797AC6"/>
    <w:rsid w:val="007A0028"/>
    <w:rsid w:val="007A0686"/>
    <w:rsid w:val="007A09BA"/>
    <w:rsid w:val="007A0D06"/>
    <w:rsid w:val="007A12D3"/>
    <w:rsid w:val="007A1D8C"/>
    <w:rsid w:val="007A21CD"/>
    <w:rsid w:val="007A2A57"/>
    <w:rsid w:val="007A2D12"/>
    <w:rsid w:val="007A3CC6"/>
    <w:rsid w:val="007A4125"/>
    <w:rsid w:val="007A576B"/>
    <w:rsid w:val="007A59E5"/>
    <w:rsid w:val="007A5B84"/>
    <w:rsid w:val="007A5EA6"/>
    <w:rsid w:val="007A7B31"/>
    <w:rsid w:val="007B084B"/>
    <w:rsid w:val="007B118E"/>
    <w:rsid w:val="007B1546"/>
    <w:rsid w:val="007B1875"/>
    <w:rsid w:val="007B1E80"/>
    <w:rsid w:val="007B1EB9"/>
    <w:rsid w:val="007B2146"/>
    <w:rsid w:val="007B2480"/>
    <w:rsid w:val="007B38DC"/>
    <w:rsid w:val="007B3F23"/>
    <w:rsid w:val="007B43C3"/>
    <w:rsid w:val="007B4733"/>
    <w:rsid w:val="007B6508"/>
    <w:rsid w:val="007B6F6F"/>
    <w:rsid w:val="007B72FE"/>
    <w:rsid w:val="007C04E2"/>
    <w:rsid w:val="007C0BB0"/>
    <w:rsid w:val="007C1219"/>
    <w:rsid w:val="007C155D"/>
    <w:rsid w:val="007C23BA"/>
    <w:rsid w:val="007C26AB"/>
    <w:rsid w:val="007C2E7F"/>
    <w:rsid w:val="007C345C"/>
    <w:rsid w:val="007C48D7"/>
    <w:rsid w:val="007C4FAD"/>
    <w:rsid w:val="007C537A"/>
    <w:rsid w:val="007C54A9"/>
    <w:rsid w:val="007C5E7E"/>
    <w:rsid w:val="007C70F7"/>
    <w:rsid w:val="007C72ED"/>
    <w:rsid w:val="007C7391"/>
    <w:rsid w:val="007C77C6"/>
    <w:rsid w:val="007D0243"/>
    <w:rsid w:val="007D10FD"/>
    <w:rsid w:val="007D11DC"/>
    <w:rsid w:val="007D1F7D"/>
    <w:rsid w:val="007D2AF7"/>
    <w:rsid w:val="007D2B88"/>
    <w:rsid w:val="007D2D6C"/>
    <w:rsid w:val="007D36B7"/>
    <w:rsid w:val="007D42D2"/>
    <w:rsid w:val="007D43A3"/>
    <w:rsid w:val="007D4DF9"/>
    <w:rsid w:val="007D5214"/>
    <w:rsid w:val="007D650D"/>
    <w:rsid w:val="007D785D"/>
    <w:rsid w:val="007D7B54"/>
    <w:rsid w:val="007E0032"/>
    <w:rsid w:val="007E2CBE"/>
    <w:rsid w:val="007E3602"/>
    <w:rsid w:val="007E3D94"/>
    <w:rsid w:val="007E5CC0"/>
    <w:rsid w:val="007E6AAF"/>
    <w:rsid w:val="007E79C4"/>
    <w:rsid w:val="007E7E00"/>
    <w:rsid w:val="007F1B91"/>
    <w:rsid w:val="007F1DDC"/>
    <w:rsid w:val="007F220C"/>
    <w:rsid w:val="007F329C"/>
    <w:rsid w:val="007F3D36"/>
    <w:rsid w:val="007F4E06"/>
    <w:rsid w:val="007F5B19"/>
    <w:rsid w:val="007F65D4"/>
    <w:rsid w:val="007F674D"/>
    <w:rsid w:val="007F6C8B"/>
    <w:rsid w:val="008003CB"/>
    <w:rsid w:val="00801287"/>
    <w:rsid w:val="00801629"/>
    <w:rsid w:val="0080181F"/>
    <w:rsid w:val="00802535"/>
    <w:rsid w:val="00803482"/>
    <w:rsid w:val="00803916"/>
    <w:rsid w:val="008045C5"/>
    <w:rsid w:val="00804601"/>
    <w:rsid w:val="00804D0F"/>
    <w:rsid w:val="00804D37"/>
    <w:rsid w:val="008061E2"/>
    <w:rsid w:val="00806FF2"/>
    <w:rsid w:val="008071A6"/>
    <w:rsid w:val="008100AB"/>
    <w:rsid w:val="008108FC"/>
    <w:rsid w:val="00810A40"/>
    <w:rsid w:val="00810B75"/>
    <w:rsid w:val="00810F9D"/>
    <w:rsid w:val="00811C8E"/>
    <w:rsid w:val="00815C6E"/>
    <w:rsid w:val="00816561"/>
    <w:rsid w:val="008166D4"/>
    <w:rsid w:val="00817888"/>
    <w:rsid w:val="00817955"/>
    <w:rsid w:val="00817F63"/>
    <w:rsid w:val="00817FD6"/>
    <w:rsid w:val="00820425"/>
    <w:rsid w:val="0082121E"/>
    <w:rsid w:val="00821CDA"/>
    <w:rsid w:val="0082240C"/>
    <w:rsid w:val="00824201"/>
    <w:rsid w:val="00825527"/>
    <w:rsid w:val="00825A1D"/>
    <w:rsid w:val="00831EB5"/>
    <w:rsid w:val="00831F2F"/>
    <w:rsid w:val="0083286F"/>
    <w:rsid w:val="00832E38"/>
    <w:rsid w:val="00836835"/>
    <w:rsid w:val="008371C5"/>
    <w:rsid w:val="008372D6"/>
    <w:rsid w:val="008379B9"/>
    <w:rsid w:val="008414C9"/>
    <w:rsid w:val="00841A84"/>
    <w:rsid w:val="00843718"/>
    <w:rsid w:val="00843995"/>
    <w:rsid w:val="008439F7"/>
    <w:rsid w:val="0084436A"/>
    <w:rsid w:val="0084493C"/>
    <w:rsid w:val="00845908"/>
    <w:rsid w:val="0084598E"/>
    <w:rsid w:val="00845CFB"/>
    <w:rsid w:val="00845F2A"/>
    <w:rsid w:val="00846D04"/>
    <w:rsid w:val="00850051"/>
    <w:rsid w:val="008513E7"/>
    <w:rsid w:val="00852071"/>
    <w:rsid w:val="00852193"/>
    <w:rsid w:val="00852345"/>
    <w:rsid w:val="00853241"/>
    <w:rsid w:val="00853509"/>
    <w:rsid w:val="0085377A"/>
    <w:rsid w:val="00853A50"/>
    <w:rsid w:val="00854008"/>
    <w:rsid w:val="00854833"/>
    <w:rsid w:val="00854ACE"/>
    <w:rsid w:val="00854C1A"/>
    <w:rsid w:val="00854F16"/>
    <w:rsid w:val="008552AD"/>
    <w:rsid w:val="00856873"/>
    <w:rsid w:val="00856C67"/>
    <w:rsid w:val="00857F35"/>
    <w:rsid w:val="00860346"/>
    <w:rsid w:val="0086077A"/>
    <w:rsid w:val="00861618"/>
    <w:rsid w:val="00861E27"/>
    <w:rsid w:val="00863A74"/>
    <w:rsid w:val="00863BA0"/>
    <w:rsid w:val="008674F5"/>
    <w:rsid w:val="00870214"/>
    <w:rsid w:val="00870521"/>
    <w:rsid w:val="008727B2"/>
    <w:rsid w:val="00873031"/>
    <w:rsid w:val="0087303E"/>
    <w:rsid w:val="008730EE"/>
    <w:rsid w:val="00873217"/>
    <w:rsid w:val="00873399"/>
    <w:rsid w:val="008736B5"/>
    <w:rsid w:val="008739F8"/>
    <w:rsid w:val="00874600"/>
    <w:rsid w:val="008747A6"/>
    <w:rsid w:val="00875425"/>
    <w:rsid w:val="0087592C"/>
    <w:rsid w:val="00875BE6"/>
    <w:rsid w:val="00875E39"/>
    <w:rsid w:val="0087603D"/>
    <w:rsid w:val="008760F6"/>
    <w:rsid w:val="00876137"/>
    <w:rsid w:val="00876660"/>
    <w:rsid w:val="00876DB6"/>
    <w:rsid w:val="00877699"/>
    <w:rsid w:val="00880290"/>
    <w:rsid w:val="008802BF"/>
    <w:rsid w:val="00880766"/>
    <w:rsid w:val="00880AE2"/>
    <w:rsid w:val="00881A2F"/>
    <w:rsid w:val="00881BF3"/>
    <w:rsid w:val="00883D7C"/>
    <w:rsid w:val="008841F3"/>
    <w:rsid w:val="0088446D"/>
    <w:rsid w:val="008846C5"/>
    <w:rsid w:val="00884F0A"/>
    <w:rsid w:val="0088540B"/>
    <w:rsid w:val="00885EF9"/>
    <w:rsid w:val="0088658C"/>
    <w:rsid w:val="0088670F"/>
    <w:rsid w:val="00887095"/>
    <w:rsid w:val="008871B5"/>
    <w:rsid w:val="00890127"/>
    <w:rsid w:val="00890AB8"/>
    <w:rsid w:val="00892046"/>
    <w:rsid w:val="008927F9"/>
    <w:rsid w:val="00892CD0"/>
    <w:rsid w:val="00893209"/>
    <w:rsid w:val="00893C60"/>
    <w:rsid w:val="008954FB"/>
    <w:rsid w:val="00895C54"/>
    <w:rsid w:val="008965DB"/>
    <w:rsid w:val="00896796"/>
    <w:rsid w:val="00896F85"/>
    <w:rsid w:val="008A03C3"/>
    <w:rsid w:val="008A1775"/>
    <w:rsid w:val="008A271F"/>
    <w:rsid w:val="008A3675"/>
    <w:rsid w:val="008A371C"/>
    <w:rsid w:val="008A41CC"/>
    <w:rsid w:val="008A44F1"/>
    <w:rsid w:val="008A590F"/>
    <w:rsid w:val="008A6C74"/>
    <w:rsid w:val="008A777A"/>
    <w:rsid w:val="008A7FE1"/>
    <w:rsid w:val="008B003B"/>
    <w:rsid w:val="008B0654"/>
    <w:rsid w:val="008B13ED"/>
    <w:rsid w:val="008B263F"/>
    <w:rsid w:val="008B30A4"/>
    <w:rsid w:val="008B4A0A"/>
    <w:rsid w:val="008B4E9C"/>
    <w:rsid w:val="008B509E"/>
    <w:rsid w:val="008B57A0"/>
    <w:rsid w:val="008B5B71"/>
    <w:rsid w:val="008B6598"/>
    <w:rsid w:val="008B70CE"/>
    <w:rsid w:val="008B72C8"/>
    <w:rsid w:val="008B7E28"/>
    <w:rsid w:val="008C0658"/>
    <w:rsid w:val="008C19AD"/>
    <w:rsid w:val="008C280E"/>
    <w:rsid w:val="008C2873"/>
    <w:rsid w:val="008C3DFB"/>
    <w:rsid w:val="008C3F18"/>
    <w:rsid w:val="008C4811"/>
    <w:rsid w:val="008C5BD3"/>
    <w:rsid w:val="008C60BC"/>
    <w:rsid w:val="008C7992"/>
    <w:rsid w:val="008D017B"/>
    <w:rsid w:val="008D0D07"/>
    <w:rsid w:val="008D17FC"/>
    <w:rsid w:val="008D235D"/>
    <w:rsid w:val="008D444D"/>
    <w:rsid w:val="008D46EF"/>
    <w:rsid w:val="008D47F7"/>
    <w:rsid w:val="008D52F4"/>
    <w:rsid w:val="008D5FE1"/>
    <w:rsid w:val="008D7781"/>
    <w:rsid w:val="008D7DF5"/>
    <w:rsid w:val="008E0664"/>
    <w:rsid w:val="008E0779"/>
    <w:rsid w:val="008E09F9"/>
    <w:rsid w:val="008E1125"/>
    <w:rsid w:val="008E26F0"/>
    <w:rsid w:val="008E2AD1"/>
    <w:rsid w:val="008E3F79"/>
    <w:rsid w:val="008E41BC"/>
    <w:rsid w:val="008E634D"/>
    <w:rsid w:val="008E779F"/>
    <w:rsid w:val="008E7AB2"/>
    <w:rsid w:val="008E7BE6"/>
    <w:rsid w:val="008E7CA9"/>
    <w:rsid w:val="008E7D57"/>
    <w:rsid w:val="008F260B"/>
    <w:rsid w:val="008F31AC"/>
    <w:rsid w:val="008F3981"/>
    <w:rsid w:val="008F4C6C"/>
    <w:rsid w:val="008F5114"/>
    <w:rsid w:val="008F59F0"/>
    <w:rsid w:val="008F60EE"/>
    <w:rsid w:val="008F6B34"/>
    <w:rsid w:val="008F6EEF"/>
    <w:rsid w:val="009011A2"/>
    <w:rsid w:val="00901691"/>
    <w:rsid w:val="0090183C"/>
    <w:rsid w:val="00902717"/>
    <w:rsid w:val="00902876"/>
    <w:rsid w:val="00902923"/>
    <w:rsid w:val="0090296F"/>
    <w:rsid w:val="00902FBF"/>
    <w:rsid w:val="00903F91"/>
    <w:rsid w:val="00905609"/>
    <w:rsid w:val="00905655"/>
    <w:rsid w:val="00906471"/>
    <w:rsid w:val="009066FF"/>
    <w:rsid w:val="00907393"/>
    <w:rsid w:val="0090772E"/>
    <w:rsid w:val="00907DB2"/>
    <w:rsid w:val="009100E7"/>
    <w:rsid w:val="009118EA"/>
    <w:rsid w:val="009126EB"/>
    <w:rsid w:val="00913086"/>
    <w:rsid w:val="0091341B"/>
    <w:rsid w:val="00913B6C"/>
    <w:rsid w:val="009140DD"/>
    <w:rsid w:val="009152B1"/>
    <w:rsid w:val="00915A79"/>
    <w:rsid w:val="0091645D"/>
    <w:rsid w:val="00916493"/>
    <w:rsid w:val="009167CB"/>
    <w:rsid w:val="00916CF2"/>
    <w:rsid w:val="00916FF1"/>
    <w:rsid w:val="00917F21"/>
    <w:rsid w:val="009208E8"/>
    <w:rsid w:val="0092119E"/>
    <w:rsid w:val="009213C1"/>
    <w:rsid w:val="00921550"/>
    <w:rsid w:val="009218DA"/>
    <w:rsid w:val="00924660"/>
    <w:rsid w:val="00924926"/>
    <w:rsid w:val="00925047"/>
    <w:rsid w:val="00925379"/>
    <w:rsid w:val="00925699"/>
    <w:rsid w:val="00925C2D"/>
    <w:rsid w:val="00926233"/>
    <w:rsid w:val="00926270"/>
    <w:rsid w:val="009264C3"/>
    <w:rsid w:val="00926856"/>
    <w:rsid w:val="00926A1A"/>
    <w:rsid w:val="00926C29"/>
    <w:rsid w:val="00927A50"/>
    <w:rsid w:val="00930004"/>
    <w:rsid w:val="00930DA2"/>
    <w:rsid w:val="00931302"/>
    <w:rsid w:val="00934567"/>
    <w:rsid w:val="00934978"/>
    <w:rsid w:val="00935981"/>
    <w:rsid w:val="0093626A"/>
    <w:rsid w:val="00936842"/>
    <w:rsid w:val="00936B2C"/>
    <w:rsid w:val="00936E7B"/>
    <w:rsid w:val="00937139"/>
    <w:rsid w:val="00937AD1"/>
    <w:rsid w:val="00940182"/>
    <w:rsid w:val="00940320"/>
    <w:rsid w:val="0094133B"/>
    <w:rsid w:val="009414FC"/>
    <w:rsid w:val="009429ED"/>
    <w:rsid w:val="00945BB2"/>
    <w:rsid w:val="00945EF2"/>
    <w:rsid w:val="00946455"/>
    <w:rsid w:val="0094646E"/>
    <w:rsid w:val="00946A9E"/>
    <w:rsid w:val="00946DEA"/>
    <w:rsid w:val="00947580"/>
    <w:rsid w:val="00950001"/>
    <w:rsid w:val="00950025"/>
    <w:rsid w:val="009505B2"/>
    <w:rsid w:val="00950724"/>
    <w:rsid w:val="00950E71"/>
    <w:rsid w:val="00951181"/>
    <w:rsid w:val="0095169A"/>
    <w:rsid w:val="009526B1"/>
    <w:rsid w:val="0095286E"/>
    <w:rsid w:val="0095388B"/>
    <w:rsid w:val="009540DF"/>
    <w:rsid w:val="009541C0"/>
    <w:rsid w:val="00955FF4"/>
    <w:rsid w:val="00956634"/>
    <w:rsid w:val="0095713E"/>
    <w:rsid w:val="00957EE2"/>
    <w:rsid w:val="0096099E"/>
    <w:rsid w:val="00960ED8"/>
    <w:rsid w:val="00961381"/>
    <w:rsid w:val="009621BD"/>
    <w:rsid w:val="00962202"/>
    <w:rsid w:val="00962F21"/>
    <w:rsid w:val="0096355D"/>
    <w:rsid w:val="009636A9"/>
    <w:rsid w:val="00963705"/>
    <w:rsid w:val="00963A9B"/>
    <w:rsid w:val="0096434D"/>
    <w:rsid w:val="009643C5"/>
    <w:rsid w:val="0096487C"/>
    <w:rsid w:val="0096501B"/>
    <w:rsid w:val="009653D8"/>
    <w:rsid w:val="00965758"/>
    <w:rsid w:val="00965B3D"/>
    <w:rsid w:val="00965BDC"/>
    <w:rsid w:val="00965E74"/>
    <w:rsid w:val="0096612A"/>
    <w:rsid w:val="0096669E"/>
    <w:rsid w:val="009676AA"/>
    <w:rsid w:val="00967A42"/>
    <w:rsid w:val="009701B4"/>
    <w:rsid w:val="009702D1"/>
    <w:rsid w:val="009704B1"/>
    <w:rsid w:val="0097088B"/>
    <w:rsid w:val="00971498"/>
    <w:rsid w:val="009720A7"/>
    <w:rsid w:val="009738B9"/>
    <w:rsid w:val="0097393C"/>
    <w:rsid w:val="00973E30"/>
    <w:rsid w:val="009742FE"/>
    <w:rsid w:val="009749A2"/>
    <w:rsid w:val="00974A9B"/>
    <w:rsid w:val="009757AD"/>
    <w:rsid w:val="0097649B"/>
    <w:rsid w:val="00976FAE"/>
    <w:rsid w:val="009770E1"/>
    <w:rsid w:val="00977703"/>
    <w:rsid w:val="009779C7"/>
    <w:rsid w:val="00977DD7"/>
    <w:rsid w:val="00980279"/>
    <w:rsid w:val="00981502"/>
    <w:rsid w:val="009819A1"/>
    <w:rsid w:val="00981D5A"/>
    <w:rsid w:val="00982421"/>
    <w:rsid w:val="00982D41"/>
    <w:rsid w:val="00983E2A"/>
    <w:rsid w:val="00985EF6"/>
    <w:rsid w:val="00985EFC"/>
    <w:rsid w:val="00990D7D"/>
    <w:rsid w:val="00991DD5"/>
    <w:rsid w:val="0099205D"/>
    <w:rsid w:val="00993636"/>
    <w:rsid w:val="00993730"/>
    <w:rsid w:val="0099409A"/>
    <w:rsid w:val="00994C1F"/>
    <w:rsid w:val="00994E9D"/>
    <w:rsid w:val="00995956"/>
    <w:rsid w:val="009960A5"/>
    <w:rsid w:val="00996192"/>
    <w:rsid w:val="009962CF"/>
    <w:rsid w:val="009971C1"/>
    <w:rsid w:val="0099754B"/>
    <w:rsid w:val="00997CBB"/>
    <w:rsid w:val="00997FDA"/>
    <w:rsid w:val="009A180B"/>
    <w:rsid w:val="009A35EE"/>
    <w:rsid w:val="009A3E9B"/>
    <w:rsid w:val="009A45E3"/>
    <w:rsid w:val="009A4894"/>
    <w:rsid w:val="009A4915"/>
    <w:rsid w:val="009A52A4"/>
    <w:rsid w:val="009A5741"/>
    <w:rsid w:val="009A59CE"/>
    <w:rsid w:val="009A7984"/>
    <w:rsid w:val="009A7AAC"/>
    <w:rsid w:val="009B0537"/>
    <w:rsid w:val="009B0C3D"/>
    <w:rsid w:val="009B0E8A"/>
    <w:rsid w:val="009B1608"/>
    <w:rsid w:val="009B1977"/>
    <w:rsid w:val="009B1BA4"/>
    <w:rsid w:val="009B1D83"/>
    <w:rsid w:val="009B217A"/>
    <w:rsid w:val="009B2221"/>
    <w:rsid w:val="009B26D1"/>
    <w:rsid w:val="009B2D1C"/>
    <w:rsid w:val="009B3C01"/>
    <w:rsid w:val="009B3E2A"/>
    <w:rsid w:val="009B44E8"/>
    <w:rsid w:val="009B4669"/>
    <w:rsid w:val="009B5C93"/>
    <w:rsid w:val="009B5F72"/>
    <w:rsid w:val="009B68B3"/>
    <w:rsid w:val="009C098C"/>
    <w:rsid w:val="009C14FC"/>
    <w:rsid w:val="009C168D"/>
    <w:rsid w:val="009C31A8"/>
    <w:rsid w:val="009C324E"/>
    <w:rsid w:val="009C431F"/>
    <w:rsid w:val="009C43D5"/>
    <w:rsid w:val="009C5099"/>
    <w:rsid w:val="009C58A5"/>
    <w:rsid w:val="009C5977"/>
    <w:rsid w:val="009C6C58"/>
    <w:rsid w:val="009C6E1E"/>
    <w:rsid w:val="009C78F4"/>
    <w:rsid w:val="009D0E8A"/>
    <w:rsid w:val="009D1B65"/>
    <w:rsid w:val="009D23E8"/>
    <w:rsid w:val="009D25EA"/>
    <w:rsid w:val="009D2D88"/>
    <w:rsid w:val="009D3359"/>
    <w:rsid w:val="009D38A7"/>
    <w:rsid w:val="009D3F5D"/>
    <w:rsid w:val="009D505B"/>
    <w:rsid w:val="009D5444"/>
    <w:rsid w:val="009D5794"/>
    <w:rsid w:val="009D591E"/>
    <w:rsid w:val="009D5FA2"/>
    <w:rsid w:val="009D6605"/>
    <w:rsid w:val="009D6DFA"/>
    <w:rsid w:val="009D6E2A"/>
    <w:rsid w:val="009D7955"/>
    <w:rsid w:val="009D7CD6"/>
    <w:rsid w:val="009E0016"/>
    <w:rsid w:val="009E03AE"/>
    <w:rsid w:val="009E0A63"/>
    <w:rsid w:val="009E19F3"/>
    <w:rsid w:val="009E229B"/>
    <w:rsid w:val="009E294D"/>
    <w:rsid w:val="009E380D"/>
    <w:rsid w:val="009E3A0D"/>
    <w:rsid w:val="009E409A"/>
    <w:rsid w:val="009E40F2"/>
    <w:rsid w:val="009E5563"/>
    <w:rsid w:val="009E5B07"/>
    <w:rsid w:val="009E5EB5"/>
    <w:rsid w:val="009E5F15"/>
    <w:rsid w:val="009E6C83"/>
    <w:rsid w:val="009F08C9"/>
    <w:rsid w:val="009F11A1"/>
    <w:rsid w:val="009F31DE"/>
    <w:rsid w:val="009F46A7"/>
    <w:rsid w:val="009F4911"/>
    <w:rsid w:val="009F5C92"/>
    <w:rsid w:val="009F69FE"/>
    <w:rsid w:val="009F6D9E"/>
    <w:rsid w:val="009F6F67"/>
    <w:rsid w:val="009F73AB"/>
    <w:rsid w:val="009F75BC"/>
    <w:rsid w:val="009F79CE"/>
    <w:rsid w:val="009F7AA2"/>
    <w:rsid w:val="009F7ACA"/>
    <w:rsid w:val="009F7FBB"/>
    <w:rsid w:val="00A00069"/>
    <w:rsid w:val="00A0019F"/>
    <w:rsid w:val="00A00353"/>
    <w:rsid w:val="00A01CB6"/>
    <w:rsid w:val="00A021AD"/>
    <w:rsid w:val="00A02213"/>
    <w:rsid w:val="00A02F03"/>
    <w:rsid w:val="00A03F1F"/>
    <w:rsid w:val="00A0461A"/>
    <w:rsid w:val="00A049EC"/>
    <w:rsid w:val="00A05258"/>
    <w:rsid w:val="00A05413"/>
    <w:rsid w:val="00A05AE4"/>
    <w:rsid w:val="00A06353"/>
    <w:rsid w:val="00A064FF"/>
    <w:rsid w:val="00A06897"/>
    <w:rsid w:val="00A0693D"/>
    <w:rsid w:val="00A0696D"/>
    <w:rsid w:val="00A06EE1"/>
    <w:rsid w:val="00A0746D"/>
    <w:rsid w:val="00A0794F"/>
    <w:rsid w:val="00A07E64"/>
    <w:rsid w:val="00A07E6F"/>
    <w:rsid w:val="00A1037E"/>
    <w:rsid w:val="00A11C00"/>
    <w:rsid w:val="00A11D56"/>
    <w:rsid w:val="00A121AE"/>
    <w:rsid w:val="00A12D2B"/>
    <w:rsid w:val="00A12D60"/>
    <w:rsid w:val="00A1399E"/>
    <w:rsid w:val="00A13ACE"/>
    <w:rsid w:val="00A13F4E"/>
    <w:rsid w:val="00A14333"/>
    <w:rsid w:val="00A146BF"/>
    <w:rsid w:val="00A14E4A"/>
    <w:rsid w:val="00A158F8"/>
    <w:rsid w:val="00A15DBF"/>
    <w:rsid w:val="00A16122"/>
    <w:rsid w:val="00A17413"/>
    <w:rsid w:val="00A174B5"/>
    <w:rsid w:val="00A17D1F"/>
    <w:rsid w:val="00A2068F"/>
    <w:rsid w:val="00A212F2"/>
    <w:rsid w:val="00A216B2"/>
    <w:rsid w:val="00A21C2A"/>
    <w:rsid w:val="00A2204F"/>
    <w:rsid w:val="00A23490"/>
    <w:rsid w:val="00A234D2"/>
    <w:rsid w:val="00A23639"/>
    <w:rsid w:val="00A243C9"/>
    <w:rsid w:val="00A24F63"/>
    <w:rsid w:val="00A25068"/>
    <w:rsid w:val="00A2574E"/>
    <w:rsid w:val="00A262E1"/>
    <w:rsid w:val="00A26B40"/>
    <w:rsid w:val="00A27402"/>
    <w:rsid w:val="00A274C5"/>
    <w:rsid w:val="00A27C68"/>
    <w:rsid w:val="00A30A99"/>
    <w:rsid w:val="00A32479"/>
    <w:rsid w:val="00A32973"/>
    <w:rsid w:val="00A32D54"/>
    <w:rsid w:val="00A33291"/>
    <w:rsid w:val="00A33713"/>
    <w:rsid w:val="00A3398A"/>
    <w:rsid w:val="00A34C24"/>
    <w:rsid w:val="00A34CB3"/>
    <w:rsid w:val="00A3576D"/>
    <w:rsid w:val="00A358AB"/>
    <w:rsid w:val="00A35C0B"/>
    <w:rsid w:val="00A36AD3"/>
    <w:rsid w:val="00A36CC1"/>
    <w:rsid w:val="00A378D2"/>
    <w:rsid w:val="00A37AC5"/>
    <w:rsid w:val="00A408FA"/>
    <w:rsid w:val="00A40DD8"/>
    <w:rsid w:val="00A410D7"/>
    <w:rsid w:val="00A41450"/>
    <w:rsid w:val="00A4159C"/>
    <w:rsid w:val="00A41665"/>
    <w:rsid w:val="00A4285D"/>
    <w:rsid w:val="00A4314F"/>
    <w:rsid w:val="00A434A6"/>
    <w:rsid w:val="00A44751"/>
    <w:rsid w:val="00A44881"/>
    <w:rsid w:val="00A44985"/>
    <w:rsid w:val="00A45256"/>
    <w:rsid w:val="00A455BB"/>
    <w:rsid w:val="00A45E2C"/>
    <w:rsid w:val="00A46B37"/>
    <w:rsid w:val="00A46DC8"/>
    <w:rsid w:val="00A479EF"/>
    <w:rsid w:val="00A50E0D"/>
    <w:rsid w:val="00A516BB"/>
    <w:rsid w:val="00A5187D"/>
    <w:rsid w:val="00A51991"/>
    <w:rsid w:val="00A51D5D"/>
    <w:rsid w:val="00A5286F"/>
    <w:rsid w:val="00A53248"/>
    <w:rsid w:val="00A53B79"/>
    <w:rsid w:val="00A5540F"/>
    <w:rsid w:val="00A572C7"/>
    <w:rsid w:val="00A57F15"/>
    <w:rsid w:val="00A603DD"/>
    <w:rsid w:val="00A61C20"/>
    <w:rsid w:val="00A61DC3"/>
    <w:rsid w:val="00A625B0"/>
    <w:rsid w:val="00A637AD"/>
    <w:rsid w:val="00A64254"/>
    <w:rsid w:val="00A64331"/>
    <w:rsid w:val="00A6517C"/>
    <w:rsid w:val="00A673D8"/>
    <w:rsid w:val="00A67CEC"/>
    <w:rsid w:val="00A70168"/>
    <w:rsid w:val="00A71551"/>
    <w:rsid w:val="00A71801"/>
    <w:rsid w:val="00A7187C"/>
    <w:rsid w:val="00A71FE3"/>
    <w:rsid w:val="00A7212E"/>
    <w:rsid w:val="00A72491"/>
    <w:rsid w:val="00A750C1"/>
    <w:rsid w:val="00A75452"/>
    <w:rsid w:val="00A7682C"/>
    <w:rsid w:val="00A76836"/>
    <w:rsid w:val="00A76C4B"/>
    <w:rsid w:val="00A76EF1"/>
    <w:rsid w:val="00A7737C"/>
    <w:rsid w:val="00A77D12"/>
    <w:rsid w:val="00A8029A"/>
    <w:rsid w:val="00A807F2"/>
    <w:rsid w:val="00A807F5"/>
    <w:rsid w:val="00A80E86"/>
    <w:rsid w:val="00A814E3"/>
    <w:rsid w:val="00A82280"/>
    <w:rsid w:val="00A82CC5"/>
    <w:rsid w:val="00A82CDB"/>
    <w:rsid w:val="00A83953"/>
    <w:rsid w:val="00A846DD"/>
    <w:rsid w:val="00A84F49"/>
    <w:rsid w:val="00A85685"/>
    <w:rsid w:val="00A85CBB"/>
    <w:rsid w:val="00A860F2"/>
    <w:rsid w:val="00A86A5D"/>
    <w:rsid w:val="00A86D5B"/>
    <w:rsid w:val="00A9211E"/>
    <w:rsid w:val="00A92650"/>
    <w:rsid w:val="00A94276"/>
    <w:rsid w:val="00A94305"/>
    <w:rsid w:val="00A94E6F"/>
    <w:rsid w:val="00A95248"/>
    <w:rsid w:val="00A95385"/>
    <w:rsid w:val="00A95973"/>
    <w:rsid w:val="00A959B7"/>
    <w:rsid w:val="00A95E5B"/>
    <w:rsid w:val="00A97C4A"/>
    <w:rsid w:val="00AA0333"/>
    <w:rsid w:val="00AA0368"/>
    <w:rsid w:val="00AA0424"/>
    <w:rsid w:val="00AA1BA0"/>
    <w:rsid w:val="00AA2094"/>
    <w:rsid w:val="00AA3E7A"/>
    <w:rsid w:val="00AA621D"/>
    <w:rsid w:val="00AA6D35"/>
    <w:rsid w:val="00AA6DA5"/>
    <w:rsid w:val="00AA6DBB"/>
    <w:rsid w:val="00AA7D37"/>
    <w:rsid w:val="00AB005D"/>
    <w:rsid w:val="00AB03B1"/>
    <w:rsid w:val="00AB09A3"/>
    <w:rsid w:val="00AB1B11"/>
    <w:rsid w:val="00AB1BCE"/>
    <w:rsid w:val="00AB2F09"/>
    <w:rsid w:val="00AB2FB2"/>
    <w:rsid w:val="00AB30B5"/>
    <w:rsid w:val="00AB325E"/>
    <w:rsid w:val="00AB32D5"/>
    <w:rsid w:val="00AB3C91"/>
    <w:rsid w:val="00AB5509"/>
    <w:rsid w:val="00AB559F"/>
    <w:rsid w:val="00AB5C6E"/>
    <w:rsid w:val="00AB7150"/>
    <w:rsid w:val="00AB759F"/>
    <w:rsid w:val="00AC044C"/>
    <w:rsid w:val="00AC137A"/>
    <w:rsid w:val="00AC2314"/>
    <w:rsid w:val="00AC2A55"/>
    <w:rsid w:val="00AC3195"/>
    <w:rsid w:val="00AC3BA0"/>
    <w:rsid w:val="00AC671F"/>
    <w:rsid w:val="00AC6755"/>
    <w:rsid w:val="00AC7742"/>
    <w:rsid w:val="00AC7D6B"/>
    <w:rsid w:val="00AD0550"/>
    <w:rsid w:val="00AD170F"/>
    <w:rsid w:val="00AD1BFA"/>
    <w:rsid w:val="00AD27C7"/>
    <w:rsid w:val="00AD29BA"/>
    <w:rsid w:val="00AD2BFC"/>
    <w:rsid w:val="00AD3D71"/>
    <w:rsid w:val="00AD3E4B"/>
    <w:rsid w:val="00AD43B7"/>
    <w:rsid w:val="00AD5383"/>
    <w:rsid w:val="00AD546E"/>
    <w:rsid w:val="00AD59B4"/>
    <w:rsid w:val="00AD5D36"/>
    <w:rsid w:val="00AD6786"/>
    <w:rsid w:val="00AD6FD6"/>
    <w:rsid w:val="00AD7A87"/>
    <w:rsid w:val="00AE01FC"/>
    <w:rsid w:val="00AE115D"/>
    <w:rsid w:val="00AE169B"/>
    <w:rsid w:val="00AE228B"/>
    <w:rsid w:val="00AE23BD"/>
    <w:rsid w:val="00AE27D2"/>
    <w:rsid w:val="00AE3E3A"/>
    <w:rsid w:val="00AE5B11"/>
    <w:rsid w:val="00AE62D5"/>
    <w:rsid w:val="00AE6A9E"/>
    <w:rsid w:val="00AE73AF"/>
    <w:rsid w:val="00AF0312"/>
    <w:rsid w:val="00AF0B7B"/>
    <w:rsid w:val="00AF1523"/>
    <w:rsid w:val="00AF22F3"/>
    <w:rsid w:val="00AF2B46"/>
    <w:rsid w:val="00AF3432"/>
    <w:rsid w:val="00AF34B9"/>
    <w:rsid w:val="00AF605A"/>
    <w:rsid w:val="00AF6F52"/>
    <w:rsid w:val="00AF712A"/>
    <w:rsid w:val="00AF71FE"/>
    <w:rsid w:val="00AF78DC"/>
    <w:rsid w:val="00B006BB"/>
    <w:rsid w:val="00B01B0C"/>
    <w:rsid w:val="00B020EA"/>
    <w:rsid w:val="00B0234C"/>
    <w:rsid w:val="00B03A91"/>
    <w:rsid w:val="00B03DF6"/>
    <w:rsid w:val="00B04B4E"/>
    <w:rsid w:val="00B054CF"/>
    <w:rsid w:val="00B05538"/>
    <w:rsid w:val="00B05B02"/>
    <w:rsid w:val="00B06677"/>
    <w:rsid w:val="00B06DBC"/>
    <w:rsid w:val="00B076D8"/>
    <w:rsid w:val="00B07745"/>
    <w:rsid w:val="00B10CB6"/>
    <w:rsid w:val="00B146C0"/>
    <w:rsid w:val="00B15E45"/>
    <w:rsid w:val="00B16736"/>
    <w:rsid w:val="00B167CF"/>
    <w:rsid w:val="00B20663"/>
    <w:rsid w:val="00B209AB"/>
    <w:rsid w:val="00B20FB7"/>
    <w:rsid w:val="00B2203D"/>
    <w:rsid w:val="00B224C3"/>
    <w:rsid w:val="00B2484B"/>
    <w:rsid w:val="00B2541C"/>
    <w:rsid w:val="00B254F2"/>
    <w:rsid w:val="00B263B5"/>
    <w:rsid w:val="00B26707"/>
    <w:rsid w:val="00B26AC1"/>
    <w:rsid w:val="00B27483"/>
    <w:rsid w:val="00B3051A"/>
    <w:rsid w:val="00B311A7"/>
    <w:rsid w:val="00B31809"/>
    <w:rsid w:val="00B31C10"/>
    <w:rsid w:val="00B32539"/>
    <w:rsid w:val="00B33B54"/>
    <w:rsid w:val="00B345E9"/>
    <w:rsid w:val="00B34F91"/>
    <w:rsid w:val="00B35097"/>
    <w:rsid w:val="00B364DF"/>
    <w:rsid w:val="00B37B7E"/>
    <w:rsid w:val="00B40EAF"/>
    <w:rsid w:val="00B41200"/>
    <w:rsid w:val="00B4243D"/>
    <w:rsid w:val="00B45C1E"/>
    <w:rsid w:val="00B46773"/>
    <w:rsid w:val="00B47212"/>
    <w:rsid w:val="00B475B7"/>
    <w:rsid w:val="00B47D1D"/>
    <w:rsid w:val="00B5043A"/>
    <w:rsid w:val="00B51629"/>
    <w:rsid w:val="00B51C8C"/>
    <w:rsid w:val="00B520EB"/>
    <w:rsid w:val="00B53265"/>
    <w:rsid w:val="00B5343F"/>
    <w:rsid w:val="00B54273"/>
    <w:rsid w:val="00B5479C"/>
    <w:rsid w:val="00B55E78"/>
    <w:rsid w:val="00B574EB"/>
    <w:rsid w:val="00B57754"/>
    <w:rsid w:val="00B57D6D"/>
    <w:rsid w:val="00B57F8B"/>
    <w:rsid w:val="00B607D4"/>
    <w:rsid w:val="00B6120A"/>
    <w:rsid w:val="00B61707"/>
    <w:rsid w:val="00B625F5"/>
    <w:rsid w:val="00B62BC1"/>
    <w:rsid w:val="00B62FCA"/>
    <w:rsid w:val="00B63B1F"/>
    <w:rsid w:val="00B64244"/>
    <w:rsid w:val="00B659EE"/>
    <w:rsid w:val="00B66026"/>
    <w:rsid w:val="00B66365"/>
    <w:rsid w:val="00B66E5A"/>
    <w:rsid w:val="00B66E83"/>
    <w:rsid w:val="00B6705A"/>
    <w:rsid w:val="00B70AEF"/>
    <w:rsid w:val="00B70F50"/>
    <w:rsid w:val="00B711D8"/>
    <w:rsid w:val="00B7140C"/>
    <w:rsid w:val="00B72047"/>
    <w:rsid w:val="00B724B6"/>
    <w:rsid w:val="00B731AC"/>
    <w:rsid w:val="00B74905"/>
    <w:rsid w:val="00B74E31"/>
    <w:rsid w:val="00B74E77"/>
    <w:rsid w:val="00B7501A"/>
    <w:rsid w:val="00B7548C"/>
    <w:rsid w:val="00B756F2"/>
    <w:rsid w:val="00B75B3F"/>
    <w:rsid w:val="00B75E05"/>
    <w:rsid w:val="00B766FE"/>
    <w:rsid w:val="00B80AA0"/>
    <w:rsid w:val="00B80C87"/>
    <w:rsid w:val="00B8107C"/>
    <w:rsid w:val="00B823AD"/>
    <w:rsid w:val="00B828F0"/>
    <w:rsid w:val="00B82DAE"/>
    <w:rsid w:val="00B82FA1"/>
    <w:rsid w:val="00B830BA"/>
    <w:rsid w:val="00B83FF2"/>
    <w:rsid w:val="00B84799"/>
    <w:rsid w:val="00B84A1E"/>
    <w:rsid w:val="00B8518E"/>
    <w:rsid w:val="00B857DA"/>
    <w:rsid w:val="00B86587"/>
    <w:rsid w:val="00B865BA"/>
    <w:rsid w:val="00B86720"/>
    <w:rsid w:val="00B87057"/>
    <w:rsid w:val="00B901B2"/>
    <w:rsid w:val="00B9023B"/>
    <w:rsid w:val="00B9119D"/>
    <w:rsid w:val="00B91BA4"/>
    <w:rsid w:val="00B91EE4"/>
    <w:rsid w:val="00B9258C"/>
    <w:rsid w:val="00B92BA9"/>
    <w:rsid w:val="00B9346B"/>
    <w:rsid w:val="00B93C17"/>
    <w:rsid w:val="00B94258"/>
    <w:rsid w:val="00B94C53"/>
    <w:rsid w:val="00B97049"/>
    <w:rsid w:val="00B978C0"/>
    <w:rsid w:val="00B97D00"/>
    <w:rsid w:val="00BA1542"/>
    <w:rsid w:val="00BA203C"/>
    <w:rsid w:val="00BA2D7D"/>
    <w:rsid w:val="00BA394F"/>
    <w:rsid w:val="00BA4064"/>
    <w:rsid w:val="00BA5A6F"/>
    <w:rsid w:val="00BA61DE"/>
    <w:rsid w:val="00BA6639"/>
    <w:rsid w:val="00BA66EC"/>
    <w:rsid w:val="00BA7288"/>
    <w:rsid w:val="00BB00EC"/>
    <w:rsid w:val="00BB01EE"/>
    <w:rsid w:val="00BB1575"/>
    <w:rsid w:val="00BB24C4"/>
    <w:rsid w:val="00BB287A"/>
    <w:rsid w:val="00BB2BD8"/>
    <w:rsid w:val="00BB2F81"/>
    <w:rsid w:val="00BB3643"/>
    <w:rsid w:val="00BB3CAD"/>
    <w:rsid w:val="00BB4793"/>
    <w:rsid w:val="00BB494A"/>
    <w:rsid w:val="00BB523E"/>
    <w:rsid w:val="00BB5765"/>
    <w:rsid w:val="00BC0811"/>
    <w:rsid w:val="00BC10EE"/>
    <w:rsid w:val="00BC1491"/>
    <w:rsid w:val="00BC1B34"/>
    <w:rsid w:val="00BC20D5"/>
    <w:rsid w:val="00BC24AD"/>
    <w:rsid w:val="00BC24B7"/>
    <w:rsid w:val="00BC2F6E"/>
    <w:rsid w:val="00BC4AB0"/>
    <w:rsid w:val="00BC50B8"/>
    <w:rsid w:val="00BC5BC9"/>
    <w:rsid w:val="00BC5EDF"/>
    <w:rsid w:val="00BC7698"/>
    <w:rsid w:val="00BC7803"/>
    <w:rsid w:val="00BC7AF5"/>
    <w:rsid w:val="00BD0389"/>
    <w:rsid w:val="00BD04EC"/>
    <w:rsid w:val="00BD0520"/>
    <w:rsid w:val="00BD0920"/>
    <w:rsid w:val="00BD0DF1"/>
    <w:rsid w:val="00BD11D3"/>
    <w:rsid w:val="00BD237C"/>
    <w:rsid w:val="00BD23C8"/>
    <w:rsid w:val="00BD26A4"/>
    <w:rsid w:val="00BD2C56"/>
    <w:rsid w:val="00BD44B6"/>
    <w:rsid w:val="00BD4C26"/>
    <w:rsid w:val="00BD4FFD"/>
    <w:rsid w:val="00BD6EA4"/>
    <w:rsid w:val="00BD7F66"/>
    <w:rsid w:val="00BE007A"/>
    <w:rsid w:val="00BE0CE1"/>
    <w:rsid w:val="00BE14B3"/>
    <w:rsid w:val="00BE1A54"/>
    <w:rsid w:val="00BE1AFE"/>
    <w:rsid w:val="00BE2171"/>
    <w:rsid w:val="00BE229A"/>
    <w:rsid w:val="00BE45EB"/>
    <w:rsid w:val="00BE4785"/>
    <w:rsid w:val="00BE50E5"/>
    <w:rsid w:val="00BE5791"/>
    <w:rsid w:val="00BE60CF"/>
    <w:rsid w:val="00BE7FDC"/>
    <w:rsid w:val="00BF014F"/>
    <w:rsid w:val="00BF122C"/>
    <w:rsid w:val="00BF1902"/>
    <w:rsid w:val="00BF1A9A"/>
    <w:rsid w:val="00BF242B"/>
    <w:rsid w:val="00BF2914"/>
    <w:rsid w:val="00BF4DF2"/>
    <w:rsid w:val="00BF52F9"/>
    <w:rsid w:val="00BF5395"/>
    <w:rsid w:val="00BF5D22"/>
    <w:rsid w:val="00BF6039"/>
    <w:rsid w:val="00C026EA"/>
    <w:rsid w:val="00C033EE"/>
    <w:rsid w:val="00C03EBE"/>
    <w:rsid w:val="00C03FB6"/>
    <w:rsid w:val="00C04126"/>
    <w:rsid w:val="00C04AE9"/>
    <w:rsid w:val="00C058D2"/>
    <w:rsid w:val="00C05FED"/>
    <w:rsid w:val="00C07321"/>
    <w:rsid w:val="00C07CAA"/>
    <w:rsid w:val="00C1098E"/>
    <w:rsid w:val="00C10AB3"/>
    <w:rsid w:val="00C10B04"/>
    <w:rsid w:val="00C11DC7"/>
    <w:rsid w:val="00C128B2"/>
    <w:rsid w:val="00C12CB3"/>
    <w:rsid w:val="00C133EE"/>
    <w:rsid w:val="00C13BE9"/>
    <w:rsid w:val="00C14125"/>
    <w:rsid w:val="00C14DFB"/>
    <w:rsid w:val="00C15F83"/>
    <w:rsid w:val="00C162AA"/>
    <w:rsid w:val="00C16AEF"/>
    <w:rsid w:val="00C17105"/>
    <w:rsid w:val="00C17CAD"/>
    <w:rsid w:val="00C17E71"/>
    <w:rsid w:val="00C218A5"/>
    <w:rsid w:val="00C22BF2"/>
    <w:rsid w:val="00C23523"/>
    <w:rsid w:val="00C237F0"/>
    <w:rsid w:val="00C2498A"/>
    <w:rsid w:val="00C25F90"/>
    <w:rsid w:val="00C2620B"/>
    <w:rsid w:val="00C26857"/>
    <w:rsid w:val="00C27003"/>
    <w:rsid w:val="00C275C0"/>
    <w:rsid w:val="00C27C09"/>
    <w:rsid w:val="00C27E8F"/>
    <w:rsid w:val="00C30C3F"/>
    <w:rsid w:val="00C310E9"/>
    <w:rsid w:val="00C31D35"/>
    <w:rsid w:val="00C32413"/>
    <w:rsid w:val="00C33AE6"/>
    <w:rsid w:val="00C33B99"/>
    <w:rsid w:val="00C34A06"/>
    <w:rsid w:val="00C356ED"/>
    <w:rsid w:val="00C35E21"/>
    <w:rsid w:val="00C3615C"/>
    <w:rsid w:val="00C363A4"/>
    <w:rsid w:val="00C3681D"/>
    <w:rsid w:val="00C36C18"/>
    <w:rsid w:val="00C37913"/>
    <w:rsid w:val="00C4070C"/>
    <w:rsid w:val="00C40D3D"/>
    <w:rsid w:val="00C40D9D"/>
    <w:rsid w:val="00C414FE"/>
    <w:rsid w:val="00C4176A"/>
    <w:rsid w:val="00C41FE6"/>
    <w:rsid w:val="00C4227D"/>
    <w:rsid w:val="00C424FA"/>
    <w:rsid w:val="00C42C50"/>
    <w:rsid w:val="00C437E5"/>
    <w:rsid w:val="00C43D1C"/>
    <w:rsid w:val="00C456A6"/>
    <w:rsid w:val="00C45973"/>
    <w:rsid w:val="00C467BA"/>
    <w:rsid w:val="00C469F5"/>
    <w:rsid w:val="00C46DA3"/>
    <w:rsid w:val="00C502B2"/>
    <w:rsid w:val="00C51109"/>
    <w:rsid w:val="00C52751"/>
    <w:rsid w:val="00C535AB"/>
    <w:rsid w:val="00C55580"/>
    <w:rsid w:val="00C56417"/>
    <w:rsid w:val="00C57157"/>
    <w:rsid w:val="00C579DA"/>
    <w:rsid w:val="00C57EAA"/>
    <w:rsid w:val="00C608EB"/>
    <w:rsid w:val="00C6093B"/>
    <w:rsid w:val="00C6124C"/>
    <w:rsid w:val="00C62EDE"/>
    <w:rsid w:val="00C62F71"/>
    <w:rsid w:val="00C63649"/>
    <w:rsid w:val="00C63920"/>
    <w:rsid w:val="00C648FB"/>
    <w:rsid w:val="00C64EE1"/>
    <w:rsid w:val="00C64FDC"/>
    <w:rsid w:val="00C65FE8"/>
    <w:rsid w:val="00C66076"/>
    <w:rsid w:val="00C66561"/>
    <w:rsid w:val="00C712EC"/>
    <w:rsid w:val="00C713EE"/>
    <w:rsid w:val="00C71F30"/>
    <w:rsid w:val="00C72B38"/>
    <w:rsid w:val="00C731DD"/>
    <w:rsid w:val="00C73E60"/>
    <w:rsid w:val="00C74015"/>
    <w:rsid w:val="00C74B71"/>
    <w:rsid w:val="00C7510C"/>
    <w:rsid w:val="00C75623"/>
    <w:rsid w:val="00C7580D"/>
    <w:rsid w:val="00C75921"/>
    <w:rsid w:val="00C765F0"/>
    <w:rsid w:val="00C7685F"/>
    <w:rsid w:val="00C76A9A"/>
    <w:rsid w:val="00C76E15"/>
    <w:rsid w:val="00C7717A"/>
    <w:rsid w:val="00C77BD5"/>
    <w:rsid w:val="00C77D36"/>
    <w:rsid w:val="00C80455"/>
    <w:rsid w:val="00C805A0"/>
    <w:rsid w:val="00C81080"/>
    <w:rsid w:val="00C822DD"/>
    <w:rsid w:val="00C82A5F"/>
    <w:rsid w:val="00C83D8E"/>
    <w:rsid w:val="00C8421A"/>
    <w:rsid w:val="00C84778"/>
    <w:rsid w:val="00C849FC"/>
    <w:rsid w:val="00C84A92"/>
    <w:rsid w:val="00C8516D"/>
    <w:rsid w:val="00C8638A"/>
    <w:rsid w:val="00C86C9F"/>
    <w:rsid w:val="00C87F3B"/>
    <w:rsid w:val="00C87F7C"/>
    <w:rsid w:val="00C900EC"/>
    <w:rsid w:val="00C902A9"/>
    <w:rsid w:val="00C904EC"/>
    <w:rsid w:val="00C909F9"/>
    <w:rsid w:val="00C9177D"/>
    <w:rsid w:val="00C926ED"/>
    <w:rsid w:val="00C93669"/>
    <w:rsid w:val="00C93C49"/>
    <w:rsid w:val="00C93ECB"/>
    <w:rsid w:val="00C94856"/>
    <w:rsid w:val="00C94CF4"/>
    <w:rsid w:val="00C94EA9"/>
    <w:rsid w:val="00C94F57"/>
    <w:rsid w:val="00C96E52"/>
    <w:rsid w:val="00CA01BA"/>
    <w:rsid w:val="00CA0AD6"/>
    <w:rsid w:val="00CA0CCD"/>
    <w:rsid w:val="00CA1096"/>
    <w:rsid w:val="00CA1388"/>
    <w:rsid w:val="00CA20D7"/>
    <w:rsid w:val="00CA272D"/>
    <w:rsid w:val="00CA4446"/>
    <w:rsid w:val="00CA468E"/>
    <w:rsid w:val="00CA474A"/>
    <w:rsid w:val="00CA4969"/>
    <w:rsid w:val="00CA5E2E"/>
    <w:rsid w:val="00CA6A6D"/>
    <w:rsid w:val="00CA7098"/>
    <w:rsid w:val="00CA7352"/>
    <w:rsid w:val="00CA762E"/>
    <w:rsid w:val="00CA76A1"/>
    <w:rsid w:val="00CA76AF"/>
    <w:rsid w:val="00CA7BA9"/>
    <w:rsid w:val="00CA7D1F"/>
    <w:rsid w:val="00CB00A3"/>
    <w:rsid w:val="00CB1682"/>
    <w:rsid w:val="00CB1A70"/>
    <w:rsid w:val="00CB1C68"/>
    <w:rsid w:val="00CB2858"/>
    <w:rsid w:val="00CB2E63"/>
    <w:rsid w:val="00CB30D0"/>
    <w:rsid w:val="00CB339C"/>
    <w:rsid w:val="00CB3DBB"/>
    <w:rsid w:val="00CB438A"/>
    <w:rsid w:val="00CB46BB"/>
    <w:rsid w:val="00CB670D"/>
    <w:rsid w:val="00CB759C"/>
    <w:rsid w:val="00CC0654"/>
    <w:rsid w:val="00CC0C74"/>
    <w:rsid w:val="00CC11BC"/>
    <w:rsid w:val="00CC13A4"/>
    <w:rsid w:val="00CC1618"/>
    <w:rsid w:val="00CC2ABB"/>
    <w:rsid w:val="00CC2B30"/>
    <w:rsid w:val="00CC5C61"/>
    <w:rsid w:val="00CC5C89"/>
    <w:rsid w:val="00CC6680"/>
    <w:rsid w:val="00CC6C7D"/>
    <w:rsid w:val="00CC6EE9"/>
    <w:rsid w:val="00CC719F"/>
    <w:rsid w:val="00CD054D"/>
    <w:rsid w:val="00CD2EE7"/>
    <w:rsid w:val="00CD3048"/>
    <w:rsid w:val="00CD3E0A"/>
    <w:rsid w:val="00CD48D8"/>
    <w:rsid w:val="00CD4CA7"/>
    <w:rsid w:val="00CD5323"/>
    <w:rsid w:val="00CD5ABC"/>
    <w:rsid w:val="00CD687E"/>
    <w:rsid w:val="00CD6A59"/>
    <w:rsid w:val="00CD72E8"/>
    <w:rsid w:val="00CD7AC0"/>
    <w:rsid w:val="00CD7F5E"/>
    <w:rsid w:val="00CD7FAF"/>
    <w:rsid w:val="00CE0FDF"/>
    <w:rsid w:val="00CE16B3"/>
    <w:rsid w:val="00CE2480"/>
    <w:rsid w:val="00CE2FA0"/>
    <w:rsid w:val="00CE3116"/>
    <w:rsid w:val="00CE3A4D"/>
    <w:rsid w:val="00CE4069"/>
    <w:rsid w:val="00CE4FE8"/>
    <w:rsid w:val="00CE67D5"/>
    <w:rsid w:val="00CF02C7"/>
    <w:rsid w:val="00CF146C"/>
    <w:rsid w:val="00CF15F0"/>
    <w:rsid w:val="00CF2FB3"/>
    <w:rsid w:val="00CF31F4"/>
    <w:rsid w:val="00CF5EC4"/>
    <w:rsid w:val="00CF6BB8"/>
    <w:rsid w:val="00CF6E5E"/>
    <w:rsid w:val="00D0056C"/>
    <w:rsid w:val="00D01B4F"/>
    <w:rsid w:val="00D01CB8"/>
    <w:rsid w:val="00D01D50"/>
    <w:rsid w:val="00D01DD7"/>
    <w:rsid w:val="00D0397B"/>
    <w:rsid w:val="00D03D48"/>
    <w:rsid w:val="00D044F8"/>
    <w:rsid w:val="00D047C7"/>
    <w:rsid w:val="00D05F63"/>
    <w:rsid w:val="00D063DF"/>
    <w:rsid w:val="00D0655C"/>
    <w:rsid w:val="00D07438"/>
    <w:rsid w:val="00D07EF4"/>
    <w:rsid w:val="00D07F38"/>
    <w:rsid w:val="00D10234"/>
    <w:rsid w:val="00D10EE8"/>
    <w:rsid w:val="00D11C38"/>
    <w:rsid w:val="00D126E0"/>
    <w:rsid w:val="00D1390E"/>
    <w:rsid w:val="00D14343"/>
    <w:rsid w:val="00D143F6"/>
    <w:rsid w:val="00D14BBC"/>
    <w:rsid w:val="00D14C62"/>
    <w:rsid w:val="00D14EE4"/>
    <w:rsid w:val="00D1538F"/>
    <w:rsid w:val="00D155FD"/>
    <w:rsid w:val="00D15B57"/>
    <w:rsid w:val="00D15F14"/>
    <w:rsid w:val="00D160FE"/>
    <w:rsid w:val="00D1741A"/>
    <w:rsid w:val="00D174AA"/>
    <w:rsid w:val="00D178E9"/>
    <w:rsid w:val="00D17CCC"/>
    <w:rsid w:val="00D20AC6"/>
    <w:rsid w:val="00D20F53"/>
    <w:rsid w:val="00D212B6"/>
    <w:rsid w:val="00D2183B"/>
    <w:rsid w:val="00D21C5B"/>
    <w:rsid w:val="00D221CF"/>
    <w:rsid w:val="00D23305"/>
    <w:rsid w:val="00D23487"/>
    <w:rsid w:val="00D239A2"/>
    <w:rsid w:val="00D24433"/>
    <w:rsid w:val="00D24BEF"/>
    <w:rsid w:val="00D258CD"/>
    <w:rsid w:val="00D26BCC"/>
    <w:rsid w:val="00D26FA5"/>
    <w:rsid w:val="00D27D9C"/>
    <w:rsid w:val="00D30C15"/>
    <w:rsid w:val="00D3105E"/>
    <w:rsid w:val="00D31528"/>
    <w:rsid w:val="00D318BE"/>
    <w:rsid w:val="00D318CD"/>
    <w:rsid w:val="00D31B39"/>
    <w:rsid w:val="00D31CB2"/>
    <w:rsid w:val="00D31FC1"/>
    <w:rsid w:val="00D3296C"/>
    <w:rsid w:val="00D330B9"/>
    <w:rsid w:val="00D33BD0"/>
    <w:rsid w:val="00D33D3C"/>
    <w:rsid w:val="00D33DF6"/>
    <w:rsid w:val="00D3473E"/>
    <w:rsid w:val="00D3496E"/>
    <w:rsid w:val="00D40327"/>
    <w:rsid w:val="00D40458"/>
    <w:rsid w:val="00D4088B"/>
    <w:rsid w:val="00D40D2E"/>
    <w:rsid w:val="00D41637"/>
    <w:rsid w:val="00D42CFC"/>
    <w:rsid w:val="00D4327F"/>
    <w:rsid w:val="00D440F1"/>
    <w:rsid w:val="00D453AC"/>
    <w:rsid w:val="00D45807"/>
    <w:rsid w:val="00D45E41"/>
    <w:rsid w:val="00D45E7F"/>
    <w:rsid w:val="00D45E99"/>
    <w:rsid w:val="00D45F24"/>
    <w:rsid w:val="00D46061"/>
    <w:rsid w:val="00D46217"/>
    <w:rsid w:val="00D469DD"/>
    <w:rsid w:val="00D475DF"/>
    <w:rsid w:val="00D50138"/>
    <w:rsid w:val="00D509F4"/>
    <w:rsid w:val="00D51B38"/>
    <w:rsid w:val="00D529FD"/>
    <w:rsid w:val="00D5331C"/>
    <w:rsid w:val="00D5428E"/>
    <w:rsid w:val="00D543B4"/>
    <w:rsid w:val="00D55195"/>
    <w:rsid w:val="00D55E53"/>
    <w:rsid w:val="00D570C6"/>
    <w:rsid w:val="00D600CA"/>
    <w:rsid w:val="00D607A2"/>
    <w:rsid w:val="00D60D1C"/>
    <w:rsid w:val="00D60D32"/>
    <w:rsid w:val="00D619D0"/>
    <w:rsid w:val="00D630D6"/>
    <w:rsid w:val="00D632CE"/>
    <w:rsid w:val="00D635D9"/>
    <w:rsid w:val="00D63B55"/>
    <w:rsid w:val="00D6521C"/>
    <w:rsid w:val="00D6549A"/>
    <w:rsid w:val="00D66EFD"/>
    <w:rsid w:val="00D670EA"/>
    <w:rsid w:val="00D6738B"/>
    <w:rsid w:val="00D678FF"/>
    <w:rsid w:val="00D67F10"/>
    <w:rsid w:val="00D70B7B"/>
    <w:rsid w:val="00D71081"/>
    <w:rsid w:val="00D71FB7"/>
    <w:rsid w:val="00D72430"/>
    <w:rsid w:val="00D72502"/>
    <w:rsid w:val="00D73719"/>
    <w:rsid w:val="00D7381D"/>
    <w:rsid w:val="00D74112"/>
    <w:rsid w:val="00D74193"/>
    <w:rsid w:val="00D74AF7"/>
    <w:rsid w:val="00D74C60"/>
    <w:rsid w:val="00D760E0"/>
    <w:rsid w:val="00D76D2A"/>
    <w:rsid w:val="00D80977"/>
    <w:rsid w:val="00D82F8E"/>
    <w:rsid w:val="00D83103"/>
    <w:rsid w:val="00D83272"/>
    <w:rsid w:val="00D833FF"/>
    <w:rsid w:val="00D8429E"/>
    <w:rsid w:val="00D84A74"/>
    <w:rsid w:val="00D8554A"/>
    <w:rsid w:val="00D856C5"/>
    <w:rsid w:val="00D85EA8"/>
    <w:rsid w:val="00D86C9A"/>
    <w:rsid w:val="00D87D9A"/>
    <w:rsid w:val="00D902B3"/>
    <w:rsid w:val="00D9216C"/>
    <w:rsid w:val="00D92520"/>
    <w:rsid w:val="00D926D3"/>
    <w:rsid w:val="00D936D6"/>
    <w:rsid w:val="00D93838"/>
    <w:rsid w:val="00D93B16"/>
    <w:rsid w:val="00D9422D"/>
    <w:rsid w:val="00D9451E"/>
    <w:rsid w:val="00D947DA"/>
    <w:rsid w:val="00D94ED8"/>
    <w:rsid w:val="00D95D01"/>
    <w:rsid w:val="00D961F6"/>
    <w:rsid w:val="00D97771"/>
    <w:rsid w:val="00DA02E3"/>
    <w:rsid w:val="00DA0426"/>
    <w:rsid w:val="00DA0451"/>
    <w:rsid w:val="00DA0D47"/>
    <w:rsid w:val="00DA120E"/>
    <w:rsid w:val="00DA1235"/>
    <w:rsid w:val="00DA131C"/>
    <w:rsid w:val="00DA19CA"/>
    <w:rsid w:val="00DA1EF4"/>
    <w:rsid w:val="00DA34E6"/>
    <w:rsid w:val="00DA3620"/>
    <w:rsid w:val="00DA3D33"/>
    <w:rsid w:val="00DA3DF5"/>
    <w:rsid w:val="00DA4788"/>
    <w:rsid w:val="00DA4A0E"/>
    <w:rsid w:val="00DA4B3E"/>
    <w:rsid w:val="00DA4D3F"/>
    <w:rsid w:val="00DA5482"/>
    <w:rsid w:val="00DA5DD8"/>
    <w:rsid w:val="00DA60A0"/>
    <w:rsid w:val="00DA62CF"/>
    <w:rsid w:val="00DA66D9"/>
    <w:rsid w:val="00DA67BB"/>
    <w:rsid w:val="00DB017A"/>
    <w:rsid w:val="00DB0186"/>
    <w:rsid w:val="00DB04DE"/>
    <w:rsid w:val="00DB091B"/>
    <w:rsid w:val="00DB2194"/>
    <w:rsid w:val="00DB2A16"/>
    <w:rsid w:val="00DB3C77"/>
    <w:rsid w:val="00DB478B"/>
    <w:rsid w:val="00DB5154"/>
    <w:rsid w:val="00DB65C2"/>
    <w:rsid w:val="00DB788C"/>
    <w:rsid w:val="00DB7992"/>
    <w:rsid w:val="00DC020E"/>
    <w:rsid w:val="00DC16C4"/>
    <w:rsid w:val="00DC1B79"/>
    <w:rsid w:val="00DC1B81"/>
    <w:rsid w:val="00DC1C08"/>
    <w:rsid w:val="00DC1C2B"/>
    <w:rsid w:val="00DC1EF5"/>
    <w:rsid w:val="00DC22DB"/>
    <w:rsid w:val="00DC286A"/>
    <w:rsid w:val="00DC32AE"/>
    <w:rsid w:val="00DC428C"/>
    <w:rsid w:val="00DC444A"/>
    <w:rsid w:val="00DC4D26"/>
    <w:rsid w:val="00DC6B30"/>
    <w:rsid w:val="00DC729B"/>
    <w:rsid w:val="00DC7A8F"/>
    <w:rsid w:val="00DC7B13"/>
    <w:rsid w:val="00DD0C2F"/>
    <w:rsid w:val="00DD0C7C"/>
    <w:rsid w:val="00DD284D"/>
    <w:rsid w:val="00DD2B5F"/>
    <w:rsid w:val="00DD41BD"/>
    <w:rsid w:val="00DD4B1C"/>
    <w:rsid w:val="00DD6AA5"/>
    <w:rsid w:val="00DD6DA4"/>
    <w:rsid w:val="00DD7002"/>
    <w:rsid w:val="00DD7CF9"/>
    <w:rsid w:val="00DE0C54"/>
    <w:rsid w:val="00DE128B"/>
    <w:rsid w:val="00DE1A29"/>
    <w:rsid w:val="00DE1F6A"/>
    <w:rsid w:val="00DE2CAD"/>
    <w:rsid w:val="00DE2FAC"/>
    <w:rsid w:val="00DE355A"/>
    <w:rsid w:val="00DE5C16"/>
    <w:rsid w:val="00DE5FA8"/>
    <w:rsid w:val="00DE66D7"/>
    <w:rsid w:val="00DE6A41"/>
    <w:rsid w:val="00DE700D"/>
    <w:rsid w:val="00DF0373"/>
    <w:rsid w:val="00DF0BD0"/>
    <w:rsid w:val="00DF0DAB"/>
    <w:rsid w:val="00DF2511"/>
    <w:rsid w:val="00DF2712"/>
    <w:rsid w:val="00DF2A0F"/>
    <w:rsid w:val="00DF3F76"/>
    <w:rsid w:val="00DF4D25"/>
    <w:rsid w:val="00DF57A1"/>
    <w:rsid w:val="00DF6E51"/>
    <w:rsid w:val="00DF7940"/>
    <w:rsid w:val="00E000FE"/>
    <w:rsid w:val="00E003BB"/>
    <w:rsid w:val="00E006C1"/>
    <w:rsid w:val="00E01B55"/>
    <w:rsid w:val="00E01CBF"/>
    <w:rsid w:val="00E0216A"/>
    <w:rsid w:val="00E0493B"/>
    <w:rsid w:val="00E04F0F"/>
    <w:rsid w:val="00E050FD"/>
    <w:rsid w:val="00E05426"/>
    <w:rsid w:val="00E05485"/>
    <w:rsid w:val="00E06F0E"/>
    <w:rsid w:val="00E0739C"/>
    <w:rsid w:val="00E1080F"/>
    <w:rsid w:val="00E1189D"/>
    <w:rsid w:val="00E1204A"/>
    <w:rsid w:val="00E1212B"/>
    <w:rsid w:val="00E1213E"/>
    <w:rsid w:val="00E12412"/>
    <w:rsid w:val="00E1342D"/>
    <w:rsid w:val="00E1354C"/>
    <w:rsid w:val="00E13C3F"/>
    <w:rsid w:val="00E14287"/>
    <w:rsid w:val="00E14CFB"/>
    <w:rsid w:val="00E157E5"/>
    <w:rsid w:val="00E15CD1"/>
    <w:rsid w:val="00E15E0D"/>
    <w:rsid w:val="00E160FE"/>
    <w:rsid w:val="00E17152"/>
    <w:rsid w:val="00E17329"/>
    <w:rsid w:val="00E173F2"/>
    <w:rsid w:val="00E17CAF"/>
    <w:rsid w:val="00E17DEE"/>
    <w:rsid w:val="00E22981"/>
    <w:rsid w:val="00E22A76"/>
    <w:rsid w:val="00E22AEA"/>
    <w:rsid w:val="00E23258"/>
    <w:rsid w:val="00E23833"/>
    <w:rsid w:val="00E247B8"/>
    <w:rsid w:val="00E253CF"/>
    <w:rsid w:val="00E25BDB"/>
    <w:rsid w:val="00E25BDD"/>
    <w:rsid w:val="00E269A6"/>
    <w:rsid w:val="00E300B4"/>
    <w:rsid w:val="00E30372"/>
    <w:rsid w:val="00E306EC"/>
    <w:rsid w:val="00E30939"/>
    <w:rsid w:val="00E3112E"/>
    <w:rsid w:val="00E3119D"/>
    <w:rsid w:val="00E314FB"/>
    <w:rsid w:val="00E33554"/>
    <w:rsid w:val="00E33A71"/>
    <w:rsid w:val="00E34495"/>
    <w:rsid w:val="00E34BFF"/>
    <w:rsid w:val="00E35114"/>
    <w:rsid w:val="00E352C6"/>
    <w:rsid w:val="00E354EB"/>
    <w:rsid w:val="00E36012"/>
    <w:rsid w:val="00E36A0A"/>
    <w:rsid w:val="00E371CB"/>
    <w:rsid w:val="00E376CB"/>
    <w:rsid w:val="00E37ABF"/>
    <w:rsid w:val="00E37C78"/>
    <w:rsid w:val="00E40456"/>
    <w:rsid w:val="00E40C60"/>
    <w:rsid w:val="00E4137F"/>
    <w:rsid w:val="00E415D3"/>
    <w:rsid w:val="00E43714"/>
    <w:rsid w:val="00E43C58"/>
    <w:rsid w:val="00E44089"/>
    <w:rsid w:val="00E44455"/>
    <w:rsid w:val="00E45017"/>
    <w:rsid w:val="00E4550D"/>
    <w:rsid w:val="00E4591C"/>
    <w:rsid w:val="00E4625A"/>
    <w:rsid w:val="00E46526"/>
    <w:rsid w:val="00E46B94"/>
    <w:rsid w:val="00E5179F"/>
    <w:rsid w:val="00E518B1"/>
    <w:rsid w:val="00E52612"/>
    <w:rsid w:val="00E55900"/>
    <w:rsid w:val="00E60B09"/>
    <w:rsid w:val="00E61068"/>
    <w:rsid w:val="00E61616"/>
    <w:rsid w:val="00E6163B"/>
    <w:rsid w:val="00E61870"/>
    <w:rsid w:val="00E61AC0"/>
    <w:rsid w:val="00E637EA"/>
    <w:rsid w:val="00E64FEE"/>
    <w:rsid w:val="00E65E34"/>
    <w:rsid w:val="00E66E52"/>
    <w:rsid w:val="00E67A32"/>
    <w:rsid w:val="00E708EB"/>
    <w:rsid w:val="00E7096C"/>
    <w:rsid w:val="00E710BF"/>
    <w:rsid w:val="00E713AE"/>
    <w:rsid w:val="00E72A46"/>
    <w:rsid w:val="00E72DC1"/>
    <w:rsid w:val="00E72DDD"/>
    <w:rsid w:val="00E72E8B"/>
    <w:rsid w:val="00E7478C"/>
    <w:rsid w:val="00E75005"/>
    <w:rsid w:val="00E7525B"/>
    <w:rsid w:val="00E75541"/>
    <w:rsid w:val="00E762C8"/>
    <w:rsid w:val="00E76450"/>
    <w:rsid w:val="00E764D6"/>
    <w:rsid w:val="00E76E16"/>
    <w:rsid w:val="00E77833"/>
    <w:rsid w:val="00E77B27"/>
    <w:rsid w:val="00E80B4A"/>
    <w:rsid w:val="00E80C45"/>
    <w:rsid w:val="00E8225C"/>
    <w:rsid w:val="00E825A1"/>
    <w:rsid w:val="00E83C60"/>
    <w:rsid w:val="00E83DCF"/>
    <w:rsid w:val="00E85C46"/>
    <w:rsid w:val="00E85CC3"/>
    <w:rsid w:val="00E869C8"/>
    <w:rsid w:val="00E86E27"/>
    <w:rsid w:val="00E90833"/>
    <w:rsid w:val="00E90E5B"/>
    <w:rsid w:val="00E91FF8"/>
    <w:rsid w:val="00E92E3B"/>
    <w:rsid w:val="00E93687"/>
    <w:rsid w:val="00E948F5"/>
    <w:rsid w:val="00E94A00"/>
    <w:rsid w:val="00E954BA"/>
    <w:rsid w:val="00E95E11"/>
    <w:rsid w:val="00E968C4"/>
    <w:rsid w:val="00E96D6D"/>
    <w:rsid w:val="00E96F0B"/>
    <w:rsid w:val="00E9702D"/>
    <w:rsid w:val="00E97A6B"/>
    <w:rsid w:val="00E97DD0"/>
    <w:rsid w:val="00E97E00"/>
    <w:rsid w:val="00E97FFB"/>
    <w:rsid w:val="00EA0012"/>
    <w:rsid w:val="00EA11C1"/>
    <w:rsid w:val="00EA169B"/>
    <w:rsid w:val="00EA1B11"/>
    <w:rsid w:val="00EA2351"/>
    <w:rsid w:val="00EA2429"/>
    <w:rsid w:val="00EA346B"/>
    <w:rsid w:val="00EA36BE"/>
    <w:rsid w:val="00EA3910"/>
    <w:rsid w:val="00EA3D64"/>
    <w:rsid w:val="00EA4A53"/>
    <w:rsid w:val="00EA5651"/>
    <w:rsid w:val="00EA61E4"/>
    <w:rsid w:val="00EA6715"/>
    <w:rsid w:val="00EA6F0E"/>
    <w:rsid w:val="00EA6F37"/>
    <w:rsid w:val="00EA6FC6"/>
    <w:rsid w:val="00EA7790"/>
    <w:rsid w:val="00EB0322"/>
    <w:rsid w:val="00EB035C"/>
    <w:rsid w:val="00EB0375"/>
    <w:rsid w:val="00EB0635"/>
    <w:rsid w:val="00EB3010"/>
    <w:rsid w:val="00EB382D"/>
    <w:rsid w:val="00EB495A"/>
    <w:rsid w:val="00EB49E7"/>
    <w:rsid w:val="00EB5052"/>
    <w:rsid w:val="00EB5159"/>
    <w:rsid w:val="00EB64C5"/>
    <w:rsid w:val="00EB7E52"/>
    <w:rsid w:val="00EC196A"/>
    <w:rsid w:val="00EC1DF7"/>
    <w:rsid w:val="00EC26D7"/>
    <w:rsid w:val="00EC2DE4"/>
    <w:rsid w:val="00EC314F"/>
    <w:rsid w:val="00EC44AB"/>
    <w:rsid w:val="00EC5450"/>
    <w:rsid w:val="00EC5634"/>
    <w:rsid w:val="00EC5780"/>
    <w:rsid w:val="00EC636F"/>
    <w:rsid w:val="00EC6531"/>
    <w:rsid w:val="00EC6B8A"/>
    <w:rsid w:val="00EC6CF8"/>
    <w:rsid w:val="00ED0DAD"/>
    <w:rsid w:val="00ED0DC1"/>
    <w:rsid w:val="00ED0E6B"/>
    <w:rsid w:val="00ED11DE"/>
    <w:rsid w:val="00ED3443"/>
    <w:rsid w:val="00ED41C7"/>
    <w:rsid w:val="00ED52E4"/>
    <w:rsid w:val="00ED58D9"/>
    <w:rsid w:val="00ED5F7C"/>
    <w:rsid w:val="00ED650F"/>
    <w:rsid w:val="00ED6BB1"/>
    <w:rsid w:val="00ED6CEF"/>
    <w:rsid w:val="00ED7170"/>
    <w:rsid w:val="00ED77F5"/>
    <w:rsid w:val="00ED7996"/>
    <w:rsid w:val="00EE0CAC"/>
    <w:rsid w:val="00EE1552"/>
    <w:rsid w:val="00EE2843"/>
    <w:rsid w:val="00EE30E8"/>
    <w:rsid w:val="00EE3A52"/>
    <w:rsid w:val="00EE4309"/>
    <w:rsid w:val="00EE470C"/>
    <w:rsid w:val="00EE4C32"/>
    <w:rsid w:val="00EE5B83"/>
    <w:rsid w:val="00EE62DD"/>
    <w:rsid w:val="00EE6482"/>
    <w:rsid w:val="00EE69A3"/>
    <w:rsid w:val="00EE6CB2"/>
    <w:rsid w:val="00EE73A4"/>
    <w:rsid w:val="00EE75CD"/>
    <w:rsid w:val="00EF09D4"/>
    <w:rsid w:val="00EF15D9"/>
    <w:rsid w:val="00EF18DF"/>
    <w:rsid w:val="00EF2470"/>
    <w:rsid w:val="00EF2636"/>
    <w:rsid w:val="00EF3217"/>
    <w:rsid w:val="00EF3F60"/>
    <w:rsid w:val="00EF428A"/>
    <w:rsid w:val="00EF456D"/>
    <w:rsid w:val="00EF4A1F"/>
    <w:rsid w:val="00EF5B21"/>
    <w:rsid w:val="00EF5B74"/>
    <w:rsid w:val="00EF5C07"/>
    <w:rsid w:val="00EF673B"/>
    <w:rsid w:val="00EF68ED"/>
    <w:rsid w:val="00EF723B"/>
    <w:rsid w:val="00EF72B1"/>
    <w:rsid w:val="00EF76AA"/>
    <w:rsid w:val="00F00B6E"/>
    <w:rsid w:val="00F0145E"/>
    <w:rsid w:val="00F01596"/>
    <w:rsid w:val="00F0186B"/>
    <w:rsid w:val="00F021FC"/>
    <w:rsid w:val="00F0281A"/>
    <w:rsid w:val="00F031BD"/>
    <w:rsid w:val="00F03BBD"/>
    <w:rsid w:val="00F03C75"/>
    <w:rsid w:val="00F04490"/>
    <w:rsid w:val="00F04819"/>
    <w:rsid w:val="00F04B15"/>
    <w:rsid w:val="00F05D09"/>
    <w:rsid w:val="00F071E4"/>
    <w:rsid w:val="00F07F05"/>
    <w:rsid w:val="00F10FD5"/>
    <w:rsid w:val="00F10FF6"/>
    <w:rsid w:val="00F11387"/>
    <w:rsid w:val="00F12538"/>
    <w:rsid w:val="00F12F8D"/>
    <w:rsid w:val="00F13510"/>
    <w:rsid w:val="00F13CEB"/>
    <w:rsid w:val="00F13F34"/>
    <w:rsid w:val="00F15090"/>
    <w:rsid w:val="00F157B8"/>
    <w:rsid w:val="00F15924"/>
    <w:rsid w:val="00F16393"/>
    <w:rsid w:val="00F164C3"/>
    <w:rsid w:val="00F20338"/>
    <w:rsid w:val="00F2073F"/>
    <w:rsid w:val="00F22E52"/>
    <w:rsid w:val="00F23107"/>
    <w:rsid w:val="00F232EA"/>
    <w:rsid w:val="00F235D4"/>
    <w:rsid w:val="00F239A7"/>
    <w:rsid w:val="00F2461F"/>
    <w:rsid w:val="00F24947"/>
    <w:rsid w:val="00F259AB"/>
    <w:rsid w:val="00F25B9C"/>
    <w:rsid w:val="00F2632F"/>
    <w:rsid w:val="00F26636"/>
    <w:rsid w:val="00F26AC8"/>
    <w:rsid w:val="00F26CE3"/>
    <w:rsid w:val="00F2762D"/>
    <w:rsid w:val="00F27C97"/>
    <w:rsid w:val="00F30654"/>
    <w:rsid w:val="00F31DA3"/>
    <w:rsid w:val="00F3219C"/>
    <w:rsid w:val="00F32644"/>
    <w:rsid w:val="00F3330D"/>
    <w:rsid w:val="00F3387C"/>
    <w:rsid w:val="00F34957"/>
    <w:rsid w:val="00F34B66"/>
    <w:rsid w:val="00F35117"/>
    <w:rsid w:val="00F353B5"/>
    <w:rsid w:val="00F35693"/>
    <w:rsid w:val="00F356CD"/>
    <w:rsid w:val="00F3577C"/>
    <w:rsid w:val="00F359E9"/>
    <w:rsid w:val="00F35E82"/>
    <w:rsid w:val="00F3663C"/>
    <w:rsid w:val="00F36817"/>
    <w:rsid w:val="00F40ABE"/>
    <w:rsid w:val="00F41E60"/>
    <w:rsid w:val="00F41F65"/>
    <w:rsid w:val="00F43603"/>
    <w:rsid w:val="00F43BE6"/>
    <w:rsid w:val="00F44C8F"/>
    <w:rsid w:val="00F44C9B"/>
    <w:rsid w:val="00F45618"/>
    <w:rsid w:val="00F45EE6"/>
    <w:rsid w:val="00F46E1C"/>
    <w:rsid w:val="00F47A68"/>
    <w:rsid w:val="00F5000C"/>
    <w:rsid w:val="00F51210"/>
    <w:rsid w:val="00F51632"/>
    <w:rsid w:val="00F51717"/>
    <w:rsid w:val="00F52698"/>
    <w:rsid w:val="00F52D62"/>
    <w:rsid w:val="00F52EC2"/>
    <w:rsid w:val="00F5389A"/>
    <w:rsid w:val="00F539D1"/>
    <w:rsid w:val="00F53A0F"/>
    <w:rsid w:val="00F53FEB"/>
    <w:rsid w:val="00F55226"/>
    <w:rsid w:val="00F56032"/>
    <w:rsid w:val="00F57971"/>
    <w:rsid w:val="00F6109E"/>
    <w:rsid w:val="00F61128"/>
    <w:rsid w:val="00F62660"/>
    <w:rsid w:val="00F62813"/>
    <w:rsid w:val="00F62983"/>
    <w:rsid w:val="00F62A08"/>
    <w:rsid w:val="00F630ED"/>
    <w:rsid w:val="00F63112"/>
    <w:rsid w:val="00F63C9A"/>
    <w:rsid w:val="00F64859"/>
    <w:rsid w:val="00F657A8"/>
    <w:rsid w:val="00F66EA3"/>
    <w:rsid w:val="00F66F65"/>
    <w:rsid w:val="00F677DD"/>
    <w:rsid w:val="00F67FB1"/>
    <w:rsid w:val="00F700B5"/>
    <w:rsid w:val="00F70453"/>
    <w:rsid w:val="00F714CF"/>
    <w:rsid w:val="00F72404"/>
    <w:rsid w:val="00F72996"/>
    <w:rsid w:val="00F729DD"/>
    <w:rsid w:val="00F73153"/>
    <w:rsid w:val="00F737A5"/>
    <w:rsid w:val="00F752EB"/>
    <w:rsid w:val="00F758F1"/>
    <w:rsid w:val="00F75DE0"/>
    <w:rsid w:val="00F75DEA"/>
    <w:rsid w:val="00F76022"/>
    <w:rsid w:val="00F76114"/>
    <w:rsid w:val="00F76956"/>
    <w:rsid w:val="00F80955"/>
    <w:rsid w:val="00F811FF"/>
    <w:rsid w:val="00F8178B"/>
    <w:rsid w:val="00F81910"/>
    <w:rsid w:val="00F8277D"/>
    <w:rsid w:val="00F82EB9"/>
    <w:rsid w:val="00F8407B"/>
    <w:rsid w:val="00F843DD"/>
    <w:rsid w:val="00F85AAE"/>
    <w:rsid w:val="00F8730D"/>
    <w:rsid w:val="00F87F19"/>
    <w:rsid w:val="00F905D1"/>
    <w:rsid w:val="00F90D6B"/>
    <w:rsid w:val="00F910CD"/>
    <w:rsid w:val="00F91335"/>
    <w:rsid w:val="00F91361"/>
    <w:rsid w:val="00F91DDF"/>
    <w:rsid w:val="00F923A5"/>
    <w:rsid w:val="00F92835"/>
    <w:rsid w:val="00F93145"/>
    <w:rsid w:val="00F93C13"/>
    <w:rsid w:val="00F9643F"/>
    <w:rsid w:val="00F97206"/>
    <w:rsid w:val="00F97AEE"/>
    <w:rsid w:val="00FA24AD"/>
    <w:rsid w:val="00FA2B1E"/>
    <w:rsid w:val="00FA3319"/>
    <w:rsid w:val="00FA35D8"/>
    <w:rsid w:val="00FA45E7"/>
    <w:rsid w:val="00FA4D6E"/>
    <w:rsid w:val="00FA63B4"/>
    <w:rsid w:val="00FA749D"/>
    <w:rsid w:val="00FA7CEC"/>
    <w:rsid w:val="00FB0414"/>
    <w:rsid w:val="00FB1202"/>
    <w:rsid w:val="00FB19D2"/>
    <w:rsid w:val="00FB1D4F"/>
    <w:rsid w:val="00FB1E56"/>
    <w:rsid w:val="00FB2AD9"/>
    <w:rsid w:val="00FB30C2"/>
    <w:rsid w:val="00FB5C1C"/>
    <w:rsid w:val="00FB6040"/>
    <w:rsid w:val="00FB7C7B"/>
    <w:rsid w:val="00FC0AB1"/>
    <w:rsid w:val="00FC1281"/>
    <w:rsid w:val="00FC12ED"/>
    <w:rsid w:val="00FC2521"/>
    <w:rsid w:val="00FC363D"/>
    <w:rsid w:val="00FC3B21"/>
    <w:rsid w:val="00FC3B29"/>
    <w:rsid w:val="00FC43F7"/>
    <w:rsid w:val="00FC4BD8"/>
    <w:rsid w:val="00FC4FB2"/>
    <w:rsid w:val="00FC58DC"/>
    <w:rsid w:val="00FC5EE1"/>
    <w:rsid w:val="00FC64F1"/>
    <w:rsid w:val="00FC6FC9"/>
    <w:rsid w:val="00FD08C9"/>
    <w:rsid w:val="00FD0B28"/>
    <w:rsid w:val="00FD0C08"/>
    <w:rsid w:val="00FD0E72"/>
    <w:rsid w:val="00FD1F2D"/>
    <w:rsid w:val="00FD212F"/>
    <w:rsid w:val="00FD38B4"/>
    <w:rsid w:val="00FD5066"/>
    <w:rsid w:val="00FD51C6"/>
    <w:rsid w:val="00FD6623"/>
    <w:rsid w:val="00FD6C22"/>
    <w:rsid w:val="00FD71F1"/>
    <w:rsid w:val="00FE0EDE"/>
    <w:rsid w:val="00FE13E5"/>
    <w:rsid w:val="00FE1AB1"/>
    <w:rsid w:val="00FE1BE0"/>
    <w:rsid w:val="00FE1EBE"/>
    <w:rsid w:val="00FE2355"/>
    <w:rsid w:val="00FE26B8"/>
    <w:rsid w:val="00FE4126"/>
    <w:rsid w:val="00FE48D3"/>
    <w:rsid w:val="00FE49D0"/>
    <w:rsid w:val="00FE5B83"/>
    <w:rsid w:val="00FE5FA2"/>
    <w:rsid w:val="00FE6481"/>
    <w:rsid w:val="00FE7E8D"/>
    <w:rsid w:val="00FF05DF"/>
    <w:rsid w:val="00FF06E1"/>
    <w:rsid w:val="00FF08E3"/>
    <w:rsid w:val="00FF0BF7"/>
    <w:rsid w:val="00FF0CBB"/>
    <w:rsid w:val="00FF135D"/>
    <w:rsid w:val="00FF27F9"/>
    <w:rsid w:val="00FF37D4"/>
    <w:rsid w:val="00FF3DD1"/>
    <w:rsid w:val="00FF407F"/>
    <w:rsid w:val="00FF4E8D"/>
    <w:rsid w:val="00FF5156"/>
    <w:rsid w:val="00FF62DF"/>
    <w:rsid w:val="00FF725E"/>
    <w:rsid w:val="00FF7E5E"/>
    <w:rsid w:val="0596A265"/>
    <w:rsid w:val="05A6613B"/>
    <w:rsid w:val="104A20E0"/>
    <w:rsid w:val="1629BC03"/>
    <w:rsid w:val="18F5B25A"/>
    <w:rsid w:val="1CF74823"/>
    <w:rsid w:val="270D2D27"/>
    <w:rsid w:val="2C3929CF"/>
    <w:rsid w:val="3263D959"/>
    <w:rsid w:val="3364E1A8"/>
    <w:rsid w:val="343232C5"/>
    <w:rsid w:val="38E5912A"/>
    <w:rsid w:val="398167F6"/>
    <w:rsid w:val="3CD5EE1F"/>
    <w:rsid w:val="418E19DE"/>
    <w:rsid w:val="4F1CE220"/>
    <w:rsid w:val="58BB27E4"/>
    <w:rsid w:val="596FAF7E"/>
    <w:rsid w:val="5BD2AEB3"/>
    <w:rsid w:val="5C7BF3EA"/>
    <w:rsid w:val="5D1EABF4"/>
    <w:rsid w:val="65F0CE48"/>
    <w:rsid w:val="674F24A0"/>
    <w:rsid w:val="6B553E78"/>
    <w:rsid w:val="6D1C81DE"/>
    <w:rsid w:val="6DAA71C2"/>
    <w:rsid w:val="6E0C2143"/>
    <w:rsid w:val="6ECDAA89"/>
    <w:rsid w:val="7055FF1C"/>
    <w:rsid w:val="783B9E6E"/>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7C3B46"/>
  <w15:docId w15:val="{242D3923-3039-4763-86F9-8A5D1A884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331D2"/>
    <w:pPr>
      <w:spacing w:after="240" w:line="360" w:lineRule="auto"/>
      <w:jc w:val="both"/>
    </w:pPr>
    <w:rPr>
      <w:sz w:val="24"/>
    </w:rPr>
  </w:style>
  <w:style w:type="paragraph" w:styleId="berschrift1">
    <w:name w:val="heading 1"/>
    <w:basedOn w:val="Standard"/>
    <w:next w:val="Standard"/>
    <w:link w:val="berschrift1Zchn"/>
    <w:uiPriority w:val="9"/>
    <w:qFormat/>
    <w:rsid w:val="0087592C"/>
    <w:pPr>
      <w:keepNext/>
      <w:keepLines/>
      <w:pageBreakBefore/>
      <w:numPr>
        <w:numId w:val="30"/>
      </w:numPr>
      <w:spacing w:before="240" w:after="160"/>
      <w:jc w:val="left"/>
      <w:outlineLvl w:val="0"/>
    </w:pPr>
    <w:rPr>
      <w:rFonts w:asciiTheme="majorHAnsi" w:eastAsiaTheme="majorEastAsia" w:hAnsiTheme="majorHAnsi" w:cstheme="majorBidi"/>
      <w:b/>
      <w:sz w:val="32"/>
      <w:szCs w:val="32"/>
    </w:rPr>
  </w:style>
  <w:style w:type="paragraph" w:styleId="berschrift2">
    <w:name w:val="heading 2"/>
    <w:basedOn w:val="Standard"/>
    <w:next w:val="Standard"/>
    <w:link w:val="berschrift2Zchn"/>
    <w:uiPriority w:val="9"/>
    <w:unhideWhenUsed/>
    <w:qFormat/>
    <w:rsid w:val="00D9451E"/>
    <w:pPr>
      <w:keepNext/>
      <w:keepLines/>
      <w:numPr>
        <w:ilvl w:val="1"/>
        <w:numId w:val="30"/>
      </w:numPr>
      <w:spacing w:before="400"/>
      <w:jc w:val="left"/>
      <w:outlineLvl w:val="1"/>
    </w:pPr>
    <w:rPr>
      <w:rFonts w:asciiTheme="majorHAnsi" w:eastAsiaTheme="majorEastAsia" w:hAnsiTheme="majorHAnsi" w:cstheme="majorBidi"/>
      <w:b/>
      <w:sz w:val="26"/>
      <w:szCs w:val="26"/>
    </w:rPr>
  </w:style>
  <w:style w:type="paragraph" w:styleId="berschrift3">
    <w:name w:val="heading 3"/>
    <w:basedOn w:val="Standard"/>
    <w:next w:val="Standard"/>
    <w:link w:val="berschrift3Zchn"/>
    <w:uiPriority w:val="9"/>
    <w:unhideWhenUsed/>
    <w:qFormat/>
    <w:rsid w:val="00CF6E5E"/>
    <w:pPr>
      <w:keepNext/>
      <w:keepLines/>
      <w:numPr>
        <w:ilvl w:val="2"/>
        <w:numId w:val="30"/>
      </w:numPr>
      <w:spacing w:before="40"/>
      <w:outlineLvl w:val="2"/>
    </w:pPr>
    <w:rPr>
      <w:rFonts w:asciiTheme="majorHAnsi" w:eastAsiaTheme="majorEastAsia" w:hAnsiTheme="majorHAnsi" w:cstheme="majorBidi"/>
      <w:b/>
      <w:szCs w:val="24"/>
    </w:rPr>
  </w:style>
  <w:style w:type="paragraph" w:styleId="berschrift4">
    <w:name w:val="heading 4"/>
    <w:basedOn w:val="Standard"/>
    <w:next w:val="Standard"/>
    <w:link w:val="berschrift4Zchn"/>
    <w:uiPriority w:val="9"/>
    <w:unhideWhenUsed/>
    <w:rsid w:val="00E518B1"/>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rsid w:val="005C20BA"/>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unhideWhenUsed/>
    <w:qFormat/>
    <w:rsid w:val="005C20BA"/>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aliases w:val="Überschrift Anhang"/>
    <w:basedOn w:val="Standard"/>
    <w:next w:val="Standard"/>
    <w:link w:val="berschrift7Zchn"/>
    <w:uiPriority w:val="9"/>
    <w:unhideWhenUsed/>
    <w:qFormat/>
    <w:rsid w:val="00162C22"/>
    <w:pPr>
      <w:keepNext/>
      <w:keepLines/>
      <w:numPr>
        <w:numId w:val="35"/>
      </w:numPr>
      <w:spacing w:before="240" w:after="160"/>
      <w:jc w:val="left"/>
      <w:outlineLvl w:val="6"/>
    </w:pPr>
    <w:rPr>
      <w:rFonts w:asciiTheme="majorHAnsi" w:eastAsiaTheme="majorEastAsia" w:hAnsiTheme="majorHAnsi" w:cstheme="majorBidi"/>
      <w:b/>
      <w:iCs/>
      <w:sz w:val="32"/>
    </w:rPr>
  </w:style>
  <w:style w:type="paragraph" w:styleId="berschrift8">
    <w:name w:val="heading 8"/>
    <w:basedOn w:val="Standard"/>
    <w:next w:val="Standard"/>
    <w:link w:val="berschrift8Zchn"/>
    <w:uiPriority w:val="9"/>
    <w:semiHidden/>
    <w:unhideWhenUsed/>
    <w:qFormat/>
    <w:rsid w:val="005C20BA"/>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C20BA"/>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982421"/>
    <w:pPr>
      <w:spacing w:line="240" w:lineRule="auto"/>
      <w:contextualSpacing/>
      <w:jc w:val="center"/>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82421"/>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87592C"/>
    <w:rPr>
      <w:rFonts w:asciiTheme="majorHAnsi" w:eastAsiaTheme="majorEastAsia" w:hAnsiTheme="majorHAnsi" w:cstheme="majorBidi"/>
      <w:b/>
      <w:sz w:val="32"/>
      <w:szCs w:val="32"/>
    </w:rPr>
  </w:style>
  <w:style w:type="character" w:customStyle="1" w:styleId="berschrift2Zchn">
    <w:name w:val="Überschrift 2 Zchn"/>
    <w:basedOn w:val="Absatz-Standardschriftart"/>
    <w:link w:val="berschrift2"/>
    <w:uiPriority w:val="9"/>
    <w:rsid w:val="00D9451E"/>
    <w:rPr>
      <w:rFonts w:asciiTheme="majorHAnsi" w:eastAsiaTheme="majorEastAsia" w:hAnsiTheme="majorHAnsi" w:cstheme="majorBidi"/>
      <w:b/>
      <w:sz w:val="26"/>
      <w:szCs w:val="26"/>
    </w:rPr>
  </w:style>
  <w:style w:type="character" w:customStyle="1" w:styleId="berschrift3Zchn">
    <w:name w:val="Überschrift 3 Zchn"/>
    <w:basedOn w:val="Absatz-Standardschriftart"/>
    <w:link w:val="berschrift3"/>
    <w:uiPriority w:val="9"/>
    <w:rsid w:val="00CF6E5E"/>
    <w:rPr>
      <w:rFonts w:asciiTheme="majorHAnsi" w:eastAsiaTheme="majorEastAsia" w:hAnsiTheme="majorHAnsi" w:cstheme="majorBidi"/>
      <w:b/>
      <w:sz w:val="24"/>
      <w:szCs w:val="24"/>
    </w:rPr>
  </w:style>
  <w:style w:type="character" w:styleId="Fett">
    <w:name w:val="Strong"/>
    <w:basedOn w:val="Absatz-Standardschriftart"/>
    <w:uiPriority w:val="22"/>
    <w:qFormat/>
    <w:rsid w:val="004E08E7"/>
    <w:rPr>
      <w:b/>
      <w:bCs/>
    </w:rPr>
  </w:style>
  <w:style w:type="table" w:styleId="Tabellenraster">
    <w:name w:val="Table Grid"/>
    <w:basedOn w:val="NormaleTabelle"/>
    <w:uiPriority w:val="39"/>
    <w:rsid w:val="00A410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4Akzent31">
    <w:name w:val="Gitternetztabelle 4 – Akzent 31"/>
    <w:basedOn w:val="NormaleTabelle"/>
    <w:uiPriority w:val="49"/>
    <w:rsid w:val="00A410D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eschriftung">
    <w:name w:val="caption"/>
    <w:basedOn w:val="Standard"/>
    <w:next w:val="Standard"/>
    <w:uiPriority w:val="35"/>
    <w:unhideWhenUsed/>
    <w:qFormat/>
    <w:rsid w:val="007549A9"/>
    <w:pPr>
      <w:spacing w:before="120" w:line="240" w:lineRule="auto"/>
      <w:jc w:val="center"/>
    </w:pPr>
    <w:rPr>
      <w:i/>
      <w:iCs/>
      <w:color w:val="808080" w:themeColor="background1" w:themeShade="80"/>
      <w:sz w:val="18"/>
      <w:szCs w:val="18"/>
    </w:rPr>
  </w:style>
  <w:style w:type="paragraph" w:customStyle="1" w:styleId="Abbildung">
    <w:name w:val="Abbildung"/>
    <w:basedOn w:val="Standard"/>
    <w:next w:val="Standard"/>
    <w:link w:val="AbbildungZchn"/>
    <w:qFormat/>
    <w:rsid w:val="00003A17"/>
    <w:pPr>
      <w:keepNext/>
      <w:keepLines/>
      <w:spacing w:after="0" w:line="240" w:lineRule="auto"/>
      <w:jc w:val="center"/>
    </w:pPr>
    <w:rPr>
      <w:noProof/>
    </w:rPr>
  </w:style>
  <w:style w:type="character" w:customStyle="1" w:styleId="berschrift4Zchn">
    <w:name w:val="Überschrift 4 Zchn"/>
    <w:basedOn w:val="Absatz-Standardschriftart"/>
    <w:link w:val="berschrift4"/>
    <w:uiPriority w:val="9"/>
    <w:rsid w:val="00E518B1"/>
    <w:rPr>
      <w:rFonts w:asciiTheme="majorHAnsi" w:eastAsiaTheme="majorEastAsia" w:hAnsiTheme="majorHAnsi" w:cstheme="majorBidi"/>
      <w:i/>
      <w:iCs/>
      <w:color w:val="2E74B5" w:themeColor="accent1" w:themeShade="BF"/>
      <w:sz w:val="24"/>
    </w:rPr>
  </w:style>
  <w:style w:type="character" w:customStyle="1" w:styleId="AbbildungZchn">
    <w:name w:val="Abbildung Zchn"/>
    <w:basedOn w:val="Absatz-Standardschriftart"/>
    <w:link w:val="Abbildung"/>
    <w:rsid w:val="00003A17"/>
    <w:rPr>
      <w:noProof/>
      <w:sz w:val="24"/>
    </w:rPr>
  </w:style>
  <w:style w:type="paragraph" w:styleId="KeinLeerraum">
    <w:name w:val="No Spacing"/>
    <w:uiPriority w:val="1"/>
    <w:qFormat/>
    <w:rsid w:val="00E518B1"/>
    <w:pPr>
      <w:spacing w:after="240" w:line="240" w:lineRule="auto"/>
      <w:jc w:val="both"/>
    </w:pPr>
    <w:rPr>
      <w:sz w:val="24"/>
    </w:rPr>
  </w:style>
  <w:style w:type="character" w:styleId="SchwacheHervorhebung">
    <w:name w:val="Subtle Emphasis"/>
    <w:basedOn w:val="Absatz-Standardschriftart"/>
    <w:uiPriority w:val="19"/>
    <w:qFormat/>
    <w:rsid w:val="00E518B1"/>
    <w:rPr>
      <w:i/>
      <w:iCs/>
      <w:color w:val="auto"/>
    </w:rPr>
  </w:style>
  <w:style w:type="character" w:styleId="Hervorhebung">
    <w:name w:val="Emphasis"/>
    <w:basedOn w:val="Absatz-Standardschriftart"/>
    <w:uiPriority w:val="20"/>
    <w:qFormat/>
    <w:rsid w:val="00E518B1"/>
    <w:rPr>
      <w:b/>
      <w:i/>
      <w:iCs/>
    </w:rPr>
  </w:style>
  <w:style w:type="character" w:styleId="IntensiveHervorhebung">
    <w:name w:val="Intense Emphasis"/>
    <w:basedOn w:val="Absatz-Standardschriftart"/>
    <w:uiPriority w:val="21"/>
    <w:qFormat/>
    <w:rsid w:val="00E518B1"/>
    <w:rPr>
      <w:i/>
      <w:iCs/>
      <w:color w:val="5B9BD5" w:themeColor="accent1"/>
    </w:rPr>
  </w:style>
  <w:style w:type="paragraph" w:styleId="IntensivesZitat">
    <w:name w:val="Intense Quote"/>
    <w:basedOn w:val="Standard"/>
    <w:next w:val="Standard"/>
    <w:link w:val="IntensivesZitatZchn"/>
    <w:uiPriority w:val="30"/>
    <w:qFormat/>
    <w:rsid w:val="00E518B1"/>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518B1"/>
    <w:rPr>
      <w:i/>
      <w:iCs/>
      <w:color w:val="5B9BD5" w:themeColor="accent1"/>
      <w:sz w:val="24"/>
    </w:rPr>
  </w:style>
  <w:style w:type="paragraph" w:styleId="Zitat">
    <w:name w:val="Quote"/>
    <w:basedOn w:val="Standard"/>
    <w:next w:val="Standard"/>
    <w:link w:val="ZitatZchn"/>
    <w:uiPriority w:val="29"/>
    <w:qFormat/>
    <w:rsid w:val="00E518B1"/>
    <w:pPr>
      <w:spacing w:before="240"/>
      <w:ind w:left="862" w:right="862"/>
      <w:jc w:val="center"/>
    </w:pPr>
    <w:rPr>
      <w:i/>
      <w:iCs/>
    </w:rPr>
  </w:style>
  <w:style w:type="character" w:customStyle="1" w:styleId="ZitatZchn">
    <w:name w:val="Zitat Zchn"/>
    <w:basedOn w:val="Absatz-Standardschriftart"/>
    <w:link w:val="Zitat"/>
    <w:uiPriority w:val="29"/>
    <w:rsid w:val="00E518B1"/>
    <w:rPr>
      <w:i/>
      <w:iCs/>
      <w:sz w:val="24"/>
    </w:rPr>
  </w:style>
  <w:style w:type="character" w:styleId="SchwacherVerweis">
    <w:name w:val="Subtle Reference"/>
    <w:basedOn w:val="Absatz-Standardschriftart"/>
    <w:uiPriority w:val="31"/>
    <w:qFormat/>
    <w:rsid w:val="00E518B1"/>
    <w:rPr>
      <w:smallCaps/>
      <w:color w:val="auto"/>
    </w:rPr>
  </w:style>
  <w:style w:type="character" w:styleId="IntensiverVerweis">
    <w:name w:val="Intense Reference"/>
    <w:basedOn w:val="Absatz-Standardschriftart"/>
    <w:uiPriority w:val="32"/>
    <w:qFormat/>
    <w:rsid w:val="00E518B1"/>
    <w:rPr>
      <w:b/>
      <w:bCs/>
      <w:smallCaps/>
      <w:color w:val="5B9BD5" w:themeColor="accent1"/>
      <w:spacing w:val="5"/>
    </w:rPr>
  </w:style>
  <w:style w:type="paragraph" w:styleId="Listenabsatz">
    <w:name w:val="List Paragraph"/>
    <w:basedOn w:val="Standard"/>
    <w:uiPriority w:val="34"/>
    <w:qFormat/>
    <w:rsid w:val="00E518B1"/>
    <w:pPr>
      <w:ind w:left="567" w:right="567"/>
      <w:contextualSpacing/>
    </w:pPr>
  </w:style>
  <w:style w:type="paragraph" w:styleId="Abbildungsverzeichnis">
    <w:name w:val="table of figures"/>
    <w:basedOn w:val="Standard"/>
    <w:next w:val="Standard"/>
    <w:uiPriority w:val="99"/>
    <w:unhideWhenUsed/>
    <w:rsid w:val="00E518B1"/>
    <w:pPr>
      <w:spacing w:after="0"/>
    </w:pPr>
  </w:style>
  <w:style w:type="character" w:styleId="Hyperlink">
    <w:name w:val="Hyperlink"/>
    <w:basedOn w:val="Absatz-Standardschriftart"/>
    <w:uiPriority w:val="99"/>
    <w:unhideWhenUsed/>
    <w:rsid w:val="00E518B1"/>
    <w:rPr>
      <w:color w:val="0563C1" w:themeColor="hyperlink"/>
      <w:u w:val="single"/>
    </w:rPr>
  </w:style>
  <w:style w:type="paragraph" w:styleId="Inhaltsverzeichnisberschrift">
    <w:name w:val="TOC Heading"/>
    <w:basedOn w:val="berschrift1"/>
    <w:next w:val="Standard"/>
    <w:uiPriority w:val="39"/>
    <w:unhideWhenUsed/>
    <w:qFormat/>
    <w:rsid w:val="00E518B1"/>
    <w:pPr>
      <w:numPr>
        <w:numId w:val="1"/>
      </w:numPr>
      <w:spacing w:line="259" w:lineRule="auto"/>
      <w:outlineLvl w:val="9"/>
    </w:pPr>
    <w:rPr>
      <w:b w:val="0"/>
      <w:color w:val="2E74B5" w:themeColor="accent1" w:themeShade="BF"/>
    </w:rPr>
  </w:style>
  <w:style w:type="paragraph" w:styleId="Verzeichnis1">
    <w:name w:val="toc 1"/>
    <w:basedOn w:val="Standard"/>
    <w:next w:val="Standard"/>
    <w:autoRedefine/>
    <w:uiPriority w:val="39"/>
    <w:unhideWhenUsed/>
    <w:qFormat/>
    <w:rsid w:val="00E0493B"/>
    <w:pPr>
      <w:tabs>
        <w:tab w:val="left" w:pos="480"/>
        <w:tab w:val="right" w:leader="dot" w:pos="9072"/>
      </w:tabs>
      <w:spacing w:after="60" w:line="240" w:lineRule="auto"/>
    </w:pPr>
    <w:rPr>
      <w:b/>
      <w:noProof/>
    </w:rPr>
  </w:style>
  <w:style w:type="paragraph" w:styleId="Verzeichnis2">
    <w:name w:val="toc 2"/>
    <w:basedOn w:val="Standard"/>
    <w:next w:val="Standard"/>
    <w:autoRedefine/>
    <w:uiPriority w:val="39"/>
    <w:unhideWhenUsed/>
    <w:qFormat/>
    <w:rsid w:val="00162C22"/>
    <w:pPr>
      <w:tabs>
        <w:tab w:val="left" w:pos="880"/>
        <w:tab w:val="right" w:leader="dot" w:pos="9072"/>
      </w:tabs>
      <w:spacing w:after="60" w:line="240" w:lineRule="auto"/>
      <w:ind w:left="284"/>
      <w:jc w:val="left"/>
    </w:pPr>
  </w:style>
  <w:style w:type="paragraph" w:styleId="Verzeichnis3">
    <w:name w:val="toc 3"/>
    <w:basedOn w:val="Standard"/>
    <w:next w:val="Standard"/>
    <w:autoRedefine/>
    <w:uiPriority w:val="39"/>
    <w:unhideWhenUsed/>
    <w:qFormat/>
    <w:rsid w:val="00E0493B"/>
    <w:pPr>
      <w:tabs>
        <w:tab w:val="left" w:pos="1320"/>
        <w:tab w:val="right" w:leader="dot" w:pos="9072"/>
      </w:tabs>
      <w:spacing w:after="60" w:line="240" w:lineRule="auto"/>
      <w:ind w:left="482"/>
    </w:pPr>
  </w:style>
  <w:style w:type="paragraph" w:customStyle="1" w:styleId="Inhaltsverzeichnis">
    <w:name w:val="Inhaltsverzeichnis"/>
    <w:basedOn w:val="Standard"/>
    <w:next w:val="Standard"/>
    <w:qFormat/>
    <w:rsid w:val="002031A4"/>
    <w:pPr>
      <w:spacing w:before="240" w:after="360"/>
    </w:pPr>
    <w:rPr>
      <w:rFonts w:asciiTheme="majorHAnsi" w:hAnsiTheme="majorHAnsi"/>
      <w:b/>
      <w:sz w:val="32"/>
      <w:lang w:val="en-US"/>
    </w:rPr>
  </w:style>
  <w:style w:type="paragraph" w:styleId="Kopfzeile">
    <w:name w:val="header"/>
    <w:basedOn w:val="Standard"/>
    <w:link w:val="KopfzeileZchn"/>
    <w:uiPriority w:val="99"/>
    <w:unhideWhenUsed/>
    <w:rsid w:val="00AE3E3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3E3A"/>
    <w:rPr>
      <w:sz w:val="24"/>
    </w:rPr>
  </w:style>
  <w:style w:type="paragraph" w:styleId="Fuzeile">
    <w:name w:val="footer"/>
    <w:basedOn w:val="Standard"/>
    <w:link w:val="FuzeileZchn"/>
    <w:uiPriority w:val="99"/>
    <w:unhideWhenUsed/>
    <w:rsid w:val="00AE3E3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3E3A"/>
    <w:rPr>
      <w:sz w:val="24"/>
    </w:rPr>
  </w:style>
  <w:style w:type="paragraph" w:styleId="Funotentext">
    <w:name w:val="footnote text"/>
    <w:basedOn w:val="Standard"/>
    <w:link w:val="FunotentextZchn"/>
    <w:uiPriority w:val="99"/>
    <w:unhideWhenUsed/>
    <w:rsid w:val="00AE3E3A"/>
    <w:pPr>
      <w:spacing w:after="0" w:line="240" w:lineRule="auto"/>
    </w:pPr>
    <w:rPr>
      <w:sz w:val="20"/>
      <w:szCs w:val="20"/>
    </w:rPr>
  </w:style>
  <w:style w:type="character" w:customStyle="1" w:styleId="FunotentextZchn">
    <w:name w:val="Fußnotentext Zchn"/>
    <w:basedOn w:val="Absatz-Standardschriftart"/>
    <w:link w:val="Funotentext"/>
    <w:uiPriority w:val="99"/>
    <w:rsid w:val="00AE3E3A"/>
    <w:rPr>
      <w:sz w:val="20"/>
      <w:szCs w:val="20"/>
    </w:rPr>
  </w:style>
  <w:style w:type="character" w:styleId="Funotenzeichen">
    <w:name w:val="footnote reference"/>
    <w:basedOn w:val="Absatz-Standardschriftart"/>
    <w:uiPriority w:val="99"/>
    <w:semiHidden/>
    <w:unhideWhenUsed/>
    <w:rsid w:val="00AE3E3A"/>
    <w:rPr>
      <w:vertAlign w:val="superscript"/>
    </w:rPr>
  </w:style>
  <w:style w:type="character" w:customStyle="1" w:styleId="berschrift5Zchn">
    <w:name w:val="Überschrift 5 Zchn"/>
    <w:basedOn w:val="Absatz-Standardschriftart"/>
    <w:link w:val="berschrift5"/>
    <w:uiPriority w:val="9"/>
    <w:rsid w:val="005C20BA"/>
    <w:rPr>
      <w:rFonts w:asciiTheme="majorHAnsi" w:eastAsiaTheme="majorEastAsia" w:hAnsiTheme="majorHAnsi" w:cstheme="majorBidi"/>
      <w:color w:val="2E74B5" w:themeColor="accent1" w:themeShade="BF"/>
      <w:sz w:val="24"/>
    </w:rPr>
  </w:style>
  <w:style w:type="character" w:customStyle="1" w:styleId="berschrift6Zchn">
    <w:name w:val="Überschrift 6 Zchn"/>
    <w:basedOn w:val="Absatz-Standardschriftart"/>
    <w:link w:val="berschrift6"/>
    <w:uiPriority w:val="9"/>
    <w:rsid w:val="005C20BA"/>
    <w:rPr>
      <w:rFonts w:asciiTheme="majorHAnsi" w:eastAsiaTheme="majorEastAsia" w:hAnsiTheme="majorHAnsi" w:cstheme="majorBidi"/>
      <w:color w:val="1F4D78" w:themeColor="accent1" w:themeShade="7F"/>
      <w:sz w:val="24"/>
    </w:rPr>
  </w:style>
  <w:style w:type="character" w:customStyle="1" w:styleId="berschrift7Zchn">
    <w:name w:val="Überschrift 7 Zchn"/>
    <w:aliases w:val="Überschrift Anhang Zchn"/>
    <w:basedOn w:val="Absatz-Standardschriftart"/>
    <w:link w:val="berschrift7"/>
    <w:uiPriority w:val="9"/>
    <w:rsid w:val="00162C22"/>
    <w:rPr>
      <w:rFonts w:asciiTheme="majorHAnsi" w:eastAsiaTheme="majorEastAsia" w:hAnsiTheme="majorHAnsi" w:cstheme="majorBidi"/>
      <w:b/>
      <w:iCs/>
      <w:sz w:val="32"/>
    </w:rPr>
  </w:style>
  <w:style w:type="character" w:customStyle="1" w:styleId="berschrift8Zchn">
    <w:name w:val="Überschrift 8 Zchn"/>
    <w:basedOn w:val="Absatz-Standardschriftart"/>
    <w:link w:val="berschrift8"/>
    <w:uiPriority w:val="9"/>
    <w:semiHidden/>
    <w:rsid w:val="005C20BA"/>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5C20BA"/>
    <w:rPr>
      <w:rFonts w:asciiTheme="majorHAnsi" w:eastAsiaTheme="majorEastAsia" w:hAnsiTheme="majorHAnsi" w:cstheme="majorBidi"/>
      <w:i/>
      <w:iCs/>
      <w:color w:val="272727" w:themeColor="text1" w:themeTint="D8"/>
      <w:sz w:val="21"/>
      <w:szCs w:val="21"/>
    </w:rPr>
  </w:style>
  <w:style w:type="paragraph" w:customStyle="1" w:styleId="Verzeichnisse">
    <w:name w:val="Verzeichnisse"/>
    <w:basedOn w:val="berschrift1"/>
    <w:next w:val="Standard"/>
    <w:qFormat/>
    <w:rsid w:val="00552721"/>
    <w:pPr>
      <w:pageBreakBefore w:val="0"/>
      <w:numPr>
        <w:numId w:val="0"/>
      </w:numPr>
      <w:spacing w:before="360"/>
    </w:pPr>
  </w:style>
  <w:style w:type="table" w:customStyle="1" w:styleId="Unsichtbar">
    <w:name w:val="Unsichtbar"/>
    <w:basedOn w:val="NormaleTabelle"/>
    <w:uiPriority w:val="99"/>
    <w:rsid w:val="00961381"/>
    <w:pPr>
      <w:spacing w:after="0" w:line="240" w:lineRule="auto"/>
    </w:pPr>
    <w:tblPr/>
  </w:style>
  <w:style w:type="paragraph" w:styleId="Sprechblasentext">
    <w:name w:val="Balloon Text"/>
    <w:basedOn w:val="Standard"/>
    <w:link w:val="SprechblasentextZchn"/>
    <w:uiPriority w:val="99"/>
    <w:semiHidden/>
    <w:unhideWhenUsed/>
    <w:rsid w:val="0024221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4221C"/>
    <w:rPr>
      <w:rFonts w:ascii="Tahoma" w:hAnsi="Tahoma" w:cs="Tahoma"/>
      <w:sz w:val="16"/>
      <w:szCs w:val="16"/>
    </w:rPr>
  </w:style>
  <w:style w:type="paragraph" w:styleId="Literaturverzeichnis">
    <w:name w:val="Bibliography"/>
    <w:basedOn w:val="Standard"/>
    <w:next w:val="Standard"/>
    <w:uiPriority w:val="37"/>
    <w:unhideWhenUsed/>
    <w:rsid w:val="00CE2480"/>
  </w:style>
  <w:style w:type="character" w:customStyle="1" w:styleId="apple-converted-space">
    <w:name w:val="apple-converted-space"/>
    <w:basedOn w:val="Absatz-Standardschriftart"/>
    <w:rsid w:val="007C1219"/>
  </w:style>
  <w:style w:type="character" w:styleId="BesuchterHyperlink">
    <w:name w:val="FollowedHyperlink"/>
    <w:basedOn w:val="Absatz-Standardschriftart"/>
    <w:uiPriority w:val="99"/>
    <w:semiHidden/>
    <w:unhideWhenUsed/>
    <w:rsid w:val="002B3B9A"/>
    <w:rPr>
      <w:color w:val="954F72" w:themeColor="followedHyperlink"/>
      <w:u w:val="single"/>
    </w:rPr>
  </w:style>
  <w:style w:type="paragraph" w:customStyle="1" w:styleId="CitaviBibliographyEntry">
    <w:name w:val="Citavi Bibliography Entry"/>
    <w:basedOn w:val="Standard"/>
    <w:link w:val="CitaviBibliographyEntryZchn"/>
    <w:rsid w:val="005E43D2"/>
    <w:pPr>
      <w:tabs>
        <w:tab w:val="left" w:pos="454"/>
        <w:tab w:val="left" w:pos="510"/>
      </w:tabs>
      <w:spacing w:after="0"/>
      <w:ind w:left="510" w:hanging="510"/>
      <w:jc w:val="left"/>
    </w:pPr>
  </w:style>
  <w:style w:type="character" w:customStyle="1" w:styleId="CitaviBibliographyEntryZchn">
    <w:name w:val="Citavi Bibliography Entry Zchn"/>
    <w:basedOn w:val="Absatz-Standardschriftart"/>
    <w:link w:val="CitaviBibliographyEntry"/>
    <w:rsid w:val="005E43D2"/>
    <w:rPr>
      <w:sz w:val="24"/>
    </w:rPr>
  </w:style>
  <w:style w:type="paragraph" w:customStyle="1" w:styleId="CitaviBibliographyHeading">
    <w:name w:val="Citavi Bibliography Heading"/>
    <w:basedOn w:val="berschrift1"/>
    <w:link w:val="CitaviBibliographyHeadingZchn"/>
    <w:rsid w:val="005E43D2"/>
    <w:pPr>
      <w:numPr>
        <w:numId w:val="0"/>
      </w:numPr>
      <w:ind w:left="431" w:hanging="431"/>
    </w:pPr>
  </w:style>
  <w:style w:type="character" w:customStyle="1" w:styleId="CitaviBibliographyHeadingZchn">
    <w:name w:val="Citavi Bibliography Heading Zchn"/>
    <w:basedOn w:val="Absatz-Standardschriftart"/>
    <w:link w:val="CitaviBibliographyHeading"/>
    <w:rsid w:val="005E43D2"/>
    <w:rPr>
      <w:rFonts w:asciiTheme="majorHAnsi" w:eastAsiaTheme="majorEastAsia" w:hAnsiTheme="majorHAnsi" w:cstheme="majorBidi"/>
      <w:b/>
      <w:sz w:val="32"/>
      <w:szCs w:val="32"/>
    </w:rPr>
  </w:style>
  <w:style w:type="paragraph" w:customStyle="1" w:styleId="Literaturverzeichniss">
    <w:name w:val="Literaturverzeichniss"/>
    <w:basedOn w:val="Standard"/>
    <w:link w:val="LiteraturverzeichnissZchn"/>
    <w:qFormat/>
    <w:rsid w:val="00365AE3"/>
    <w:pPr>
      <w:jc w:val="left"/>
    </w:pPr>
  </w:style>
  <w:style w:type="paragraph" w:customStyle="1" w:styleId="Fussnolten">
    <w:name w:val="Fussnolten"/>
    <w:basedOn w:val="Literaturverzeichniss"/>
    <w:link w:val="FussnoltenZchn"/>
    <w:qFormat/>
    <w:rsid w:val="00E12412"/>
    <w:pPr>
      <w:spacing w:after="0" w:line="240" w:lineRule="auto"/>
      <w:contextualSpacing/>
    </w:pPr>
    <w:rPr>
      <w:sz w:val="18"/>
    </w:rPr>
  </w:style>
  <w:style w:type="character" w:customStyle="1" w:styleId="LiteraturverzeichnissZchn">
    <w:name w:val="Literaturverzeichniss Zchn"/>
    <w:basedOn w:val="Absatz-Standardschriftart"/>
    <w:link w:val="Literaturverzeichniss"/>
    <w:rsid w:val="00365AE3"/>
    <w:rPr>
      <w:sz w:val="24"/>
    </w:rPr>
  </w:style>
  <w:style w:type="character" w:customStyle="1" w:styleId="FussnoltenZchn">
    <w:name w:val="Fussnolten Zchn"/>
    <w:basedOn w:val="LiteraturverzeichnissZchn"/>
    <w:link w:val="Fussnolten"/>
    <w:rsid w:val="00E12412"/>
    <w:rPr>
      <w:sz w:val="18"/>
    </w:rPr>
  </w:style>
  <w:style w:type="paragraph" w:styleId="StandardWeb">
    <w:name w:val="Normal (Web)"/>
    <w:basedOn w:val="Standard"/>
    <w:uiPriority w:val="99"/>
    <w:unhideWhenUsed/>
    <w:rsid w:val="00E96F0B"/>
    <w:pPr>
      <w:spacing w:before="100" w:beforeAutospacing="1" w:after="100" w:afterAutospacing="1" w:line="240" w:lineRule="auto"/>
      <w:jc w:val="left"/>
    </w:pPr>
    <w:rPr>
      <w:rFonts w:ascii="Times New Roman" w:eastAsia="Times New Roman" w:hAnsi="Times New Roman" w:cs="Times New Roman"/>
      <w:szCs w:val="24"/>
      <w:lang w:eastAsia="de-DE"/>
    </w:rPr>
  </w:style>
  <w:style w:type="paragraph" w:styleId="HTMLVorformatiert">
    <w:name w:val="HTML Preformatted"/>
    <w:basedOn w:val="Standard"/>
    <w:link w:val="HTMLVorformatiertZchn"/>
    <w:uiPriority w:val="99"/>
    <w:semiHidden/>
    <w:unhideWhenUsed/>
    <w:rsid w:val="00CC16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CC1618"/>
    <w:rPr>
      <w:rFonts w:ascii="Courier New" w:eastAsia="Times New Roman" w:hAnsi="Courier New" w:cs="Courier New"/>
      <w:sz w:val="20"/>
      <w:szCs w:val="20"/>
      <w:lang w:eastAsia="de-DE"/>
    </w:rPr>
  </w:style>
  <w:style w:type="paragraph" w:customStyle="1" w:styleId="font8">
    <w:name w:val="font_8"/>
    <w:basedOn w:val="Standard"/>
    <w:rsid w:val="00BD0DF1"/>
    <w:pPr>
      <w:spacing w:before="100" w:beforeAutospacing="1" w:after="100" w:afterAutospacing="1" w:line="240" w:lineRule="auto"/>
      <w:jc w:val="left"/>
    </w:pPr>
    <w:rPr>
      <w:rFonts w:ascii="Times New Roman" w:eastAsia="Times New Roman" w:hAnsi="Times New Roman" w:cs="Times New Roman"/>
      <w:szCs w:val="24"/>
      <w:lang w:eastAsia="de-DE"/>
    </w:rPr>
  </w:style>
  <w:style w:type="paragraph" w:customStyle="1" w:styleId="p2">
    <w:name w:val="p2"/>
    <w:basedOn w:val="Standard"/>
    <w:rsid w:val="00DC1C2B"/>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customStyle="1" w:styleId="seitenabschlusstxt">
    <w:name w:val="seitenabschlusstxt"/>
    <w:basedOn w:val="Absatz-Standardschriftart"/>
    <w:rsid w:val="00E1080F"/>
  </w:style>
  <w:style w:type="paragraph" w:customStyle="1" w:styleId="bodytext">
    <w:name w:val="bodytext"/>
    <w:basedOn w:val="Standard"/>
    <w:rsid w:val="00B57D6D"/>
    <w:pPr>
      <w:spacing w:before="100" w:beforeAutospacing="1" w:after="100" w:afterAutospacing="1" w:line="240" w:lineRule="auto"/>
      <w:jc w:val="left"/>
    </w:pPr>
    <w:rPr>
      <w:rFonts w:ascii="Times New Roman" w:eastAsia="Times New Roman" w:hAnsi="Times New Roman" w:cs="Times New Roman"/>
      <w:szCs w:val="24"/>
      <w:lang w:eastAsia="de-DE"/>
    </w:rPr>
  </w:style>
  <w:style w:type="paragraph" w:customStyle="1" w:styleId="Tabelle">
    <w:name w:val="Tabelle"/>
    <w:basedOn w:val="Standard"/>
    <w:rsid w:val="00915A79"/>
    <w:pPr>
      <w:tabs>
        <w:tab w:val="left" w:pos="1134"/>
        <w:tab w:val="left" w:pos="2268"/>
      </w:tabs>
      <w:spacing w:before="40" w:after="40" w:line="280" w:lineRule="atLeast"/>
      <w:jc w:val="left"/>
    </w:pPr>
    <w:rPr>
      <w:rFonts w:ascii="Arial" w:eastAsia="Times New Roman" w:hAnsi="Arial" w:cs="Times New Roman"/>
      <w:sz w:val="22"/>
      <w:szCs w:val="20"/>
      <w:lang w:eastAsia="de-DE"/>
    </w:rPr>
  </w:style>
  <w:style w:type="paragraph" w:customStyle="1" w:styleId="Text">
    <w:name w:val="Text"/>
    <w:basedOn w:val="Standard"/>
    <w:link w:val="TextZchn"/>
    <w:rsid w:val="00CE67D5"/>
    <w:pPr>
      <w:tabs>
        <w:tab w:val="left" w:pos="3402"/>
      </w:tabs>
      <w:spacing w:before="60" w:after="60" w:line="280" w:lineRule="atLeast"/>
      <w:jc w:val="left"/>
    </w:pPr>
    <w:rPr>
      <w:rFonts w:ascii="Arial" w:eastAsia="Times New Roman" w:hAnsi="Arial" w:cs="Times New Roman"/>
      <w:sz w:val="22"/>
      <w:szCs w:val="24"/>
      <w:lang w:val="en-US" w:eastAsia="de-DE"/>
    </w:rPr>
  </w:style>
  <w:style w:type="character" w:customStyle="1" w:styleId="TextZchn">
    <w:name w:val="Text Zchn"/>
    <w:link w:val="Text"/>
    <w:rsid w:val="00CE67D5"/>
    <w:rPr>
      <w:rFonts w:ascii="Arial" w:eastAsia="Times New Roman" w:hAnsi="Arial" w:cs="Times New Roman"/>
      <w:szCs w:val="24"/>
      <w:lang w:val="en-US" w:eastAsia="de-DE"/>
    </w:rPr>
  </w:style>
  <w:style w:type="character" w:customStyle="1" w:styleId="ipath">
    <w:name w:val="ipath"/>
    <w:basedOn w:val="Absatz-Standardschriftart"/>
    <w:rsid w:val="00990D7D"/>
  </w:style>
  <w:style w:type="character" w:styleId="Platzhaltertext">
    <w:name w:val="Placeholder Text"/>
    <w:basedOn w:val="Absatz-Standardschriftart"/>
    <w:uiPriority w:val="99"/>
    <w:semiHidden/>
    <w:rsid w:val="00430CB6"/>
    <w:rPr>
      <w:color w:val="808080"/>
    </w:rPr>
  </w:style>
  <w:style w:type="table" w:customStyle="1" w:styleId="Gitternetztabelle21">
    <w:name w:val="Gitternetztabelle 21"/>
    <w:basedOn w:val="NormaleTabelle"/>
    <w:uiPriority w:val="47"/>
    <w:rsid w:val="00C310E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itternetztabelle6farbig1">
    <w:name w:val="Gitternetztabelle 6 farbig1"/>
    <w:basedOn w:val="NormaleTabelle"/>
    <w:uiPriority w:val="51"/>
    <w:rsid w:val="004647E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Kommentarzeichen">
    <w:name w:val="annotation reference"/>
    <w:basedOn w:val="Absatz-Standardschriftart"/>
    <w:uiPriority w:val="99"/>
    <w:semiHidden/>
    <w:unhideWhenUsed/>
    <w:rsid w:val="0049547C"/>
    <w:rPr>
      <w:sz w:val="16"/>
      <w:szCs w:val="16"/>
    </w:rPr>
  </w:style>
  <w:style w:type="paragraph" w:styleId="Kommentartext">
    <w:name w:val="annotation text"/>
    <w:basedOn w:val="Standard"/>
    <w:link w:val="KommentartextZchn"/>
    <w:uiPriority w:val="99"/>
    <w:semiHidden/>
    <w:unhideWhenUsed/>
    <w:rsid w:val="0049547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9547C"/>
    <w:rPr>
      <w:sz w:val="20"/>
      <w:szCs w:val="20"/>
    </w:rPr>
  </w:style>
  <w:style w:type="paragraph" w:styleId="Kommentarthema">
    <w:name w:val="annotation subject"/>
    <w:basedOn w:val="Kommentartext"/>
    <w:next w:val="Kommentartext"/>
    <w:link w:val="KommentarthemaZchn"/>
    <w:uiPriority w:val="99"/>
    <w:semiHidden/>
    <w:unhideWhenUsed/>
    <w:rsid w:val="0049547C"/>
    <w:rPr>
      <w:b/>
      <w:bCs/>
    </w:rPr>
  </w:style>
  <w:style w:type="character" w:customStyle="1" w:styleId="KommentarthemaZchn">
    <w:name w:val="Kommentarthema Zchn"/>
    <w:basedOn w:val="KommentartextZchn"/>
    <w:link w:val="Kommentarthema"/>
    <w:uiPriority w:val="99"/>
    <w:semiHidden/>
    <w:rsid w:val="0049547C"/>
    <w:rPr>
      <w:b/>
      <w:bCs/>
      <w:sz w:val="20"/>
      <w:szCs w:val="20"/>
    </w:rPr>
  </w:style>
  <w:style w:type="paragraph" w:styleId="berarbeitung">
    <w:name w:val="Revision"/>
    <w:hidden/>
    <w:uiPriority w:val="99"/>
    <w:semiHidden/>
    <w:rsid w:val="005D3D68"/>
    <w:pPr>
      <w:spacing w:after="0" w:line="240" w:lineRule="auto"/>
    </w:pPr>
    <w:rPr>
      <w:sz w:val="24"/>
    </w:rPr>
  </w:style>
  <w:style w:type="paragraph" w:styleId="Endnotentext">
    <w:name w:val="endnote text"/>
    <w:basedOn w:val="Standard"/>
    <w:link w:val="EndnotentextZchn"/>
    <w:uiPriority w:val="99"/>
    <w:semiHidden/>
    <w:unhideWhenUsed/>
    <w:rsid w:val="009B5F72"/>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B5F72"/>
    <w:rPr>
      <w:sz w:val="20"/>
      <w:szCs w:val="20"/>
    </w:rPr>
  </w:style>
  <w:style w:type="character" w:styleId="Endnotenzeichen">
    <w:name w:val="endnote reference"/>
    <w:basedOn w:val="Absatz-Standardschriftart"/>
    <w:uiPriority w:val="99"/>
    <w:semiHidden/>
    <w:unhideWhenUsed/>
    <w:rsid w:val="009B5F72"/>
    <w:rPr>
      <w:vertAlign w:val="superscript"/>
    </w:rPr>
  </w:style>
  <w:style w:type="character" w:customStyle="1" w:styleId="codetext">
    <w:name w:val="codetext"/>
    <w:basedOn w:val="Absatz-Standardschriftart"/>
    <w:rsid w:val="005F40DB"/>
    <w:rPr>
      <w:rFonts w:ascii="Courier New" w:hAnsi="Courier New" w:cs="Courier New" w:hint="default"/>
      <w:b w:val="0"/>
      <w:bCs w:val="0"/>
      <w:color w:val="000000"/>
      <w:sz w:val="20"/>
      <w:szCs w:val="20"/>
      <w:shd w:val="clear" w:color="auto" w:fill="auto"/>
    </w:rPr>
  </w:style>
  <w:style w:type="paragraph" w:customStyle="1" w:styleId="StandardTimes">
    <w:name w:val="Standard_Times"/>
    <w:basedOn w:val="Standard"/>
    <w:link w:val="StandardTimesZchn"/>
    <w:qFormat/>
    <w:rsid w:val="00701E26"/>
    <w:rPr>
      <w:rFonts w:ascii="Times New Roman" w:hAnsi="Times New Roman"/>
      <w:szCs w:val="23"/>
    </w:rPr>
  </w:style>
  <w:style w:type="character" w:customStyle="1" w:styleId="StandardTimesZchn">
    <w:name w:val="Standard_Times Zchn"/>
    <w:basedOn w:val="Absatz-Standardschriftart"/>
    <w:link w:val="StandardTimes"/>
    <w:rsid w:val="00701E26"/>
    <w:rPr>
      <w:rFonts w:ascii="Times New Roman" w:hAnsi="Times New Roman"/>
      <w:sz w:val="24"/>
      <w:szCs w:val="23"/>
    </w:rPr>
  </w:style>
  <w:style w:type="paragraph" w:customStyle="1" w:styleId="CitaviChapterBibliographyHeading">
    <w:name w:val="Citavi Chapter Bibliography Heading"/>
    <w:basedOn w:val="berschrift2"/>
    <w:link w:val="CitaviChapterBibliographyHeadingZchn"/>
    <w:uiPriority w:val="99"/>
    <w:rsid w:val="00ED3443"/>
  </w:style>
  <w:style w:type="character" w:customStyle="1" w:styleId="CitaviChapterBibliographyHeadingZchn">
    <w:name w:val="Citavi Chapter Bibliography Heading Zchn"/>
    <w:basedOn w:val="StandardTimesZchn"/>
    <w:link w:val="CitaviChapterBibliographyHeading"/>
    <w:uiPriority w:val="99"/>
    <w:rsid w:val="00ED3443"/>
    <w:rPr>
      <w:rFonts w:asciiTheme="majorHAnsi" w:eastAsiaTheme="majorEastAsia" w:hAnsiTheme="majorHAnsi" w:cstheme="majorBidi"/>
      <w:b/>
      <w:sz w:val="26"/>
      <w:szCs w:val="26"/>
    </w:rPr>
  </w:style>
  <w:style w:type="paragraph" w:customStyle="1" w:styleId="CitaviBibliographySubheading1">
    <w:name w:val="Citavi Bibliography Subheading 1"/>
    <w:basedOn w:val="berschrift2"/>
    <w:link w:val="CitaviBibliographySubheading1Zchn"/>
    <w:uiPriority w:val="99"/>
    <w:rsid w:val="00ED3443"/>
    <w:pPr>
      <w:outlineLvl w:val="9"/>
    </w:pPr>
  </w:style>
  <w:style w:type="character" w:customStyle="1" w:styleId="CitaviBibliographySubheading1Zchn">
    <w:name w:val="Citavi Bibliography Subheading 1 Zchn"/>
    <w:basedOn w:val="StandardTimesZchn"/>
    <w:link w:val="CitaviBibliographySubheading1"/>
    <w:uiPriority w:val="99"/>
    <w:rsid w:val="00ED3443"/>
    <w:rPr>
      <w:rFonts w:asciiTheme="majorHAnsi" w:eastAsiaTheme="majorEastAsia" w:hAnsiTheme="majorHAnsi" w:cstheme="majorBidi"/>
      <w:b/>
      <w:sz w:val="26"/>
      <w:szCs w:val="26"/>
    </w:rPr>
  </w:style>
  <w:style w:type="paragraph" w:customStyle="1" w:styleId="CitaviBibliographySubheading2">
    <w:name w:val="Citavi Bibliography Subheading 2"/>
    <w:basedOn w:val="berschrift3"/>
    <w:link w:val="CitaviBibliographySubheading2Zchn"/>
    <w:uiPriority w:val="99"/>
    <w:rsid w:val="00ED3443"/>
    <w:pPr>
      <w:jc w:val="left"/>
      <w:outlineLvl w:val="9"/>
    </w:pPr>
  </w:style>
  <w:style w:type="character" w:customStyle="1" w:styleId="CitaviBibliographySubheading2Zchn">
    <w:name w:val="Citavi Bibliography Subheading 2 Zchn"/>
    <w:basedOn w:val="StandardTimesZchn"/>
    <w:link w:val="CitaviBibliographySubheading2"/>
    <w:uiPriority w:val="99"/>
    <w:rsid w:val="00ED3443"/>
    <w:rPr>
      <w:rFonts w:asciiTheme="majorHAnsi" w:eastAsiaTheme="majorEastAsia" w:hAnsiTheme="majorHAnsi" w:cstheme="majorBidi"/>
      <w:b/>
      <w:sz w:val="24"/>
      <w:szCs w:val="24"/>
    </w:rPr>
  </w:style>
  <w:style w:type="paragraph" w:customStyle="1" w:styleId="CitaviBibliographySubheading3">
    <w:name w:val="Citavi Bibliography Subheading 3"/>
    <w:basedOn w:val="berschrift4"/>
    <w:link w:val="CitaviBibliographySubheading3Zchn"/>
    <w:uiPriority w:val="99"/>
    <w:rsid w:val="00ED3443"/>
    <w:pPr>
      <w:jc w:val="left"/>
      <w:outlineLvl w:val="9"/>
    </w:pPr>
    <w:rPr>
      <w:szCs w:val="23"/>
    </w:rPr>
  </w:style>
  <w:style w:type="character" w:customStyle="1" w:styleId="CitaviBibliographySubheading3Zchn">
    <w:name w:val="Citavi Bibliography Subheading 3 Zchn"/>
    <w:basedOn w:val="StandardTimesZchn"/>
    <w:link w:val="CitaviBibliographySubheading3"/>
    <w:uiPriority w:val="99"/>
    <w:rsid w:val="00ED3443"/>
    <w:rPr>
      <w:rFonts w:asciiTheme="majorHAnsi" w:eastAsiaTheme="majorEastAsia" w:hAnsiTheme="majorHAnsi" w:cstheme="majorBidi"/>
      <w:i/>
      <w:iCs/>
      <w:color w:val="2E74B5" w:themeColor="accent1" w:themeShade="BF"/>
      <w:sz w:val="24"/>
      <w:szCs w:val="23"/>
    </w:rPr>
  </w:style>
  <w:style w:type="paragraph" w:customStyle="1" w:styleId="CitaviBibliographySubheading4">
    <w:name w:val="Citavi Bibliography Subheading 4"/>
    <w:basedOn w:val="berschrift5"/>
    <w:link w:val="CitaviBibliographySubheading4Zchn"/>
    <w:uiPriority w:val="99"/>
    <w:rsid w:val="00ED3443"/>
    <w:pPr>
      <w:jc w:val="left"/>
      <w:outlineLvl w:val="9"/>
    </w:pPr>
    <w:rPr>
      <w:szCs w:val="23"/>
    </w:rPr>
  </w:style>
  <w:style w:type="character" w:customStyle="1" w:styleId="CitaviBibliographySubheading4Zchn">
    <w:name w:val="Citavi Bibliography Subheading 4 Zchn"/>
    <w:basedOn w:val="StandardTimesZchn"/>
    <w:link w:val="CitaviBibliographySubheading4"/>
    <w:uiPriority w:val="99"/>
    <w:rsid w:val="00ED3443"/>
    <w:rPr>
      <w:rFonts w:asciiTheme="majorHAnsi" w:eastAsiaTheme="majorEastAsia" w:hAnsiTheme="majorHAnsi" w:cstheme="majorBidi"/>
      <w:color w:val="2E74B5" w:themeColor="accent1" w:themeShade="BF"/>
      <w:sz w:val="24"/>
      <w:szCs w:val="23"/>
    </w:rPr>
  </w:style>
  <w:style w:type="paragraph" w:customStyle="1" w:styleId="CitaviBibliographySubheading5">
    <w:name w:val="Citavi Bibliography Subheading 5"/>
    <w:basedOn w:val="berschrift6"/>
    <w:link w:val="CitaviBibliographySubheading5Zchn"/>
    <w:uiPriority w:val="99"/>
    <w:rsid w:val="00ED3443"/>
    <w:pPr>
      <w:outlineLvl w:val="9"/>
    </w:pPr>
    <w:rPr>
      <w:szCs w:val="23"/>
    </w:rPr>
  </w:style>
  <w:style w:type="character" w:customStyle="1" w:styleId="CitaviBibliographySubheading5Zchn">
    <w:name w:val="Citavi Bibliography Subheading 5 Zchn"/>
    <w:basedOn w:val="StandardTimesZchn"/>
    <w:link w:val="CitaviBibliographySubheading5"/>
    <w:uiPriority w:val="99"/>
    <w:rsid w:val="00ED3443"/>
    <w:rPr>
      <w:rFonts w:asciiTheme="majorHAnsi" w:eastAsiaTheme="majorEastAsia" w:hAnsiTheme="majorHAnsi" w:cstheme="majorBidi"/>
      <w:color w:val="1F4D78" w:themeColor="accent1" w:themeShade="7F"/>
      <w:sz w:val="24"/>
      <w:szCs w:val="23"/>
    </w:rPr>
  </w:style>
  <w:style w:type="paragraph" w:customStyle="1" w:styleId="CitaviBibliographySubheading6">
    <w:name w:val="Citavi Bibliography Subheading 6"/>
    <w:basedOn w:val="berschrift7"/>
    <w:link w:val="CitaviBibliographySubheading6Zchn"/>
    <w:uiPriority w:val="99"/>
    <w:rsid w:val="00ED3443"/>
    <w:pPr>
      <w:outlineLvl w:val="9"/>
    </w:pPr>
    <w:rPr>
      <w:szCs w:val="23"/>
    </w:rPr>
  </w:style>
  <w:style w:type="character" w:customStyle="1" w:styleId="CitaviBibliographySubheading6Zchn">
    <w:name w:val="Citavi Bibliography Subheading 6 Zchn"/>
    <w:basedOn w:val="StandardTimesZchn"/>
    <w:link w:val="CitaviBibliographySubheading6"/>
    <w:uiPriority w:val="99"/>
    <w:rsid w:val="00ED3443"/>
    <w:rPr>
      <w:rFonts w:asciiTheme="majorHAnsi" w:eastAsiaTheme="majorEastAsia" w:hAnsiTheme="majorHAnsi" w:cstheme="majorBidi"/>
      <w:i/>
      <w:iCs/>
      <w:color w:val="1F4D78" w:themeColor="accent1" w:themeShade="7F"/>
      <w:sz w:val="24"/>
      <w:szCs w:val="23"/>
    </w:rPr>
  </w:style>
  <w:style w:type="paragraph" w:customStyle="1" w:styleId="CitaviBibliographySubheading7">
    <w:name w:val="Citavi Bibliography Subheading 7"/>
    <w:basedOn w:val="berschrift8"/>
    <w:link w:val="CitaviBibliographySubheading7Zchn"/>
    <w:uiPriority w:val="99"/>
    <w:rsid w:val="00ED3443"/>
    <w:pPr>
      <w:outlineLvl w:val="9"/>
    </w:pPr>
  </w:style>
  <w:style w:type="character" w:customStyle="1" w:styleId="CitaviBibliographySubheading7Zchn">
    <w:name w:val="Citavi Bibliography Subheading 7 Zchn"/>
    <w:basedOn w:val="StandardTimesZchn"/>
    <w:link w:val="CitaviBibliographySubheading7"/>
    <w:uiPriority w:val="99"/>
    <w:rsid w:val="00ED344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ED3443"/>
    <w:pPr>
      <w:outlineLvl w:val="9"/>
    </w:pPr>
  </w:style>
  <w:style w:type="character" w:customStyle="1" w:styleId="CitaviBibliographySubheading8Zchn">
    <w:name w:val="Citavi Bibliography Subheading 8 Zchn"/>
    <w:basedOn w:val="StandardTimesZchn"/>
    <w:link w:val="CitaviBibliographySubheading8"/>
    <w:uiPriority w:val="99"/>
    <w:rsid w:val="00ED3443"/>
    <w:rPr>
      <w:rFonts w:asciiTheme="majorHAnsi" w:eastAsiaTheme="majorEastAsia" w:hAnsiTheme="majorHAnsi" w:cstheme="majorBidi"/>
      <w:i/>
      <w:iCs/>
      <w:color w:val="272727" w:themeColor="text1" w:themeTint="D8"/>
      <w:sz w:val="21"/>
      <w:szCs w:val="21"/>
    </w:rPr>
  </w:style>
  <w:style w:type="character" w:styleId="Buchtitel">
    <w:name w:val="Book Title"/>
    <w:basedOn w:val="Absatz-Standardschriftart"/>
    <w:uiPriority w:val="33"/>
    <w:rsid w:val="00BC1491"/>
    <w:rPr>
      <w:b/>
      <w:bCs/>
      <w:i/>
      <w:iCs/>
      <w:spacing w:val="5"/>
    </w:rPr>
  </w:style>
  <w:style w:type="table" w:styleId="MittlereListe1-Akzent1">
    <w:name w:val="Medium List 1 Accent 1"/>
    <w:basedOn w:val="NormaleTabelle"/>
    <w:uiPriority w:val="65"/>
    <w:semiHidden/>
    <w:unhideWhenUsed/>
    <w:rsid w:val="00BC1491"/>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BC149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C1491"/>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C149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BC149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BC1491"/>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BC149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C149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C149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C149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C149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C149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C149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C149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C149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C149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C149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C149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C149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C149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C1491"/>
    <w:rPr>
      <w:i/>
      <w:iCs/>
    </w:rPr>
  </w:style>
  <w:style w:type="character" w:styleId="HTMLSchreibmaschine">
    <w:name w:val="HTML Typewriter"/>
    <w:basedOn w:val="Absatz-Standardschriftart"/>
    <w:uiPriority w:val="99"/>
    <w:semiHidden/>
    <w:unhideWhenUsed/>
    <w:rsid w:val="00BC1491"/>
    <w:rPr>
      <w:rFonts w:ascii="Consolas" w:hAnsi="Consolas"/>
      <w:sz w:val="20"/>
      <w:szCs w:val="20"/>
    </w:rPr>
  </w:style>
  <w:style w:type="character" w:styleId="HTMLBeispiel">
    <w:name w:val="HTML Sample"/>
    <w:basedOn w:val="Absatz-Standardschriftart"/>
    <w:uiPriority w:val="99"/>
    <w:semiHidden/>
    <w:unhideWhenUsed/>
    <w:rsid w:val="00BC1491"/>
    <w:rPr>
      <w:rFonts w:ascii="Consolas" w:hAnsi="Consolas"/>
      <w:sz w:val="24"/>
      <w:szCs w:val="24"/>
    </w:rPr>
  </w:style>
  <w:style w:type="character" w:styleId="HTMLTastatur">
    <w:name w:val="HTML Keyboard"/>
    <w:basedOn w:val="Absatz-Standardschriftart"/>
    <w:uiPriority w:val="99"/>
    <w:semiHidden/>
    <w:unhideWhenUsed/>
    <w:rsid w:val="00BC1491"/>
    <w:rPr>
      <w:rFonts w:ascii="Consolas" w:hAnsi="Consolas"/>
      <w:sz w:val="20"/>
      <w:szCs w:val="20"/>
    </w:rPr>
  </w:style>
  <w:style w:type="character" w:styleId="HTMLDefinition">
    <w:name w:val="HTML Definition"/>
    <w:basedOn w:val="Absatz-Standardschriftart"/>
    <w:uiPriority w:val="99"/>
    <w:semiHidden/>
    <w:unhideWhenUsed/>
    <w:rsid w:val="00BC1491"/>
    <w:rPr>
      <w:i/>
      <w:iCs/>
    </w:rPr>
  </w:style>
  <w:style w:type="character" w:styleId="HTMLCode">
    <w:name w:val="HTML Code"/>
    <w:basedOn w:val="Absatz-Standardschriftart"/>
    <w:uiPriority w:val="99"/>
    <w:semiHidden/>
    <w:unhideWhenUsed/>
    <w:rsid w:val="00BC1491"/>
    <w:rPr>
      <w:rFonts w:ascii="Consolas" w:hAnsi="Consolas"/>
      <w:sz w:val="20"/>
      <w:szCs w:val="20"/>
    </w:rPr>
  </w:style>
  <w:style w:type="character" w:styleId="HTMLZitat">
    <w:name w:val="HTML Cite"/>
    <w:basedOn w:val="Absatz-Standardschriftart"/>
    <w:uiPriority w:val="99"/>
    <w:semiHidden/>
    <w:unhideWhenUsed/>
    <w:rsid w:val="00BC1491"/>
    <w:rPr>
      <w:i/>
      <w:iCs/>
    </w:rPr>
  </w:style>
  <w:style w:type="paragraph" w:styleId="HTMLAdresse">
    <w:name w:val="HTML Address"/>
    <w:basedOn w:val="Standard"/>
    <w:link w:val="HTMLAdresseZchn"/>
    <w:uiPriority w:val="99"/>
    <w:semiHidden/>
    <w:unhideWhenUsed/>
    <w:rsid w:val="00BC1491"/>
    <w:pPr>
      <w:spacing w:after="0" w:line="240" w:lineRule="auto"/>
    </w:pPr>
    <w:rPr>
      <w:i/>
      <w:iCs/>
    </w:rPr>
  </w:style>
  <w:style w:type="character" w:customStyle="1" w:styleId="HTMLAdresseZchn">
    <w:name w:val="HTML Adresse Zchn"/>
    <w:basedOn w:val="Absatz-Standardschriftart"/>
    <w:link w:val="HTMLAdresse"/>
    <w:uiPriority w:val="99"/>
    <w:semiHidden/>
    <w:rsid w:val="00BC1491"/>
    <w:rPr>
      <w:i/>
      <w:iCs/>
      <w:sz w:val="24"/>
    </w:rPr>
  </w:style>
  <w:style w:type="character" w:styleId="HTMLAkronym">
    <w:name w:val="HTML Acronym"/>
    <w:basedOn w:val="Absatz-Standardschriftart"/>
    <w:uiPriority w:val="99"/>
    <w:semiHidden/>
    <w:unhideWhenUsed/>
    <w:rsid w:val="00BC1491"/>
  </w:style>
  <w:style w:type="paragraph" w:styleId="NurText">
    <w:name w:val="Plain Text"/>
    <w:basedOn w:val="Standard"/>
    <w:link w:val="NurTextZchn"/>
    <w:uiPriority w:val="99"/>
    <w:semiHidden/>
    <w:unhideWhenUsed/>
    <w:rsid w:val="00BC1491"/>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C1491"/>
    <w:rPr>
      <w:rFonts w:ascii="Consolas" w:hAnsi="Consolas"/>
      <w:sz w:val="21"/>
      <w:szCs w:val="21"/>
    </w:rPr>
  </w:style>
  <w:style w:type="paragraph" w:styleId="Dokumentstruktur">
    <w:name w:val="Document Map"/>
    <w:basedOn w:val="Standard"/>
    <w:link w:val="DokumentstrukturZchn"/>
    <w:uiPriority w:val="99"/>
    <w:semiHidden/>
    <w:unhideWhenUsed/>
    <w:rsid w:val="00BC1491"/>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C1491"/>
    <w:rPr>
      <w:rFonts w:ascii="Segoe UI" w:hAnsi="Segoe UI" w:cs="Segoe UI"/>
      <w:sz w:val="16"/>
      <w:szCs w:val="16"/>
    </w:rPr>
  </w:style>
  <w:style w:type="paragraph" w:styleId="Blocktext">
    <w:name w:val="Block Text"/>
    <w:basedOn w:val="Standard"/>
    <w:uiPriority w:val="99"/>
    <w:semiHidden/>
    <w:unhideWhenUsed/>
    <w:rsid w:val="00BC1491"/>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i/>
      <w:iCs/>
      <w:color w:val="5B9BD5" w:themeColor="accent1"/>
    </w:rPr>
  </w:style>
  <w:style w:type="paragraph" w:styleId="Textkrper-Einzug3">
    <w:name w:val="Body Text Indent 3"/>
    <w:basedOn w:val="Standard"/>
    <w:link w:val="Textkrper-Einzug3Zchn"/>
    <w:uiPriority w:val="99"/>
    <w:semiHidden/>
    <w:unhideWhenUsed/>
    <w:rsid w:val="00BC1491"/>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C1491"/>
    <w:rPr>
      <w:sz w:val="16"/>
      <w:szCs w:val="16"/>
    </w:rPr>
  </w:style>
  <w:style w:type="paragraph" w:styleId="Textkrper-Einzug2">
    <w:name w:val="Body Text Indent 2"/>
    <w:basedOn w:val="Standard"/>
    <w:link w:val="Textkrper-Einzug2Zchn"/>
    <w:uiPriority w:val="99"/>
    <w:semiHidden/>
    <w:unhideWhenUsed/>
    <w:rsid w:val="00BC1491"/>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C1491"/>
    <w:rPr>
      <w:sz w:val="24"/>
    </w:rPr>
  </w:style>
  <w:style w:type="paragraph" w:styleId="Textkrper3">
    <w:name w:val="Body Text 3"/>
    <w:basedOn w:val="Standard"/>
    <w:link w:val="Textkrper3Zchn"/>
    <w:uiPriority w:val="99"/>
    <w:semiHidden/>
    <w:unhideWhenUsed/>
    <w:rsid w:val="00BC1491"/>
    <w:pPr>
      <w:spacing w:after="120"/>
    </w:pPr>
    <w:rPr>
      <w:sz w:val="16"/>
      <w:szCs w:val="16"/>
    </w:rPr>
  </w:style>
  <w:style w:type="character" w:customStyle="1" w:styleId="Textkrper3Zchn">
    <w:name w:val="Textkörper 3 Zchn"/>
    <w:basedOn w:val="Absatz-Standardschriftart"/>
    <w:link w:val="Textkrper3"/>
    <w:uiPriority w:val="99"/>
    <w:semiHidden/>
    <w:rsid w:val="00BC1491"/>
    <w:rPr>
      <w:sz w:val="16"/>
      <w:szCs w:val="16"/>
    </w:rPr>
  </w:style>
  <w:style w:type="paragraph" w:styleId="Textkrper2">
    <w:name w:val="Body Text 2"/>
    <w:basedOn w:val="Standard"/>
    <w:link w:val="Textkrper2Zchn"/>
    <w:uiPriority w:val="99"/>
    <w:semiHidden/>
    <w:unhideWhenUsed/>
    <w:rsid w:val="00BC1491"/>
    <w:pPr>
      <w:spacing w:after="120" w:line="480" w:lineRule="auto"/>
    </w:pPr>
  </w:style>
  <w:style w:type="character" w:customStyle="1" w:styleId="Textkrper2Zchn">
    <w:name w:val="Textkörper 2 Zchn"/>
    <w:basedOn w:val="Absatz-Standardschriftart"/>
    <w:link w:val="Textkrper2"/>
    <w:uiPriority w:val="99"/>
    <w:semiHidden/>
    <w:rsid w:val="00BC1491"/>
    <w:rPr>
      <w:sz w:val="24"/>
    </w:rPr>
  </w:style>
  <w:style w:type="paragraph" w:styleId="Fu-Endnotenberschrift">
    <w:name w:val="Note Heading"/>
    <w:basedOn w:val="Standard"/>
    <w:next w:val="Standard"/>
    <w:link w:val="Fu-EndnotenberschriftZchn"/>
    <w:uiPriority w:val="99"/>
    <w:semiHidden/>
    <w:unhideWhenUsed/>
    <w:rsid w:val="00BC1491"/>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C1491"/>
    <w:rPr>
      <w:sz w:val="24"/>
    </w:rPr>
  </w:style>
  <w:style w:type="paragraph" w:styleId="Textkrper-Zeileneinzug">
    <w:name w:val="Body Text Indent"/>
    <w:basedOn w:val="Standard"/>
    <w:link w:val="Textkrper-ZeileneinzugZchn"/>
    <w:uiPriority w:val="99"/>
    <w:semiHidden/>
    <w:unhideWhenUsed/>
    <w:rsid w:val="00BC1491"/>
    <w:pPr>
      <w:spacing w:after="120"/>
      <w:ind w:left="283"/>
    </w:pPr>
  </w:style>
  <w:style w:type="character" w:customStyle="1" w:styleId="Textkrper-ZeileneinzugZchn">
    <w:name w:val="Textkörper-Zeileneinzug Zchn"/>
    <w:basedOn w:val="Absatz-Standardschriftart"/>
    <w:link w:val="Textkrper-Zeileneinzug"/>
    <w:uiPriority w:val="99"/>
    <w:semiHidden/>
    <w:rsid w:val="00BC1491"/>
    <w:rPr>
      <w:sz w:val="24"/>
    </w:rPr>
  </w:style>
  <w:style w:type="paragraph" w:styleId="Textkrper-Erstzeileneinzug2">
    <w:name w:val="Body Text First Indent 2"/>
    <w:basedOn w:val="Textkrper-Zeileneinzug"/>
    <w:link w:val="Textkrper-Erstzeileneinzug2Zchn"/>
    <w:uiPriority w:val="99"/>
    <w:semiHidden/>
    <w:unhideWhenUsed/>
    <w:rsid w:val="00BC1491"/>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C1491"/>
    <w:rPr>
      <w:sz w:val="24"/>
    </w:rPr>
  </w:style>
  <w:style w:type="paragraph" w:styleId="Textkrper">
    <w:name w:val="Body Text"/>
    <w:basedOn w:val="Standard"/>
    <w:link w:val="TextkrperZchn"/>
    <w:uiPriority w:val="99"/>
    <w:semiHidden/>
    <w:unhideWhenUsed/>
    <w:rsid w:val="00BC1491"/>
    <w:pPr>
      <w:spacing w:after="120"/>
    </w:pPr>
  </w:style>
  <w:style w:type="character" w:customStyle="1" w:styleId="TextkrperZchn">
    <w:name w:val="Textkörper Zchn"/>
    <w:basedOn w:val="Absatz-Standardschriftart"/>
    <w:link w:val="Textkrper"/>
    <w:uiPriority w:val="99"/>
    <w:semiHidden/>
    <w:rsid w:val="00BC1491"/>
    <w:rPr>
      <w:sz w:val="24"/>
    </w:rPr>
  </w:style>
  <w:style w:type="paragraph" w:styleId="Textkrper-Erstzeileneinzug">
    <w:name w:val="Body Text First Indent"/>
    <w:basedOn w:val="Textkrper"/>
    <w:link w:val="Textkrper-ErstzeileneinzugZchn"/>
    <w:uiPriority w:val="99"/>
    <w:semiHidden/>
    <w:unhideWhenUsed/>
    <w:rsid w:val="00BC1491"/>
    <w:pPr>
      <w:spacing w:after="240"/>
      <w:ind w:firstLine="360"/>
    </w:pPr>
  </w:style>
  <w:style w:type="character" w:customStyle="1" w:styleId="Textkrper-ErstzeileneinzugZchn">
    <w:name w:val="Textkörper-Erstzeileneinzug Zchn"/>
    <w:basedOn w:val="TextkrperZchn"/>
    <w:link w:val="Textkrper-Erstzeileneinzug"/>
    <w:uiPriority w:val="99"/>
    <w:semiHidden/>
    <w:rsid w:val="00BC1491"/>
    <w:rPr>
      <w:sz w:val="24"/>
    </w:rPr>
  </w:style>
  <w:style w:type="paragraph" w:styleId="Datum">
    <w:name w:val="Date"/>
    <w:basedOn w:val="Standard"/>
    <w:next w:val="Standard"/>
    <w:link w:val="DatumZchn"/>
    <w:uiPriority w:val="99"/>
    <w:semiHidden/>
    <w:unhideWhenUsed/>
    <w:rsid w:val="00BC1491"/>
  </w:style>
  <w:style w:type="character" w:customStyle="1" w:styleId="DatumZchn">
    <w:name w:val="Datum Zchn"/>
    <w:basedOn w:val="Absatz-Standardschriftart"/>
    <w:link w:val="Datum"/>
    <w:uiPriority w:val="99"/>
    <w:semiHidden/>
    <w:rsid w:val="00BC1491"/>
    <w:rPr>
      <w:sz w:val="24"/>
    </w:rPr>
  </w:style>
  <w:style w:type="paragraph" w:styleId="Anrede">
    <w:name w:val="Salutation"/>
    <w:basedOn w:val="Standard"/>
    <w:next w:val="Standard"/>
    <w:link w:val="AnredeZchn"/>
    <w:uiPriority w:val="99"/>
    <w:semiHidden/>
    <w:unhideWhenUsed/>
    <w:rsid w:val="00BC1491"/>
  </w:style>
  <w:style w:type="character" w:customStyle="1" w:styleId="AnredeZchn">
    <w:name w:val="Anrede Zchn"/>
    <w:basedOn w:val="Absatz-Standardschriftart"/>
    <w:link w:val="Anrede"/>
    <w:uiPriority w:val="99"/>
    <w:semiHidden/>
    <w:rsid w:val="00BC1491"/>
    <w:rPr>
      <w:sz w:val="24"/>
    </w:rPr>
  </w:style>
  <w:style w:type="paragraph" w:styleId="Untertitel">
    <w:name w:val="Subtitle"/>
    <w:basedOn w:val="Standard"/>
    <w:next w:val="Standard"/>
    <w:link w:val="UntertitelZchn"/>
    <w:uiPriority w:val="11"/>
    <w:rsid w:val="00BC1491"/>
    <w:pPr>
      <w:numPr>
        <w:ilvl w:val="1"/>
      </w:numPr>
      <w:spacing w:after="160"/>
    </w:pPr>
    <w:rPr>
      <w:color w:val="5A5A5A" w:themeColor="text1" w:themeTint="A5"/>
      <w:spacing w:val="15"/>
      <w:sz w:val="22"/>
    </w:rPr>
  </w:style>
  <w:style w:type="character" w:customStyle="1" w:styleId="UntertitelZchn">
    <w:name w:val="Untertitel Zchn"/>
    <w:basedOn w:val="Absatz-Standardschriftart"/>
    <w:link w:val="Untertitel"/>
    <w:uiPriority w:val="11"/>
    <w:rsid w:val="00BC1491"/>
    <w:rPr>
      <w:color w:val="5A5A5A" w:themeColor="text1" w:themeTint="A5"/>
      <w:spacing w:val="15"/>
    </w:rPr>
  </w:style>
  <w:style w:type="paragraph" w:styleId="Nachrichtenkopf">
    <w:name w:val="Message Header"/>
    <w:basedOn w:val="Standard"/>
    <w:link w:val="NachrichtenkopfZchn"/>
    <w:uiPriority w:val="99"/>
    <w:semiHidden/>
    <w:unhideWhenUsed/>
    <w:rsid w:val="00BC149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C1491"/>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C1491"/>
    <w:pPr>
      <w:spacing w:after="120"/>
      <w:ind w:left="1415"/>
      <w:contextualSpacing/>
    </w:pPr>
  </w:style>
  <w:style w:type="paragraph" w:styleId="Listenfortsetzung4">
    <w:name w:val="List Continue 4"/>
    <w:basedOn w:val="Standard"/>
    <w:uiPriority w:val="99"/>
    <w:semiHidden/>
    <w:unhideWhenUsed/>
    <w:rsid w:val="00BC1491"/>
    <w:pPr>
      <w:spacing w:after="120"/>
      <w:ind w:left="1132"/>
      <w:contextualSpacing/>
    </w:pPr>
  </w:style>
  <w:style w:type="paragraph" w:styleId="Listenfortsetzung3">
    <w:name w:val="List Continue 3"/>
    <w:basedOn w:val="Standard"/>
    <w:uiPriority w:val="99"/>
    <w:semiHidden/>
    <w:unhideWhenUsed/>
    <w:rsid w:val="00BC1491"/>
    <w:pPr>
      <w:spacing w:after="120"/>
      <w:ind w:left="849"/>
      <w:contextualSpacing/>
    </w:pPr>
  </w:style>
  <w:style w:type="paragraph" w:styleId="Listenfortsetzung2">
    <w:name w:val="List Continue 2"/>
    <w:basedOn w:val="Standard"/>
    <w:uiPriority w:val="99"/>
    <w:semiHidden/>
    <w:unhideWhenUsed/>
    <w:rsid w:val="00BC1491"/>
    <w:pPr>
      <w:spacing w:after="120"/>
      <w:ind w:left="566"/>
      <w:contextualSpacing/>
    </w:pPr>
  </w:style>
  <w:style w:type="paragraph" w:styleId="Listenfortsetzung">
    <w:name w:val="List Continue"/>
    <w:basedOn w:val="Standard"/>
    <w:uiPriority w:val="99"/>
    <w:semiHidden/>
    <w:unhideWhenUsed/>
    <w:rsid w:val="00BC1491"/>
    <w:pPr>
      <w:spacing w:after="120"/>
      <w:ind w:left="283"/>
      <w:contextualSpacing/>
    </w:pPr>
  </w:style>
  <w:style w:type="paragraph" w:styleId="Unterschrift">
    <w:name w:val="Signature"/>
    <w:basedOn w:val="Standard"/>
    <w:link w:val="UnterschriftZchn"/>
    <w:uiPriority w:val="99"/>
    <w:semiHidden/>
    <w:unhideWhenUsed/>
    <w:rsid w:val="00BC1491"/>
    <w:pPr>
      <w:spacing w:after="0" w:line="240" w:lineRule="auto"/>
      <w:ind w:left="4252"/>
    </w:pPr>
  </w:style>
  <w:style w:type="character" w:customStyle="1" w:styleId="UnterschriftZchn">
    <w:name w:val="Unterschrift Zchn"/>
    <w:basedOn w:val="Absatz-Standardschriftart"/>
    <w:link w:val="Unterschrift"/>
    <w:uiPriority w:val="99"/>
    <w:semiHidden/>
    <w:rsid w:val="00BC1491"/>
    <w:rPr>
      <w:sz w:val="24"/>
    </w:rPr>
  </w:style>
  <w:style w:type="paragraph" w:styleId="Gruformel">
    <w:name w:val="Closing"/>
    <w:basedOn w:val="Standard"/>
    <w:link w:val="GruformelZchn"/>
    <w:uiPriority w:val="99"/>
    <w:semiHidden/>
    <w:unhideWhenUsed/>
    <w:rsid w:val="00BC1491"/>
    <w:pPr>
      <w:spacing w:after="0" w:line="240" w:lineRule="auto"/>
      <w:ind w:left="4252"/>
    </w:pPr>
  </w:style>
  <w:style w:type="character" w:customStyle="1" w:styleId="GruformelZchn">
    <w:name w:val="Grußformel Zchn"/>
    <w:basedOn w:val="Absatz-Standardschriftart"/>
    <w:link w:val="Gruformel"/>
    <w:uiPriority w:val="99"/>
    <w:semiHidden/>
    <w:rsid w:val="00BC1491"/>
    <w:rPr>
      <w:sz w:val="24"/>
    </w:rPr>
  </w:style>
  <w:style w:type="paragraph" w:styleId="Listennummer5">
    <w:name w:val="List Number 5"/>
    <w:basedOn w:val="Standard"/>
    <w:uiPriority w:val="99"/>
    <w:semiHidden/>
    <w:unhideWhenUsed/>
    <w:rsid w:val="00BC1491"/>
    <w:pPr>
      <w:numPr>
        <w:numId w:val="6"/>
      </w:numPr>
      <w:contextualSpacing/>
    </w:pPr>
  </w:style>
  <w:style w:type="paragraph" w:styleId="Listennummer4">
    <w:name w:val="List Number 4"/>
    <w:basedOn w:val="Standard"/>
    <w:uiPriority w:val="99"/>
    <w:semiHidden/>
    <w:unhideWhenUsed/>
    <w:rsid w:val="00BC1491"/>
    <w:pPr>
      <w:numPr>
        <w:numId w:val="7"/>
      </w:numPr>
      <w:contextualSpacing/>
    </w:pPr>
  </w:style>
  <w:style w:type="paragraph" w:styleId="Listennummer3">
    <w:name w:val="List Number 3"/>
    <w:basedOn w:val="Standard"/>
    <w:uiPriority w:val="99"/>
    <w:semiHidden/>
    <w:unhideWhenUsed/>
    <w:rsid w:val="00BC1491"/>
    <w:pPr>
      <w:numPr>
        <w:numId w:val="8"/>
      </w:numPr>
      <w:contextualSpacing/>
    </w:pPr>
  </w:style>
  <w:style w:type="paragraph" w:styleId="Listennummer2">
    <w:name w:val="List Number 2"/>
    <w:basedOn w:val="Standard"/>
    <w:uiPriority w:val="99"/>
    <w:semiHidden/>
    <w:unhideWhenUsed/>
    <w:rsid w:val="00BC1491"/>
    <w:pPr>
      <w:numPr>
        <w:numId w:val="9"/>
      </w:numPr>
      <w:contextualSpacing/>
    </w:pPr>
  </w:style>
  <w:style w:type="paragraph" w:styleId="Aufzhlungszeichen5">
    <w:name w:val="List Bullet 5"/>
    <w:basedOn w:val="Standard"/>
    <w:uiPriority w:val="99"/>
    <w:semiHidden/>
    <w:unhideWhenUsed/>
    <w:rsid w:val="00BC1491"/>
    <w:pPr>
      <w:numPr>
        <w:numId w:val="10"/>
      </w:numPr>
      <w:contextualSpacing/>
    </w:pPr>
  </w:style>
  <w:style w:type="paragraph" w:styleId="Aufzhlungszeichen4">
    <w:name w:val="List Bullet 4"/>
    <w:basedOn w:val="Standard"/>
    <w:uiPriority w:val="99"/>
    <w:semiHidden/>
    <w:unhideWhenUsed/>
    <w:rsid w:val="00BC1491"/>
    <w:pPr>
      <w:numPr>
        <w:numId w:val="11"/>
      </w:numPr>
      <w:contextualSpacing/>
    </w:pPr>
  </w:style>
  <w:style w:type="paragraph" w:styleId="Aufzhlungszeichen3">
    <w:name w:val="List Bullet 3"/>
    <w:basedOn w:val="Standard"/>
    <w:uiPriority w:val="99"/>
    <w:semiHidden/>
    <w:unhideWhenUsed/>
    <w:rsid w:val="00BC1491"/>
    <w:pPr>
      <w:numPr>
        <w:numId w:val="12"/>
      </w:numPr>
      <w:contextualSpacing/>
    </w:pPr>
  </w:style>
  <w:style w:type="paragraph" w:styleId="Aufzhlungszeichen2">
    <w:name w:val="List Bullet 2"/>
    <w:basedOn w:val="Standard"/>
    <w:uiPriority w:val="99"/>
    <w:semiHidden/>
    <w:unhideWhenUsed/>
    <w:rsid w:val="00BC1491"/>
    <w:pPr>
      <w:numPr>
        <w:numId w:val="13"/>
      </w:numPr>
      <w:contextualSpacing/>
    </w:pPr>
  </w:style>
  <w:style w:type="paragraph" w:styleId="Liste5">
    <w:name w:val="List 5"/>
    <w:basedOn w:val="Standard"/>
    <w:uiPriority w:val="99"/>
    <w:semiHidden/>
    <w:unhideWhenUsed/>
    <w:rsid w:val="00BC1491"/>
    <w:pPr>
      <w:ind w:left="1415" w:hanging="283"/>
      <w:contextualSpacing/>
    </w:pPr>
  </w:style>
  <w:style w:type="paragraph" w:styleId="Liste4">
    <w:name w:val="List 4"/>
    <w:basedOn w:val="Standard"/>
    <w:uiPriority w:val="99"/>
    <w:semiHidden/>
    <w:unhideWhenUsed/>
    <w:rsid w:val="00BC1491"/>
    <w:pPr>
      <w:ind w:left="1132" w:hanging="283"/>
      <w:contextualSpacing/>
    </w:pPr>
  </w:style>
  <w:style w:type="paragraph" w:styleId="Liste3">
    <w:name w:val="List 3"/>
    <w:basedOn w:val="Standard"/>
    <w:uiPriority w:val="99"/>
    <w:semiHidden/>
    <w:unhideWhenUsed/>
    <w:rsid w:val="00BC1491"/>
    <w:pPr>
      <w:ind w:left="849" w:hanging="283"/>
      <w:contextualSpacing/>
    </w:pPr>
  </w:style>
  <w:style w:type="paragraph" w:styleId="Liste2">
    <w:name w:val="List 2"/>
    <w:basedOn w:val="Standard"/>
    <w:uiPriority w:val="99"/>
    <w:semiHidden/>
    <w:unhideWhenUsed/>
    <w:rsid w:val="00BC1491"/>
    <w:pPr>
      <w:ind w:left="566" w:hanging="283"/>
      <w:contextualSpacing/>
    </w:pPr>
  </w:style>
  <w:style w:type="paragraph" w:styleId="Listennummer">
    <w:name w:val="List Number"/>
    <w:basedOn w:val="Standard"/>
    <w:uiPriority w:val="99"/>
    <w:semiHidden/>
    <w:unhideWhenUsed/>
    <w:rsid w:val="00BC1491"/>
    <w:pPr>
      <w:numPr>
        <w:numId w:val="14"/>
      </w:numPr>
      <w:contextualSpacing/>
    </w:pPr>
  </w:style>
  <w:style w:type="paragraph" w:styleId="Aufzhlungszeichen">
    <w:name w:val="List Bullet"/>
    <w:basedOn w:val="Standard"/>
    <w:uiPriority w:val="99"/>
    <w:unhideWhenUsed/>
    <w:rsid w:val="00BC1491"/>
    <w:pPr>
      <w:tabs>
        <w:tab w:val="num" w:pos="360"/>
      </w:tabs>
      <w:ind w:left="360" w:hanging="360"/>
      <w:contextualSpacing/>
    </w:pPr>
  </w:style>
  <w:style w:type="paragraph" w:styleId="Liste">
    <w:name w:val="List"/>
    <w:basedOn w:val="Standard"/>
    <w:uiPriority w:val="99"/>
    <w:semiHidden/>
    <w:unhideWhenUsed/>
    <w:rsid w:val="00BC1491"/>
    <w:pPr>
      <w:ind w:left="283" w:hanging="283"/>
      <w:contextualSpacing/>
    </w:pPr>
  </w:style>
  <w:style w:type="paragraph" w:styleId="RGV-berschrift">
    <w:name w:val="toa heading"/>
    <w:basedOn w:val="Standard"/>
    <w:next w:val="Standard"/>
    <w:uiPriority w:val="99"/>
    <w:semiHidden/>
    <w:unhideWhenUsed/>
    <w:rsid w:val="00BC1491"/>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C1491"/>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C1491"/>
    <w:rPr>
      <w:rFonts w:ascii="Consolas" w:hAnsi="Consolas"/>
      <w:sz w:val="20"/>
      <w:szCs w:val="20"/>
    </w:rPr>
  </w:style>
  <w:style w:type="paragraph" w:styleId="Rechtsgrundlagenverzeichnis">
    <w:name w:val="table of authorities"/>
    <w:basedOn w:val="Standard"/>
    <w:next w:val="Standard"/>
    <w:uiPriority w:val="99"/>
    <w:semiHidden/>
    <w:unhideWhenUsed/>
    <w:rsid w:val="00BC1491"/>
    <w:pPr>
      <w:spacing w:after="0"/>
      <w:ind w:left="240" w:hanging="240"/>
    </w:pPr>
  </w:style>
  <w:style w:type="character" w:styleId="Seitenzahl">
    <w:name w:val="page number"/>
    <w:basedOn w:val="Absatz-Standardschriftart"/>
    <w:uiPriority w:val="99"/>
    <w:semiHidden/>
    <w:unhideWhenUsed/>
    <w:rsid w:val="00BC1491"/>
  </w:style>
  <w:style w:type="character" w:styleId="Zeilennummer">
    <w:name w:val="line number"/>
    <w:basedOn w:val="Absatz-Standardschriftart"/>
    <w:uiPriority w:val="99"/>
    <w:semiHidden/>
    <w:unhideWhenUsed/>
    <w:rsid w:val="00BC1491"/>
  </w:style>
  <w:style w:type="paragraph" w:styleId="Umschlagabsenderadresse">
    <w:name w:val="envelope return"/>
    <w:basedOn w:val="Standard"/>
    <w:uiPriority w:val="99"/>
    <w:semiHidden/>
    <w:unhideWhenUsed/>
    <w:rsid w:val="00BC1491"/>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C1491"/>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C1491"/>
    <w:pPr>
      <w:spacing w:after="0" w:line="240" w:lineRule="auto"/>
      <w:ind w:left="240" w:hanging="240"/>
    </w:pPr>
  </w:style>
  <w:style w:type="paragraph" w:styleId="Indexberschrift">
    <w:name w:val="index heading"/>
    <w:basedOn w:val="Standard"/>
    <w:next w:val="Index1"/>
    <w:uiPriority w:val="99"/>
    <w:semiHidden/>
    <w:unhideWhenUsed/>
    <w:rsid w:val="00BC1491"/>
    <w:rPr>
      <w:rFonts w:asciiTheme="majorHAnsi" w:eastAsiaTheme="majorEastAsia" w:hAnsiTheme="majorHAnsi" w:cstheme="majorBidi"/>
      <w:b/>
      <w:bCs/>
    </w:rPr>
  </w:style>
  <w:style w:type="paragraph" w:styleId="Standardeinzug">
    <w:name w:val="Normal Indent"/>
    <w:basedOn w:val="Standard"/>
    <w:uiPriority w:val="99"/>
    <w:semiHidden/>
    <w:unhideWhenUsed/>
    <w:rsid w:val="00BC1491"/>
    <w:pPr>
      <w:ind w:left="708"/>
    </w:pPr>
  </w:style>
  <w:style w:type="paragraph" w:styleId="Verzeichnis9">
    <w:name w:val="toc 9"/>
    <w:basedOn w:val="Standard"/>
    <w:next w:val="Standard"/>
    <w:autoRedefine/>
    <w:uiPriority w:val="39"/>
    <w:semiHidden/>
    <w:unhideWhenUsed/>
    <w:rsid w:val="00BC1491"/>
    <w:pPr>
      <w:spacing w:after="100"/>
      <w:ind w:left="1920"/>
    </w:pPr>
  </w:style>
  <w:style w:type="paragraph" w:styleId="Verzeichnis8">
    <w:name w:val="toc 8"/>
    <w:basedOn w:val="Standard"/>
    <w:next w:val="Standard"/>
    <w:autoRedefine/>
    <w:uiPriority w:val="39"/>
    <w:semiHidden/>
    <w:unhideWhenUsed/>
    <w:rsid w:val="00BC1491"/>
    <w:pPr>
      <w:spacing w:after="100"/>
      <w:ind w:left="1680"/>
    </w:pPr>
  </w:style>
  <w:style w:type="paragraph" w:styleId="Verzeichnis7">
    <w:name w:val="toc 7"/>
    <w:basedOn w:val="Standard"/>
    <w:next w:val="Standard"/>
    <w:autoRedefine/>
    <w:uiPriority w:val="39"/>
    <w:semiHidden/>
    <w:unhideWhenUsed/>
    <w:rsid w:val="00BC1491"/>
    <w:pPr>
      <w:spacing w:after="100"/>
      <w:ind w:left="1440"/>
    </w:pPr>
  </w:style>
  <w:style w:type="paragraph" w:styleId="Verzeichnis6">
    <w:name w:val="toc 6"/>
    <w:basedOn w:val="Standard"/>
    <w:next w:val="Standard"/>
    <w:autoRedefine/>
    <w:uiPriority w:val="39"/>
    <w:semiHidden/>
    <w:unhideWhenUsed/>
    <w:rsid w:val="00BC1491"/>
    <w:pPr>
      <w:spacing w:after="100"/>
      <w:ind w:left="1200"/>
    </w:pPr>
  </w:style>
  <w:style w:type="paragraph" w:styleId="Verzeichnis5">
    <w:name w:val="toc 5"/>
    <w:basedOn w:val="Standard"/>
    <w:next w:val="Standard"/>
    <w:autoRedefine/>
    <w:uiPriority w:val="39"/>
    <w:semiHidden/>
    <w:unhideWhenUsed/>
    <w:rsid w:val="00BC1491"/>
    <w:pPr>
      <w:spacing w:after="100"/>
      <w:ind w:left="960"/>
    </w:pPr>
  </w:style>
  <w:style w:type="paragraph" w:styleId="Verzeichnis4">
    <w:name w:val="toc 4"/>
    <w:basedOn w:val="Standard"/>
    <w:next w:val="Standard"/>
    <w:autoRedefine/>
    <w:uiPriority w:val="39"/>
    <w:semiHidden/>
    <w:unhideWhenUsed/>
    <w:rsid w:val="00BC1491"/>
    <w:pPr>
      <w:spacing w:after="100"/>
      <w:ind w:left="720"/>
    </w:pPr>
  </w:style>
  <w:style w:type="paragraph" w:styleId="Index9">
    <w:name w:val="index 9"/>
    <w:basedOn w:val="Standard"/>
    <w:next w:val="Standard"/>
    <w:autoRedefine/>
    <w:uiPriority w:val="99"/>
    <w:semiHidden/>
    <w:unhideWhenUsed/>
    <w:rsid w:val="00BC1491"/>
    <w:pPr>
      <w:spacing w:after="0" w:line="240" w:lineRule="auto"/>
      <w:ind w:left="2160" w:hanging="240"/>
    </w:pPr>
  </w:style>
  <w:style w:type="paragraph" w:styleId="Index8">
    <w:name w:val="index 8"/>
    <w:basedOn w:val="Standard"/>
    <w:next w:val="Standard"/>
    <w:autoRedefine/>
    <w:uiPriority w:val="99"/>
    <w:semiHidden/>
    <w:unhideWhenUsed/>
    <w:rsid w:val="00BC1491"/>
    <w:pPr>
      <w:spacing w:after="0" w:line="240" w:lineRule="auto"/>
      <w:ind w:left="1920" w:hanging="240"/>
    </w:pPr>
  </w:style>
  <w:style w:type="paragraph" w:styleId="Index7">
    <w:name w:val="index 7"/>
    <w:basedOn w:val="Standard"/>
    <w:next w:val="Standard"/>
    <w:autoRedefine/>
    <w:uiPriority w:val="99"/>
    <w:semiHidden/>
    <w:unhideWhenUsed/>
    <w:rsid w:val="00BC1491"/>
    <w:pPr>
      <w:spacing w:after="0" w:line="240" w:lineRule="auto"/>
      <w:ind w:left="1680" w:hanging="240"/>
    </w:pPr>
  </w:style>
  <w:style w:type="paragraph" w:styleId="Index6">
    <w:name w:val="index 6"/>
    <w:basedOn w:val="Standard"/>
    <w:next w:val="Standard"/>
    <w:autoRedefine/>
    <w:uiPriority w:val="99"/>
    <w:semiHidden/>
    <w:unhideWhenUsed/>
    <w:rsid w:val="00BC1491"/>
    <w:pPr>
      <w:spacing w:after="0" w:line="240" w:lineRule="auto"/>
      <w:ind w:left="1440" w:hanging="240"/>
    </w:pPr>
  </w:style>
  <w:style w:type="paragraph" w:styleId="Index5">
    <w:name w:val="index 5"/>
    <w:basedOn w:val="Standard"/>
    <w:next w:val="Standard"/>
    <w:autoRedefine/>
    <w:uiPriority w:val="99"/>
    <w:semiHidden/>
    <w:unhideWhenUsed/>
    <w:rsid w:val="00BC1491"/>
    <w:pPr>
      <w:spacing w:after="0" w:line="240" w:lineRule="auto"/>
      <w:ind w:left="1200" w:hanging="240"/>
    </w:pPr>
  </w:style>
  <w:style w:type="paragraph" w:styleId="Index4">
    <w:name w:val="index 4"/>
    <w:basedOn w:val="Standard"/>
    <w:next w:val="Standard"/>
    <w:autoRedefine/>
    <w:uiPriority w:val="99"/>
    <w:semiHidden/>
    <w:unhideWhenUsed/>
    <w:rsid w:val="00BC1491"/>
    <w:pPr>
      <w:spacing w:after="0" w:line="240" w:lineRule="auto"/>
      <w:ind w:left="960" w:hanging="240"/>
    </w:pPr>
  </w:style>
  <w:style w:type="paragraph" w:styleId="Index3">
    <w:name w:val="index 3"/>
    <w:basedOn w:val="Standard"/>
    <w:next w:val="Standard"/>
    <w:autoRedefine/>
    <w:uiPriority w:val="99"/>
    <w:semiHidden/>
    <w:unhideWhenUsed/>
    <w:rsid w:val="00BC1491"/>
    <w:pPr>
      <w:spacing w:after="0" w:line="240" w:lineRule="auto"/>
      <w:ind w:left="720" w:hanging="240"/>
    </w:pPr>
  </w:style>
  <w:style w:type="paragraph" w:styleId="Index2">
    <w:name w:val="index 2"/>
    <w:basedOn w:val="Standard"/>
    <w:next w:val="Standard"/>
    <w:autoRedefine/>
    <w:uiPriority w:val="99"/>
    <w:semiHidden/>
    <w:unhideWhenUsed/>
    <w:rsid w:val="00BC1491"/>
    <w:pPr>
      <w:spacing w:after="0" w:line="240" w:lineRule="auto"/>
      <w:ind w:left="480" w:hanging="240"/>
    </w:pPr>
  </w:style>
  <w:style w:type="character" w:customStyle="1" w:styleId="UnresolvedMention">
    <w:name w:val="Unresolved Mention"/>
    <w:basedOn w:val="Absatz-Standardschriftart"/>
    <w:uiPriority w:val="99"/>
    <w:semiHidden/>
    <w:unhideWhenUsed/>
    <w:rsid w:val="00BC1491"/>
    <w:rPr>
      <w:color w:val="808080"/>
      <w:shd w:val="clear" w:color="auto" w:fill="E6E6E6"/>
    </w:rPr>
  </w:style>
  <w:style w:type="paragraph" w:customStyle="1" w:styleId="CitaviLiteraturverzeichnis">
    <w:name w:val="Citavi Literaturverzeichnis"/>
    <w:basedOn w:val="Standard"/>
    <w:rsid w:val="00B46773"/>
    <w:pPr>
      <w:spacing w:after="120" w:line="240" w:lineRule="auto"/>
      <w:jc w:val="left"/>
    </w:pPr>
    <w:rPr>
      <w:rFonts w:ascii="Segoe UI" w:eastAsia="Times New Roman" w:hAnsi="Segoe UI" w:cs="Segoe UI"/>
      <w:sz w:val="18"/>
      <w:szCs w:val="18"/>
    </w:rPr>
  </w:style>
  <w:style w:type="table" w:styleId="Gitternetztabelle1hell">
    <w:name w:val="Grid Table 1 Light"/>
    <w:basedOn w:val="NormaleTabelle"/>
    <w:uiPriority w:val="46"/>
    <w:rsid w:val="003069E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lantUML">
    <w:name w:val="PlantUML"/>
    <w:basedOn w:val="Standard"/>
    <w:link w:val="PlantUMLZchn"/>
    <w:autoRedefine/>
    <w:rsid w:val="00E710BF"/>
    <w:pPr>
      <w:pBdr>
        <w:top w:val="dashed" w:sz="4" w:space="1" w:color="5BAB3B"/>
        <w:left w:val="dashed" w:sz="4" w:space="4" w:color="5BAB3B"/>
        <w:bottom w:val="dashed" w:sz="4" w:space="1" w:color="5BAB3B"/>
        <w:right w:val="dashed" w:sz="4" w:space="4" w:color="5BAB3B"/>
      </w:pBdr>
      <w:shd w:val="clear" w:color="auto" w:fill="BAFDBA"/>
      <w:tabs>
        <w:tab w:val="left" w:pos="567"/>
        <w:tab w:val="left" w:pos="1134"/>
        <w:tab w:val="left" w:pos="1701"/>
        <w:tab w:val="left" w:pos="2268"/>
      </w:tabs>
      <w:spacing w:after="0" w:line="240" w:lineRule="auto"/>
      <w:jc w:val="left"/>
    </w:pPr>
    <w:rPr>
      <w:rFonts w:ascii="Courier New" w:hAnsi="Courier New" w:cs="Courier New"/>
      <w:noProof/>
      <w:color w:val="008000"/>
      <w:sz w:val="18"/>
      <w:szCs w:val="23"/>
      <w:lang w:val="en-US"/>
    </w:rPr>
  </w:style>
  <w:style w:type="character" w:customStyle="1" w:styleId="PlantUMLZchn">
    <w:name w:val="PlantUML Zchn"/>
    <w:basedOn w:val="StandardTimesZchn"/>
    <w:link w:val="PlantUML"/>
    <w:rsid w:val="00E710BF"/>
    <w:rPr>
      <w:rFonts w:ascii="Courier New" w:hAnsi="Courier New" w:cs="Courier New"/>
      <w:noProof/>
      <w:color w:val="008000"/>
      <w:sz w:val="18"/>
      <w:szCs w:val="23"/>
      <w:shd w:val="clear" w:color="auto" w:fill="BAFDBA"/>
      <w:lang w:val="en-US"/>
    </w:rPr>
  </w:style>
  <w:style w:type="paragraph" w:customStyle="1" w:styleId="PlantUMLImg">
    <w:name w:val="PlantUMLImg"/>
    <w:basedOn w:val="StandardTimes"/>
    <w:link w:val="PlantUMLImgZchn"/>
    <w:autoRedefine/>
    <w:rsid w:val="00E710BF"/>
    <w:rPr>
      <w:lang w:val="en-US"/>
    </w:rPr>
  </w:style>
  <w:style w:type="character" w:customStyle="1" w:styleId="PlantUMLImgZchn">
    <w:name w:val="PlantUMLImg Zchn"/>
    <w:basedOn w:val="StandardTimesZchn"/>
    <w:link w:val="PlantUMLImg"/>
    <w:rsid w:val="00E710BF"/>
    <w:rPr>
      <w:rFonts w:ascii="Times New Roman" w:hAnsi="Times New Roman"/>
      <w:sz w:val="24"/>
      <w:szCs w:val="23"/>
      <w:lang w:val="en-US"/>
    </w:rPr>
  </w:style>
  <w:style w:type="paragraph" w:customStyle="1" w:styleId="berschrift1Anhang">
    <w:name w:val="Überschrift_1_Anhang"/>
    <w:basedOn w:val="berschrift7"/>
    <w:link w:val="berschrift1AnhangZchn"/>
    <w:rsid w:val="00F56032"/>
    <w:rPr>
      <w:b w:val="0"/>
      <w:i/>
    </w:rPr>
  </w:style>
  <w:style w:type="character" w:customStyle="1" w:styleId="berschrift1AnhangZchn">
    <w:name w:val="Überschrift_1_Anhang Zchn"/>
    <w:basedOn w:val="berschrift1Zchn"/>
    <w:link w:val="berschrift1Anhang"/>
    <w:rsid w:val="00F56032"/>
    <w:rPr>
      <w:rFonts w:asciiTheme="majorHAnsi" w:eastAsiaTheme="majorEastAsia" w:hAnsiTheme="majorHAnsi" w:cstheme="majorBidi"/>
      <w:b w:val="0"/>
      <w:i/>
      <w:i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5238">
      <w:bodyDiv w:val="1"/>
      <w:marLeft w:val="0"/>
      <w:marRight w:val="0"/>
      <w:marTop w:val="0"/>
      <w:marBottom w:val="0"/>
      <w:divBdr>
        <w:top w:val="none" w:sz="0" w:space="0" w:color="auto"/>
        <w:left w:val="none" w:sz="0" w:space="0" w:color="auto"/>
        <w:bottom w:val="none" w:sz="0" w:space="0" w:color="auto"/>
        <w:right w:val="none" w:sz="0" w:space="0" w:color="auto"/>
      </w:divBdr>
    </w:div>
    <w:div w:id="15621060">
      <w:bodyDiv w:val="1"/>
      <w:marLeft w:val="0"/>
      <w:marRight w:val="0"/>
      <w:marTop w:val="0"/>
      <w:marBottom w:val="0"/>
      <w:divBdr>
        <w:top w:val="none" w:sz="0" w:space="0" w:color="auto"/>
        <w:left w:val="none" w:sz="0" w:space="0" w:color="auto"/>
        <w:bottom w:val="none" w:sz="0" w:space="0" w:color="auto"/>
        <w:right w:val="none" w:sz="0" w:space="0" w:color="auto"/>
      </w:divBdr>
    </w:div>
    <w:div w:id="27025867">
      <w:bodyDiv w:val="1"/>
      <w:marLeft w:val="0"/>
      <w:marRight w:val="0"/>
      <w:marTop w:val="0"/>
      <w:marBottom w:val="0"/>
      <w:divBdr>
        <w:top w:val="none" w:sz="0" w:space="0" w:color="auto"/>
        <w:left w:val="none" w:sz="0" w:space="0" w:color="auto"/>
        <w:bottom w:val="none" w:sz="0" w:space="0" w:color="auto"/>
        <w:right w:val="none" w:sz="0" w:space="0" w:color="auto"/>
      </w:divBdr>
    </w:div>
    <w:div w:id="35469064">
      <w:bodyDiv w:val="1"/>
      <w:marLeft w:val="0"/>
      <w:marRight w:val="0"/>
      <w:marTop w:val="0"/>
      <w:marBottom w:val="0"/>
      <w:divBdr>
        <w:top w:val="none" w:sz="0" w:space="0" w:color="auto"/>
        <w:left w:val="none" w:sz="0" w:space="0" w:color="auto"/>
        <w:bottom w:val="none" w:sz="0" w:space="0" w:color="auto"/>
        <w:right w:val="none" w:sz="0" w:space="0" w:color="auto"/>
      </w:divBdr>
    </w:div>
    <w:div w:id="39863259">
      <w:bodyDiv w:val="1"/>
      <w:marLeft w:val="0"/>
      <w:marRight w:val="0"/>
      <w:marTop w:val="0"/>
      <w:marBottom w:val="0"/>
      <w:divBdr>
        <w:top w:val="none" w:sz="0" w:space="0" w:color="auto"/>
        <w:left w:val="none" w:sz="0" w:space="0" w:color="auto"/>
        <w:bottom w:val="none" w:sz="0" w:space="0" w:color="auto"/>
        <w:right w:val="none" w:sz="0" w:space="0" w:color="auto"/>
      </w:divBdr>
    </w:div>
    <w:div w:id="41950924">
      <w:bodyDiv w:val="1"/>
      <w:marLeft w:val="0"/>
      <w:marRight w:val="0"/>
      <w:marTop w:val="0"/>
      <w:marBottom w:val="0"/>
      <w:divBdr>
        <w:top w:val="none" w:sz="0" w:space="0" w:color="auto"/>
        <w:left w:val="none" w:sz="0" w:space="0" w:color="auto"/>
        <w:bottom w:val="none" w:sz="0" w:space="0" w:color="auto"/>
        <w:right w:val="none" w:sz="0" w:space="0" w:color="auto"/>
      </w:divBdr>
      <w:divsChild>
        <w:div w:id="255796710">
          <w:marLeft w:val="0"/>
          <w:marRight w:val="0"/>
          <w:marTop w:val="0"/>
          <w:marBottom w:val="0"/>
          <w:divBdr>
            <w:top w:val="none" w:sz="0" w:space="0" w:color="auto"/>
            <w:left w:val="none" w:sz="0" w:space="0" w:color="auto"/>
            <w:bottom w:val="none" w:sz="0" w:space="0" w:color="auto"/>
            <w:right w:val="none" w:sz="0" w:space="0" w:color="auto"/>
          </w:divBdr>
          <w:divsChild>
            <w:div w:id="55332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41513">
      <w:bodyDiv w:val="1"/>
      <w:marLeft w:val="0"/>
      <w:marRight w:val="0"/>
      <w:marTop w:val="0"/>
      <w:marBottom w:val="0"/>
      <w:divBdr>
        <w:top w:val="none" w:sz="0" w:space="0" w:color="auto"/>
        <w:left w:val="none" w:sz="0" w:space="0" w:color="auto"/>
        <w:bottom w:val="none" w:sz="0" w:space="0" w:color="auto"/>
        <w:right w:val="none" w:sz="0" w:space="0" w:color="auto"/>
      </w:divBdr>
    </w:div>
    <w:div w:id="52583984">
      <w:bodyDiv w:val="1"/>
      <w:marLeft w:val="0"/>
      <w:marRight w:val="0"/>
      <w:marTop w:val="0"/>
      <w:marBottom w:val="0"/>
      <w:divBdr>
        <w:top w:val="none" w:sz="0" w:space="0" w:color="auto"/>
        <w:left w:val="none" w:sz="0" w:space="0" w:color="auto"/>
        <w:bottom w:val="none" w:sz="0" w:space="0" w:color="auto"/>
        <w:right w:val="none" w:sz="0" w:space="0" w:color="auto"/>
      </w:divBdr>
      <w:divsChild>
        <w:div w:id="763956265">
          <w:marLeft w:val="0"/>
          <w:marRight w:val="0"/>
          <w:marTop w:val="0"/>
          <w:marBottom w:val="0"/>
          <w:divBdr>
            <w:top w:val="none" w:sz="0" w:space="0" w:color="auto"/>
            <w:left w:val="none" w:sz="0" w:space="0" w:color="auto"/>
            <w:bottom w:val="none" w:sz="0" w:space="0" w:color="auto"/>
            <w:right w:val="none" w:sz="0" w:space="0" w:color="auto"/>
          </w:divBdr>
          <w:divsChild>
            <w:div w:id="1935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99701">
      <w:bodyDiv w:val="1"/>
      <w:marLeft w:val="0"/>
      <w:marRight w:val="0"/>
      <w:marTop w:val="0"/>
      <w:marBottom w:val="0"/>
      <w:divBdr>
        <w:top w:val="none" w:sz="0" w:space="0" w:color="auto"/>
        <w:left w:val="none" w:sz="0" w:space="0" w:color="auto"/>
        <w:bottom w:val="none" w:sz="0" w:space="0" w:color="auto"/>
        <w:right w:val="none" w:sz="0" w:space="0" w:color="auto"/>
      </w:divBdr>
    </w:div>
    <w:div w:id="59597668">
      <w:bodyDiv w:val="1"/>
      <w:marLeft w:val="0"/>
      <w:marRight w:val="0"/>
      <w:marTop w:val="0"/>
      <w:marBottom w:val="0"/>
      <w:divBdr>
        <w:top w:val="none" w:sz="0" w:space="0" w:color="auto"/>
        <w:left w:val="none" w:sz="0" w:space="0" w:color="auto"/>
        <w:bottom w:val="none" w:sz="0" w:space="0" w:color="auto"/>
        <w:right w:val="none" w:sz="0" w:space="0" w:color="auto"/>
      </w:divBdr>
    </w:div>
    <w:div w:id="65231076">
      <w:bodyDiv w:val="1"/>
      <w:marLeft w:val="0"/>
      <w:marRight w:val="0"/>
      <w:marTop w:val="0"/>
      <w:marBottom w:val="0"/>
      <w:divBdr>
        <w:top w:val="none" w:sz="0" w:space="0" w:color="auto"/>
        <w:left w:val="none" w:sz="0" w:space="0" w:color="auto"/>
        <w:bottom w:val="none" w:sz="0" w:space="0" w:color="auto"/>
        <w:right w:val="none" w:sz="0" w:space="0" w:color="auto"/>
      </w:divBdr>
    </w:div>
    <w:div w:id="71050030">
      <w:bodyDiv w:val="1"/>
      <w:marLeft w:val="0"/>
      <w:marRight w:val="0"/>
      <w:marTop w:val="0"/>
      <w:marBottom w:val="0"/>
      <w:divBdr>
        <w:top w:val="none" w:sz="0" w:space="0" w:color="auto"/>
        <w:left w:val="none" w:sz="0" w:space="0" w:color="auto"/>
        <w:bottom w:val="none" w:sz="0" w:space="0" w:color="auto"/>
        <w:right w:val="none" w:sz="0" w:space="0" w:color="auto"/>
      </w:divBdr>
    </w:div>
    <w:div w:id="77022209">
      <w:bodyDiv w:val="1"/>
      <w:marLeft w:val="0"/>
      <w:marRight w:val="0"/>
      <w:marTop w:val="0"/>
      <w:marBottom w:val="0"/>
      <w:divBdr>
        <w:top w:val="none" w:sz="0" w:space="0" w:color="auto"/>
        <w:left w:val="none" w:sz="0" w:space="0" w:color="auto"/>
        <w:bottom w:val="none" w:sz="0" w:space="0" w:color="auto"/>
        <w:right w:val="none" w:sz="0" w:space="0" w:color="auto"/>
      </w:divBdr>
    </w:div>
    <w:div w:id="81411136">
      <w:bodyDiv w:val="1"/>
      <w:marLeft w:val="0"/>
      <w:marRight w:val="0"/>
      <w:marTop w:val="0"/>
      <w:marBottom w:val="0"/>
      <w:divBdr>
        <w:top w:val="none" w:sz="0" w:space="0" w:color="auto"/>
        <w:left w:val="none" w:sz="0" w:space="0" w:color="auto"/>
        <w:bottom w:val="none" w:sz="0" w:space="0" w:color="auto"/>
        <w:right w:val="none" w:sz="0" w:space="0" w:color="auto"/>
      </w:divBdr>
    </w:div>
    <w:div w:id="89326537">
      <w:bodyDiv w:val="1"/>
      <w:marLeft w:val="0"/>
      <w:marRight w:val="0"/>
      <w:marTop w:val="0"/>
      <w:marBottom w:val="0"/>
      <w:divBdr>
        <w:top w:val="none" w:sz="0" w:space="0" w:color="auto"/>
        <w:left w:val="none" w:sz="0" w:space="0" w:color="auto"/>
        <w:bottom w:val="none" w:sz="0" w:space="0" w:color="auto"/>
        <w:right w:val="none" w:sz="0" w:space="0" w:color="auto"/>
      </w:divBdr>
    </w:div>
    <w:div w:id="92240560">
      <w:bodyDiv w:val="1"/>
      <w:marLeft w:val="0"/>
      <w:marRight w:val="0"/>
      <w:marTop w:val="0"/>
      <w:marBottom w:val="0"/>
      <w:divBdr>
        <w:top w:val="none" w:sz="0" w:space="0" w:color="auto"/>
        <w:left w:val="none" w:sz="0" w:space="0" w:color="auto"/>
        <w:bottom w:val="none" w:sz="0" w:space="0" w:color="auto"/>
        <w:right w:val="none" w:sz="0" w:space="0" w:color="auto"/>
      </w:divBdr>
    </w:div>
    <w:div w:id="93865047">
      <w:bodyDiv w:val="1"/>
      <w:marLeft w:val="0"/>
      <w:marRight w:val="0"/>
      <w:marTop w:val="0"/>
      <w:marBottom w:val="0"/>
      <w:divBdr>
        <w:top w:val="none" w:sz="0" w:space="0" w:color="auto"/>
        <w:left w:val="none" w:sz="0" w:space="0" w:color="auto"/>
        <w:bottom w:val="none" w:sz="0" w:space="0" w:color="auto"/>
        <w:right w:val="none" w:sz="0" w:space="0" w:color="auto"/>
      </w:divBdr>
    </w:div>
    <w:div w:id="95833757">
      <w:bodyDiv w:val="1"/>
      <w:marLeft w:val="0"/>
      <w:marRight w:val="0"/>
      <w:marTop w:val="0"/>
      <w:marBottom w:val="0"/>
      <w:divBdr>
        <w:top w:val="none" w:sz="0" w:space="0" w:color="auto"/>
        <w:left w:val="none" w:sz="0" w:space="0" w:color="auto"/>
        <w:bottom w:val="none" w:sz="0" w:space="0" w:color="auto"/>
        <w:right w:val="none" w:sz="0" w:space="0" w:color="auto"/>
      </w:divBdr>
    </w:div>
    <w:div w:id="98061504">
      <w:bodyDiv w:val="1"/>
      <w:marLeft w:val="0"/>
      <w:marRight w:val="0"/>
      <w:marTop w:val="0"/>
      <w:marBottom w:val="0"/>
      <w:divBdr>
        <w:top w:val="none" w:sz="0" w:space="0" w:color="auto"/>
        <w:left w:val="none" w:sz="0" w:space="0" w:color="auto"/>
        <w:bottom w:val="none" w:sz="0" w:space="0" w:color="auto"/>
        <w:right w:val="none" w:sz="0" w:space="0" w:color="auto"/>
      </w:divBdr>
    </w:div>
    <w:div w:id="113906250">
      <w:bodyDiv w:val="1"/>
      <w:marLeft w:val="0"/>
      <w:marRight w:val="0"/>
      <w:marTop w:val="0"/>
      <w:marBottom w:val="0"/>
      <w:divBdr>
        <w:top w:val="none" w:sz="0" w:space="0" w:color="auto"/>
        <w:left w:val="none" w:sz="0" w:space="0" w:color="auto"/>
        <w:bottom w:val="none" w:sz="0" w:space="0" w:color="auto"/>
        <w:right w:val="none" w:sz="0" w:space="0" w:color="auto"/>
      </w:divBdr>
    </w:div>
    <w:div w:id="123887214">
      <w:bodyDiv w:val="1"/>
      <w:marLeft w:val="0"/>
      <w:marRight w:val="0"/>
      <w:marTop w:val="0"/>
      <w:marBottom w:val="0"/>
      <w:divBdr>
        <w:top w:val="none" w:sz="0" w:space="0" w:color="auto"/>
        <w:left w:val="none" w:sz="0" w:space="0" w:color="auto"/>
        <w:bottom w:val="none" w:sz="0" w:space="0" w:color="auto"/>
        <w:right w:val="none" w:sz="0" w:space="0" w:color="auto"/>
      </w:divBdr>
    </w:div>
    <w:div w:id="135726972">
      <w:bodyDiv w:val="1"/>
      <w:marLeft w:val="0"/>
      <w:marRight w:val="0"/>
      <w:marTop w:val="0"/>
      <w:marBottom w:val="0"/>
      <w:divBdr>
        <w:top w:val="none" w:sz="0" w:space="0" w:color="auto"/>
        <w:left w:val="none" w:sz="0" w:space="0" w:color="auto"/>
        <w:bottom w:val="none" w:sz="0" w:space="0" w:color="auto"/>
        <w:right w:val="none" w:sz="0" w:space="0" w:color="auto"/>
      </w:divBdr>
    </w:div>
    <w:div w:id="139077431">
      <w:bodyDiv w:val="1"/>
      <w:marLeft w:val="0"/>
      <w:marRight w:val="0"/>
      <w:marTop w:val="0"/>
      <w:marBottom w:val="0"/>
      <w:divBdr>
        <w:top w:val="none" w:sz="0" w:space="0" w:color="auto"/>
        <w:left w:val="none" w:sz="0" w:space="0" w:color="auto"/>
        <w:bottom w:val="none" w:sz="0" w:space="0" w:color="auto"/>
        <w:right w:val="none" w:sz="0" w:space="0" w:color="auto"/>
      </w:divBdr>
    </w:div>
    <w:div w:id="142356246">
      <w:bodyDiv w:val="1"/>
      <w:marLeft w:val="0"/>
      <w:marRight w:val="0"/>
      <w:marTop w:val="0"/>
      <w:marBottom w:val="0"/>
      <w:divBdr>
        <w:top w:val="none" w:sz="0" w:space="0" w:color="auto"/>
        <w:left w:val="none" w:sz="0" w:space="0" w:color="auto"/>
        <w:bottom w:val="none" w:sz="0" w:space="0" w:color="auto"/>
        <w:right w:val="none" w:sz="0" w:space="0" w:color="auto"/>
      </w:divBdr>
    </w:div>
    <w:div w:id="155541530">
      <w:bodyDiv w:val="1"/>
      <w:marLeft w:val="0"/>
      <w:marRight w:val="0"/>
      <w:marTop w:val="0"/>
      <w:marBottom w:val="0"/>
      <w:divBdr>
        <w:top w:val="none" w:sz="0" w:space="0" w:color="auto"/>
        <w:left w:val="none" w:sz="0" w:space="0" w:color="auto"/>
        <w:bottom w:val="none" w:sz="0" w:space="0" w:color="auto"/>
        <w:right w:val="none" w:sz="0" w:space="0" w:color="auto"/>
      </w:divBdr>
    </w:div>
    <w:div w:id="158929629">
      <w:bodyDiv w:val="1"/>
      <w:marLeft w:val="0"/>
      <w:marRight w:val="0"/>
      <w:marTop w:val="0"/>
      <w:marBottom w:val="0"/>
      <w:divBdr>
        <w:top w:val="none" w:sz="0" w:space="0" w:color="auto"/>
        <w:left w:val="none" w:sz="0" w:space="0" w:color="auto"/>
        <w:bottom w:val="none" w:sz="0" w:space="0" w:color="auto"/>
        <w:right w:val="none" w:sz="0" w:space="0" w:color="auto"/>
      </w:divBdr>
      <w:divsChild>
        <w:div w:id="1423529700">
          <w:marLeft w:val="0"/>
          <w:marRight w:val="0"/>
          <w:marTop w:val="0"/>
          <w:marBottom w:val="0"/>
          <w:divBdr>
            <w:top w:val="none" w:sz="0" w:space="0" w:color="auto"/>
            <w:left w:val="none" w:sz="0" w:space="0" w:color="auto"/>
            <w:bottom w:val="none" w:sz="0" w:space="0" w:color="auto"/>
            <w:right w:val="none" w:sz="0" w:space="0" w:color="auto"/>
          </w:divBdr>
          <w:divsChild>
            <w:div w:id="497235120">
              <w:marLeft w:val="0"/>
              <w:marRight w:val="0"/>
              <w:marTop w:val="0"/>
              <w:marBottom w:val="0"/>
              <w:divBdr>
                <w:top w:val="none" w:sz="0" w:space="0" w:color="auto"/>
                <w:left w:val="none" w:sz="0" w:space="0" w:color="auto"/>
                <w:bottom w:val="none" w:sz="0" w:space="0" w:color="auto"/>
                <w:right w:val="none" w:sz="0" w:space="0" w:color="auto"/>
              </w:divBdr>
            </w:div>
            <w:div w:id="792215649">
              <w:marLeft w:val="0"/>
              <w:marRight w:val="0"/>
              <w:marTop w:val="0"/>
              <w:marBottom w:val="0"/>
              <w:divBdr>
                <w:top w:val="none" w:sz="0" w:space="0" w:color="auto"/>
                <w:left w:val="none" w:sz="0" w:space="0" w:color="auto"/>
                <w:bottom w:val="none" w:sz="0" w:space="0" w:color="auto"/>
                <w:right w:val="none" w:sz="0" w:space="0" w:color="auto"/>
              </w:divBdr>
            </w:div>
            <w:div w:id="974070252">
              <w:marLeft w:val="0"/>
              <w:marRight w:val="0"/>
              <w:marTop w:val="0"/>
              <w:marBottom w:val="0"/>
              <w:divBdr>
                <w:top w:val="none" w:sz="0" w:space="0" w:color="auto"/>
                <w:left w:val="none" w:sz="0" w:space="0" w:color="auto"/>
                <w:bottom w:val="none" w:sz="0" w:space="0" w:color="auto"/>
                <w:right w:val="none" w:sz="0" w:space="0" w:color="auto"/>
              </w:divBdr>
            </w:div>
            <w:div w:id="1189368746">
              <w:marLeft w:val="0"/>
              <w:marRight w:val="0"/>
              <w:marTop w:val="0"/>
              <w:marBottom w:val="0"/>
              <w:divBdr>
                <w:top w:val="none" w:sz="0" w:space="0" w:color="auto"/>
                <w:left w:val="none" w:sz="0" w:space="0" w:color="auto"/>
                <w:bottom w:val="none" w:sz="0" w:space="0" w:color="auto"/>
                <w:right w:val="none" w:sz="0" w:space="0" w:color="auto"/>
              </w:divBdr>
            </w:div>
            <w:div w:id="1384057082">
              <w:marLeft w:val="0"/>
              <w:marRight w:val="0"/>
              <w:marTop w:val="0"/>
              <w:marBottom w:val="0"/>
              <w:divBdr>
                <w:top w:val="none" w:sz="0" w:space="0" w:color="auto"/>
                <w:left w:val="none" w:sz="0" w:space="0" w:color="auto"/>
                <w:bottom w:val="none" w:sz="0" w:space="0" w:color="auto"/>
                <w:right w:val="none" w:sz="0" w:space="0" w:color="auto"/>
              </w:divBdr>
            </w:div>
            <w:div w:id="1462649786">
              <w:marLeft w:val="0"/>
              <w:marRight w:val="0"/>
              <w:marTop w:val="0"/>
              <w:marBottom w:val="0"/>
              <w:divBdr>
                <w:top w:val="none" w:sz="0" w:space="0" w:color="auto"/>
                <w:left w:val="none" w:sz="0" w:space="0" w:color="auto"/>
                <w:bottom w:val="none" w:sz="0" w:space="0" w:color="auto"/>
                <w:right w:val="none" w:sz="0" w:space="0" w:color="auto"/>
              </w:divBdr>
            </w:div>
            <w:div w:id="1637755024">
              <w:marLeft w:val="0"/>
              <w:marRight w:val="0"/>
              <w:marTop w:val="0"/>
              <w:marBottom w:val="0"/>
              <w:divBdr>
                <w:top w:val="none" w:sz="0" w:space="0" w:color="auto"/>
                <w:left w:val="none" w:sz="0" w:space="0" w:color="auto"/>
                <w:bottom w:val="none" w:sz="0" w:space="0" w:color="auto"/>
                <w:right w:val="none" w:sz="0" w:space="0" w:color="auto"/>
              </w:divBdr>
            </w:div>
            <w:div w:id="1786386086">
              <w:marLeft w:val="0"/>
              <w:marRight w:val="0"/>
              <w:marTop w:val="0"/>
              <w:marBottom w:val="0"/>
              <w:divBdr>
                <w:top w:val="none" w:sz="0" w:space="0" w:color="auto"/>
                <w:left w:val="none" w:sz="0" w:space="0" w:color="auto"/>
                <w:bottom w:val="none" w:sz="0" w:space="0" w:color="auto"/>
                <w:right w:val="none" w:sz="0" w:space="0" w:color="auto"/>
              </w:divBdr>
            </w:div>
            <w:div w:id="1786925925">
              <w:marLeft w:val="0"/>
              <w:marRight w:val="0"/>
              <w:marTop w:val="0"/>
              <w:marBottom w:val="0"/>
              <w:divBdr>
                <w:top w:val="none" w:sz="0" w:space="0" w:color="auto"/>
                <w:left w:val="none" w:sz="0" w:space="0" w:color="auto"/>
                <w:bottom w:val="none" w:sz="0" w:space="0" w:color="auto"/>
                <w:right w:val="none" w:sz="0" w:space="0" w:color="auto"/>
              </w:divBdr>
            </w:div>
            <w:div w:id="1866139597">
              <w:marLeft w:val="0"/>
              <w:marRight w:val="0"/>
              <w:marTop w:val="0"/>
              <w:marBottom w:val="0"/>
              <w:divBdr>
                <w:top w:val="none" w:sz="0" w:space="0" w:color="auto"/>
                <w:left w:val="none" w:sz="0" w:space="0" w:color="auto"/>
                <w:bottom w:val="none" w:sz="0" w:space="0" w:color="auto"/>
                <w:right w:val="none" w:sz="0" w:space="0" w:color="auto"/>
              </w:divBdr>
            </w:div>
            <w:div w:id="2092652965">
              <w:marLeft w:val="0"/>
              <w:marRight w:val="0"/>
              <w:marTop w:val="0"/>
              <w:marBottom w:val="0"/>
              <w:divBdr>
                <w:top w:val="none" w:sz="0" w:space="0" w:color="auto"/>
                <w:left w:val="none" w:sz="0" w:space="0" w:color="auto"/>
                <w:bottom w:val="none" w:sz="0" w:space="0" w:color="auto"/>
                <w:right w:val="none" w:sz="0" w:space="0" w:color="auto"/>
              </w:divBdr>
            </w:div>
            <w:div w:id="2133938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2487">
      <w:bodyDiv w:val="1"/>
      <w:marLeft w:val="0"/>
      <w:marRight w:val="0"/>
      <w:marTop w:val="0"/>
      <w:marBottom w:val="0"/>
      <w:divBdr>
        <w:top w:val="none" w:sz="0" w:space="0" w:color="auto"/>
        <w:left w:val="none" w:sz="0" w:space="0" w:color="auto"/>
        <w:bottom w:val="none" w:sz="0" w:space="0" w:color="auto"/>
        <w:right w:val="none" w:sz="0" w:space="0" w:color="auto"/>
      </w:divBdr>
    </w:div>
    <w:div w:id="176888714">
      <w:bodyDiv w:val="1"/>
      <w:marLeft w:val="0"/>
      <w:marRight w:val="0"/>
      <w:marTop w:val="0"/>
      <w:marBottom w:val="0"/>
      <w:divBdr>
        <w:top w:val="none" w:sz="0" w:space="0" w:color="auto"/>
        <w:left w:val="none" w:sz="0" w:space="0" w:color="auto"/>
        <w:bottom w:val="none" w:sz="0" w:space="0" w:color="auto"/>
        <w:right w:val="none" w:sz="0" w:space="0" w:color="auto"/>
      </w:divBdr>
    </w:div>
    <w:div w:id="188299998">
      <w:bodyDiv w:val="1"/>
      <w:marLeft w:val="0"/>
      <w:marRight w:val="0"/>
      <w:marTop w:val="0"/>
      <w:marBottom w:val="0"/>
      <w:divBdr>
        <w:top w:val="none" w:sz="0" w:space="0" w:color="auto"/>
        <w:left w:val="none" w:sz="0" w:space="0" w:color="auto"/>
        <w:bottom w:val="none" w:sz="0" w:space="0" w:color="auto"/>
        <w:right w:val="none" w:sz="0" w:space="0" w:color="auto"/>
      </w:divBdr>
    </w:div>
    <w:div w:id="189496341">
      <w:bodyDiv w:val="1"/>
      <w:marLeft w:val="0"/>
      <w:marRight w:val="0"/>
      <w:marTop w:val="0"/>
      <w:marBottom w:val="0"/>
      <w:divBdr>
        <w:top w:val="none" w:sz="0" w:space="0" w:color="auto"/>
        <w:left w:val="none" w:sz="0" w:space="0" w:color="auto"/>
        <w:bottom w:val="none" w:sz="0" w:space="0" w:color="auto"/>
        <w:right w:val="none" w:sz="0" w:space="0" w:color="auto"/>
      </w:divBdr>
    </w:div>
    <w:div w:id="222374392">
      <w:bodyDiv w:val="1"/>
      <w:marLeft w:val="0"/>
      <w:marRight w:val="0"/>
      <w:marTop w:val="0"/>
      <w:marBottom w:val="0"/>
      <w:divBdr>
        <w:top w:val="none" w:sz="0" w:space="0" w:color="auto"/>
        <w:left w:val="none" w:sz="0" w:space="0" w:color="auto"/>
        <w:bottom w:val="none" w:sz="0" w:space="0" w:color="auto"/>
        <w:right w:val="none" w:sz="0" w:space="0" w:color="auto"/>
      </w:divBdr>
    </w:div>
    <w:div w:id="224950298">
      <w:bodyDiv w:val="1"/>
      <w:marLeft w:val="0"/>
      <w:marRight w:val="0"/>
      <w:marTop w:val="0"/>
      <w:marBottom w:val="0"/>
      <w:divBdr>
        <w:top w:val="none" w:sz="0" w:space="0" w:color="auto"/>
        <w:left w:val="none" w:sz="0" w:space="0" w:color="auto"/>
        <w:bottom w:val="none" w:sz="0" w:space="0" w:color="auto"/>
        <w:right w:val="none" w:sz="0" w:space="0" w:color="auto"/>
      </w:divBdr>
    </w:div>
    <w:div w:id="225266339">
      <w:bodyDiv w:val="1"/>
      <w:marLeft w:val="0"/>
      <w:marRight w:val="0"/>
      <w:marTop w:val="0"/>
      <w:marBottom w:val="0"/>
      <w:divBdr>
        <w:top w:val="none" w:sz="0" w:space="0" w:color="auto"/>
        <w:left w:val="none" w:sz="0" w:space="0" w:color="auto"/>
        <w:bottom w:val="none" w:sz="0" w:space="0" w:color="auto"/>
        <w:right w:val="none" w:sz="0" w:space="0" w:color="auto"/>
      </w:divBdr>
      <w:divsChild>
        <w:div w:id="603147426">
          <w:marLeft w:val="0"/>
          <w:marRight w:val="0"/>
          <w:marTop w:val="0"/>
          <w:marBottom w:val="0"/>
          <w:divBdr>
            <w:top w:val="none" w:sz="0" w:space="0" w:color="auto"/>
            <w:left w:val="none" w:sz="0" w:space="0" w:color="auto"/>
            <w:bottom w:val="none" w:sz="0" w:space="0" w:color="auto"/>
            <w:right w:val="none" w:sz="0" w:space="0" w:color="auto"/>
          </w:divBdr>
          <w:divsChild>
            <w:div w:id="201555918">
              <w:marLeft w:val="0"/>
              <w:marRight w:val="0"/>
              <w:marTop w:val="0"/>
              <w:marBottom w:val="0"/>
              <w:divBdr>
                <w:top w:val="none" w:sz="0" w:space="0" w:color="auto"/>
                <w:left w:val="none" w:sz="0" w:space="0" w:color="auto"/>
                <w:bottom w:val="none" w:sz="0" w:space="0" w:color="auto"/>
                <w:right w:val="none" w:sz="0" w:space="0" w:color="auto"/>
              </w:divBdr>
              <w:divsChild>
                <w:div w:id="305284958">
                  <w:marLeft w:val="0"/>
                  <w:marRight w:val="0"/>
                  <w:marTop w:val="0"/>
                  <w:marBottom w:val="0"/>
                  <w:divBdr>
                    <w:top w:val="none" w:sz="0" w:space="0" w:color="auto"/>
                    <w:left w:val="none" w:sz="0" w:space="0" w:color="auto"/>
                    <w:bottom w:val="none" w:sz="0" w:space="0" w:color="auto"/>
                    <w:right w:val="none" w:sz="0" w:space="0" w:color="auto"/>
                  </w:divBdr>
                  <w:divsChild>
                    <w:div w:id="1087535550">
                      <w:marLeft w:val="3600"/>
                      <w:marRight w:val="0"/>
                      <w:marTop w:val="0"/>
                      <w:marBottom w:val="0"/>
                      <w:divBdr>
                        <w:top w:val="none" w:sz="0" w:space="0" w:color="auto"/>
                        <w:left w:val="none" w:sz="0" w:space="0" w:color="auto"/>
                        <w:bottom w:val="none" w:sz="0" w:space="0" w:color="auto"/>
                        <w:right w:val="none" w:sz="0" w:space="0" w:color="auto"/>
                      </w:divBdr>
                      <w:divsChild>
                        <w:div w:id="1650792848">
                          <w:marLeft w:val="0"/>
                          <w:marRight w:val="0"/>
                          <w:marTop w:val="0"/>
                          <w:marBottom w:val="0"/>
                          <w:divBdr>
                            <w:top w:val="none" w:sz="0" w:space="0" w:color="auto"/>
                            <w:left w:val="none" w:sz="0" w:space="0" w:color="auto"/>
                            <w:bottom w:val="none" w:sz="0" w:space="0" w:color="auto"/>
                            <w:right w:val="none" w:sz="0" w:space="0" w:color="auto"/>
                          </w:divBdr>
                          <w:divsChild>
                            <w:div w:id="777217137">
                              <w:marLeft w:val="0"/>
                              <w:marRight w:val="0"/>
                              <w:marTop w:val="0"/>
                              <w:marBottom w:val="0"/>
                              <w:divBdr>
                                <w:top w:val="none" w:sz="0" w:space="0" w:color="auto"/>
                                <w:left w:val="none" w:sz="0" w:space="0" w:color="auto"/>
                                <w:bottom w:val="none" w:sz="0" w:space="0" w:color="auto"/>
                                <w:right w:val="none" w:sz="0" w:space="0" w:color="auto"/>
                              </w:divBdr>
                              <w:divsChild>
                                <w:div w:id="608393904">
                                  <w:marLeft w:val="0"/>
                                  <w:marRight w:val="-3525"/>
                                  <w:marTop w:val="0"/>
                                  <w:marBottom w:val="0"/>
                                  <w:divBdr>
                                    <w:top w:val="none" w:sz="0" w:space="0" w:color="auto"/>
                                    <w:left w:val="none" w:sz="0" w:space="0" w:color="auto"/>
                                    <w:bottom w:val="none" w:sz="0" w:space="0" w:color="auto"/>
                                    <w:right w:val="none" w:sz="0" w:space="0" w:color="auto"/>
                                  </w:divBdr>
                                  <w:divsChild>
                                    <w:div w:id="1593125932">
                                      <w:marLeft w:val="0"/>
                                      <w:marRight w:val="3300"/>
                                      <w:marTop w:val="0"/>
                                      <w:marBottom w:val="0"/>
                                      <w:divBdr>
                                        <w:top w:val="none" w:sz="0" w:space="0" w:color="auto"/>
                                        <w:left w:val="none" w:sz="0" w:space="0" w:color="auto"/>
                                        <w:bottom w:val="none" w:sz="0" w:space="0" w:color="auto"/>
                                        <w:right w:val="none" w:sz="0" w:space="0" w:color="auto"/>
                                      </w:divBdr>
                                      <w:divsChild>
                                        <w:div w:id="1820421817">
                                          <w:marLeft w:val="0"/>
                                          <w:marRight w:val="0"/>
                                          <w:marTop w:val="0"/>
                                          <w:marBottom w:val="450"/>
                                          <w:divBdr>
                                            <w:top w:val="none" w:sz="0" w:space="0" w:color="auto"/>
                                            <w:left w:val="none" w:sz="0" w:space="0" w:color="auto"/>
                                            <w:bottom w:val="none" w:sz="0" w:space="0" w:color="auto"/>
                                            <w:right w:val="none" w:sz="0" w:space="0" w:color="auto"/>
                                          </w:divBdr>
                                          <w:divsChild>
                                            <w:div w:id="111946971">
                                              <w:marLeft w:val="0"/>
                                              <w:marRight w:val="0"/>
                                              <w:marTop w:val="0"/>
                                              <w:marBottom w:val="0"/>
                                              <w:divBdr>
                                                <w:top w:val="none" w:sz="0" w:space="0" w:color="auto"/>
                                                <w:left w:val="none" w:sz="0" w:space="0" w:color="auto"/>
                                                <w:bottom w:val="none" w:sz="0" w:space="0" w:color="auto"/>
                                                <w:right w:val="none" w:sz="0" w:space="0" w:color="auto"/>
                                              </w:divBdr>
                                              <w:divsChild>
                                                <w:div w:id="898438656">
                                                  <w:marLeft w:val="0"/>
                                                  <w:marRight w:val="0"/>
                                                  <w:marTop w:val="0"/>
                                                  <w:marBottom w:val="0"/>
                                                  <w:divBdr>
                                                    <w:top w:val="none" w:sz="0" w:space="0" w:color="auto"/>
                                                    <w:left w:val="none" w:sz="0" w:space="0" w:color="auto"/>
                                                    <w:bottom w:val="none" w:sz="0" w:space="0" w:color="auto"/>
                                                    <w:right w:val="none" w:sz="0" w:space="0" w:color="auto"/>
                                                  </w:divBdr>
                                                  <w:divsChild>
                                                    <w:div w:id="667028138">
                                                      <w:marLeft w:val="0"/>
                                                      <w:marRight w:val="0"/>
                                                      <w:marTop w:val="0"/>
                                                      <w:marBottom w:val="0"/>
                                                      <w:divBdr>
                                                        <w:top w:val="none" w:sz="0" w:space="0" w:color="auto"/>
                                                        <w:left w:val="none" w:sz="0" w:space="0" w:color="auto"/>
                                                        <w:bottom w:val="none" w:sz="0" w:space="0" w:color="auto"/>
                                                        <w:right w:val="none" w:sz="0" w:space="0" w:color="auto"/>
                                                      </w:divBdr>
                                                      <w:divsChild>
                                                        <w:div w:id="129439076">
                                                          <w:marLeft w:val="0"/>
                                                          <w:marRight w:val="0"/>
                                                          <w:marTop w:val="0"/>
                                                          <w:marBottom w:val="0"/>
                                                          <w:divBdr>
                                                            <w:top w:val="none" w:sz="0" w:space="0" w:color="auto"/>
                                                            <w:left w:val="none" w:sz="0" w:space="0" w:color="auto"/>
                                                            <w:bottom w:val="none" w:sz="0" w:space="0" w:color="auto"/>
                                                            <w:right w:val="none" w:sz="0" w:space="0" w:color="auto"/>
                                                          </w:divBdr>
                                                        </w:div>
                                                        <w:div w:id="1057898159">
                                                          <w:marLeft w:val="0"/>
                                                          <w:marRight w:val="0"/>
                                                          <w:marTop w:val="0"/>
                                                          <w:marBottom w:val="0"/>
                                                          <w:divBdr>
                                                            <w:top w:val="none" w:sz="0" w:space="0" w:color="auto"/>
                                                            <w:left w:val="none" w:sz="0" w:space="0" w:color="auto"/>
                                                            <w:bottom w:val="none" w:sz="0" w:space="0" w:color="auto"/>
                                                            <w:right w:val="none" w:sz="0" w:space="0" w:color="auto"/>
                                                          </w:divBdr>
                                                        </w:div>
                                                        <w:div w:id="1649168122">
                                                          <w:marLeft w:val="0"/>
                                                          <w:marRight w:val="0"/>
                                                          <w:marTop w:val="0"/>
                                                          <w:marBottom w:val="0"/>
                                                          <w:divBdr>
                                                            <w:top w:val="none" w:sz="0" w:space="0" w:color="auto"/>
                                                            <w:left w:val="none" w:sz="0" w:space="0" w:color="auto"/>
                                                            <w:bottom w:val="none" w:sz="0" w:space="0" w:color="auto"/>
                                                            <w:right w:val="none" w:sz="0" w:space="0" w:color="auto"/>
                                                          </w:divBdr>
                                                        </w:div>
                                                        <w:div w:id="2006395006">
                                                          <w:marLeft w:val="0"/>
                                                          <w:marRight w:val="0"/>
                                                          <w:marTop w:val="0"/>
                                                          <w:marBottom w:val="0"/>
                                                          <w:divBdr>
                                                            <w:top w:val="none" w:sz="0" w:space="0" w:color="auto"/>
                                                            <w:left w:val="none" w:sz="0" w:space="0" w:color="auto"/>
                                                            <w:bottom w:val="none" w:sz="0" w:space="0" w:color="auto"/>
                                                            <w:right w:val="none" w:sz="0" w:space="0" w:color="auto"/>
                                                          </w:divBdr>
                                                        </w:div>
                                                        <w:div w:id="2105762066">
                                                          <w:marLeft w:val="0"/>
                                                          <w:marRight w:val="0"/>
                                                          <w:marTop w:val="0"/>
                                                          <w:marBottom w:val="0"/>
                                                          <w:divBdr>
                                                            <w:top w:val="none" w:sz="0" w:space="0" w:color="auto"/>
                                                            <w:left w:val="none" w:sz="0" w:space="0" w:color="auto"/>
                                                            <w:bottom w:val="none" w:sz="0" w:space="0" w:color="auto"/>
                                                            <w:right w:val="none" w:sz="0" w:space="0" w:color="auto"/>
                                                          </w:divBdr>
                                                        </w:div>
                                                        <w:div w:id="210792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35668376">
      <w:bodyDiv w:val="1"/>
      <w:marLeft w:val="0"/>
      <w:marRight w:val="0"/>
      <w:marTop w:val="0"/>
      <w:marBottom w:val="0"/>
      <w:divBdr>
        <w:top w:val="none" w:sz="0" w:space="0" w:color="auto"/>
        <w:left w:val="none" w:sz="0" w:space="0" w:color="auto"/>
        <w:bottom w:val="none" w:sz="0" w:space="0" w:color="auto"/>
        <w:right w:val="none" w:sz="0" w:space="0" w:color="auto"/>
      </w:divBdr>
    </w:div>
    <w:div w:id="242227284">
      <w:bodyDiv w:val="1"/>
      <w:marLeft w:val="0"/>
      <w:marRight w:val="0"/>
      <w:marTop w:val="0"/>
      <w:marBottom w:val="0"/>
      <w:divBdr>
        <w:top w:val="none" w:sz="0" w:space="0" w:color="auto"/>
        <w:left w:val="none" w:sz="0" w:space="0" w:color="auto"/>
        <w:bottom w:val="none" w:sz="0" w:space="0" w:color="auto"/>
        <w:right w:val="none" w:sz="0" w:space="0" w:color="auto"/>
      </w:divBdr>
    </w:div>
    <w:div w:id="249241943">
      <w:bodyDiv w:val="1"/>
      <w:marLeft w:val="0"/>
      <w:marRight w:val="0"/>
      <w:marTop w:val="0"/>
      <w:marBottom w:val="0"/>
      <w:divBdr>
        <w:top w:val="none" w:sz="0" w:space="0" w:color="auto"/>
        <w:left w:val="none" w:sz="0" w:space="0" w:color="auto"/>
        <w:bottom w:val="none" w:sz="0" w:space="0" w:color="auto"/>
        <w:right w:val="none" w:sz="0" w:space="0" w:color="auto"/>
      </w:divBdr>
    </w:div>
    <w:div w:id="253443020">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3">
          <w:marLeft w:val="0"/>
          <w:marRight w:val="0"/>
          <w:marTop w:val="0"/>
          <w:marBottom w:val="0"/>
          <w:divBdr>
            <w:top w:val="none" w:sz="0" w:space="0" w:color="auto"/>
            <w:left w:val="none" w:sz="0" w:space="0" w:color="auto"/>
            <w:bottom w:val="none" w:sz="0" w:space="0" w:color="auto"/>
            <w:right w:val="none" w:sz="0" w:space="0" w:color="auto"/>
          </w:divBdr>
          <w:divsChild>
            <w:div w:id="387612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027531">
      <w:bodyDiv w:val="1"/>
      <w:marLeft w:val="0"/>
      <w:marRight w:val="0"/>
      <w:marTop w:val="0"/>
      <w:marBottom w:val="0"/>
      <w:divBdr>
        <w:top w:val="none" w:sz="0" w:space="0" w:color="auto"/>
        <w:left w:val="none" w:sz="0" w:space="0" w:color="auto"/>
        <w:bottom w:val="none" w:sz="0" w:space="0" w:color="auto"/>
        <w:right w:val="none" w:sz="0" w:space="0" w:color="auto"/>
      </w:divBdr>
    </w:div>
    <w:div w:id="261228939">
      <w:bodyDiv w:val="1"/>
      <w:marLeft w:val="0"/>
      <w:marRight w:val="0"/>
      <w:marTop w:val="0"/>
      <w:marBottom w:val="0"/>
      <w:divBdr>
        <w:top w:val="none" w:sz="0" w:space="0" w:color="auto"/>
        <w:left w:val="none" w:sz="0" w:space="0" w:color="auto"/>
        <w:bottom w:val="none" w:sz="0" w:space="0" w:color="auto"/>
        <w:right w:val="none" w:sz="0" w:space="0" w:color="auto"/>
      </w:divBdr>
    </w:div>
    <w:div w:id="264922816">
      <w:bodyDiv w:val="1"/>
      <w:marLeft w:val="0"/>
      <w:marRight w:val="0"/>
      <w:marTop w:val="0"/>
      <w:marBottom w:val="0"/>
      <w:divBdr>
        <w:top w:val="none" w:sz="0" w:space="0" w:color="auto"/>
        <w:left w:val="none" w:sz="0" w:space="0" w:color="auto"/>
        <w:bottom w:val="none" w:sz="0" w:space="0" w:color="auto"/>
        <w:right w:val="none" w:sz="0" w:space="0" w:color="auto"/>
      </w:divBdr>
    </w:div>
    <w:div w:id="279537140">
      <w:bodyDiv w:val="1"/>
      <w:marLeft w:val="0"/>
      <w:marRight w:val="0"/>
      <w:marTop w:val="0"/>
      <w:marBottom w:val="0"/>
      <w:divBdr>
        <w:top w:val="none" w:sz="0" w:space="0" w:color="auto"/>
        <w:left w:val="none" w:sz="0" w:space="0" w:color="auto"/>
        <w:bottom w:val="none" w:sz="0" w:space="0" w:color="auto"/>
        <w:right w:val="none" w:sz="0" w:space="0" w:color="auto"/>
      </w:divBdr>
    </w:div>
    <w:div w:id="282925794">
      <w:bodyDiv w:val="1"/>
      <w:marLeft w:val="0"/>
      <w:marRight w:val="0"/>
      <w:marTop w:val="0"/>
      <w:marBottom w:val="0"/>
      <w:divBdr>
        <w:top w:val="none" w:sz="0" w:space="0" w:color="auto"/>
        <w:left w:val="none" w:sz="0" w:space="0" w:color="auto"/>
        <w:bottom w:val="none" w:sz="0" w:space="0" w:color="auto"/>
        <w:right w:val="none" w:sz="0" w:space="0" w:color="auto"/>
      </w:divBdr>
    </w:div>
    <w:div w:id="286009482">
      <w:bodyDiv w:val="1"/>
      <w:marLeft w:val="0"/>
      <w:marRight w:val="0"/>
      <w:marTop w:val="0"/>
      <w:marBottom w:val="0"/>
      <w:divBdr>
        <w:top w:val="none" w:sz="0" w:space="0" w:color="auto"/>
        <w:left w:val="none" w:sz="0" w:space="0" w:color="auto"/>
        <w:bottom w:val="none" w:sz="0" w:space="0" w:color="auto"/>
        <w:right w:val="none" w:sz="0" w:space="0" w:color="auto"/>
      </w:divBdr>
    </w:div>
    <w:div w:id="319583185">
      <w:bodyDiv w:val="1"/>
      <w:marLeft w:val="0"/>
      <w:marRight w:val="0"/>
      <w:marTop w:val="0"/>
      <w:marBottom w:val="0"/>
      <w:divBdr>
        <w:top w:val="none" w:sz="0" w:space="0" w:color="auto"/>
        <w:left w:val="none" w:sz="0" w:space="0" w:color="auto"/>
        <w:bottom w:val="none" w:sz="0" w:space="0" w:color="auto"/>
        <w:right w:val="none" w:sz="0" w:space="0" w:color="auto"/>
      </w:divBdr>
    </w:div>
    <w:div w:id="325938619">
      <w:bodyDiv w:val="1"/>
      <w:marLeft w:val="0"/>
      <w:marRight w:val="0"/>
      <w:marTop w:val="0"/>
      <w:marBottom w:val="0"/>
      <w:divBdr>
        <w:top w:val="none" w:sz="0" w:space="0" w:color="auto"/>
        <w:left w:val="none" w:sz="0" w:space="0" w:color="auto"/>
        <w:bottom w:val="none" w:sz="0" w:space="0" w:color="auto"/>
        <w:right w:val="none" w:sz="0" w:space="0" w:color="auto"/>
      </w:divBdr>
    </w:div>
    <w:div w:id="337272219">
      <w:bodyDiv w:val="1"/>
      <w:marLeft w:val="0"/>
      <w:marRight w:val="0"/>
      <w:marTop w:val="0"/>
      <w:marBottom w:val="0"/>
      <w:divBdr>
        <w:top w:val="none" w:sz="0" w:space="0" w:color="auto"/>
        <w:left w:val="none" w:sz="0" w:space="0" w:color="auto"/>
        <w:bottom w:val="none" w:sz="0" w:space="0" w:color="auto"/>
        <w:right w:val="none" w:sz="0" w:space="0" w:color="auto"/>
      </w:divBdr>
    </w:div>
    <w:div w:id="338779344">
      <w:bodyDiv w:val="1"/>
      <w:marLeft w:val="0"/>
      <w:marRight w:val="0"/>
      <w:marTop w:val="0"/>
      <w:marBottom w:val="0"/>
      <w:divBdr>
        <w:top w:val="none" w:sz="0" w:space="0" w:color="auto"/>
        <w:left w:val="none" w:sz="0" w:space="0" w:color="auto"/>
        <w:bottom w:val="none" w:sz="0" w:space="0" w:color="auto"/>
        <w:right w:val="none" w:sz="0" w:space="0" w:color="auto"/>
      </w:divBdr>
    </w:div>
    <w:div w:id="347148383">
      <w:bodyDiv w:val="1"/>
      <w:marLeft w:val="0"/>
      <w:marRight w:val="0"/>
      <w:marTop w:val="0"/>
      <w:marBottom w:val="0"/>
      <w:divBdr>
        <w:top w:val="none" w:sz="0" w:space="0" w:color="auto"/>
        <w:left w:val="none" w:sz="0" w:space="0" w:color="auto"/>
        <w:bottom w:val="none" w:sz="0" w:space="0" w:color="auto"/>
        <w:right w:val="none" w:sz="0" w:space="0" w:color="auto"/>
      </w:divBdr>
    </w:div>
    <w:div w:id="348870689">
      <w:bodyDiv w:val="1"/>
      <w:marLeft w:val="0"/>
      <w:marRight w:val="0"/>
      <w:marTop w:val="0"/>
      <w:marBottom w:val="0"/>
      <w:divBdr>
        <w:top w:val="none" w:sz="0" w:space="0" w:color="auto"/>
        <w:left w:val="none" w:sz="0" w:space="0" w:color="auto"/>
        <w:bottom w:val="none" w:sz="0" w:space="0" w:color="auto"/>
        <w:right w:val="none" w:sz="0" w:space="0" w:color="auto"/>
      </w:divBdr>
      <w:divsChild>
        <w:div w:id="414479836">
          <w:marLeft w:val="0"/>
          <w:marRight w:val="0"/>
          <w:marTop w:val="0"/>
          <w:marBottom w:val="0"/>
          <w:divBdr>
            <w:top w:val="none" w:sz="0" w:space="0" w:color="auto"/>
            <w:left w:val="none" w:sz="0" w:space="0" w:color="auto"/>
            <w:bottom w:val="none" w:sz="0" w:space="0" w:color="auto"/>
            <w:right w:val="none" w:sz="0" w:space="0" w:color="auto"/>
          </w:divBdr>
          <w:divsChild>
            <w:div w:id="1084256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449093">
      <w:bodyDiv w:val="1"/>
      <w:marLeft w:val="0"/>
      <w:marRight w:val="0"/>
      <w:marTop w:val="0"/>
      <w:marBottom w:val="0"/>
      <w:divBdr>
        <w:top w:val="none" w:sz="0" w:space="0" w:color="auto"/>
        <w:left w:val="none" w:sz="0" w:space="0" w:color="auto"/>
        <w:bottom w:val="none" w:sz="0" w:space="0" w:color="auto"/>
        <w:right w:val="none" w:sz="0" w:space="0" w:color="auto"/>
      </w:divBdr>
      <w:divsChild>
        <w:div w:id="972715817">
          <w:marLeft w:val="0"/>
          <w:marRight w:val="0"/>
          <w:marTop w:val="0"/>
          <w:marBottom w:val="0"/>
          <w:divBdr>
            <w:top w:val="none" w:sz="0" w:space="0" w:color="auto"/>
            <w:left w:val="none" w:sz="0" w:space="0" w:color="auto"/>
            <w:bottom w:val="none" w:sz="0" w:space="0" w:color="auto"/>
            <w:right w:val="none" w:sz="0" w:space="0" w:color="auto"/>
          </w:divBdr>
          <w:divsChild>
            <w:div w:id="1244530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732779">
      <w:bodyDiv w:val="1"/>
      <w:marLeft w:val="0"/>
      <w:marRight w:val="0"/>
      <w:marTop w:val="0"/>
      <w:marBottom w:val="0"/>
      <w:divBdr>
        <w:top w:val="none" w:sz="0" w:space="0" w:color="auto"/>
        <w:left w:val="none" w:sz="0" w:space="0" w:color="auto"/>
        <w:bottom w:val="none" w:sz="0" w:space="0" w:color="auto"/>
        <w:right w:val="none" w:sz="0" w:space="0" w:color="auto"/>
      </w:divBdr>
      <w:divsChild>
        <w:div w:id="771752844">
          <w:marLeft w:val="0"/>
          <w:marRight w:val="0"/>
          <w:marTop w:val="0"/>
          <w:marBottom w:val="0"/>
          <w:divBdr>
            <w:top w:val="none" w:sz="0" w:space="0" w:color="auto"/>
            <w:left w:val="none" w:sz="0" w:space="0" w:color="auto"/>
            <w:bottom w:val="none" w:sz="0" w:space="0" w:color="auto"/>
            <w:right w:val="none" w:sz="0" w:space="0" w:color="auto"/>
          </w:divBdr>
          <w:divsChild>
            <w:div w:id="131243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133823">
      <w:bodyDiv w:val="1"/>
      <w:marLeft w:val="0"/>
      <w:marRight w:val="0"/>
      <w:marTop w:val="0"/>
      <w:marBottom w:val="0"/>
      <w:divBdr>
        <w:top w:val="none" w:sz="0" w:space="0" w:color="auto"/>
        <w:left w:val="none" w:sz="0" w:space="0" w:color="auto"/>
        <w:bottom w:val="none" w:sz="0" w:space="0" w:color="auto"/>
        <w:right w:val="none" w:sz="0" w:space="0" w:color="auto"/>
      </w:divBdr>
    </w:div>
    <w:div w:id="370544794">
      <w:bodyDiv w:val="1"/>
      <w:marLeft w:val="0"/>
      <w:marRight w:val="0"/>
      <w:marTop w:val="0"/>
      <w:marBottom w:val="0"/>
      <w:divBdr>
        <w:top w:val="none" w:sz="0" w:space="0" w:color="auto"/>
        <w:left w:val="none" w:sz="0" w:space="0" w:color="auto"/>
        <w:bottom w:val="none" w:sz="0" w:space="0" w:color="auto"/>
        <w:right w:val="none" w:sz="0" w:space="0" w:color="auto"/>
      </w:divBdr>
    </w:div>
    <w:div w:id="370694560">
      <w:bodyDiv w:val="1"/>
      <w:marLeft w:val="0"/>
      <w:marRight w:val="0"/>
      <w:marTop w:val="0"/>
      <w:marBottom w:val="0"/>
      <w:divBdr>
        <w:top w:val="none" w:sz="0" w:space="0" w:color="auto"/>
        <w:left w:val="none" w:sz="0" w:space="0" w:color="auto"/>
        <w:bottom w:val="none" w:sz="0" w:space="0" w:color="auto"/>
        <w:right w:val="none" w:sz="0" w:space="0" w:color="auto"/>
      </w:divBdr>
      <w:divsChild>
        <w:div w:id="1712459684">
          <w:marLeft w:val="0"/>
          <w:marRight w:val="0"/>
          <w:marTop w:val="0"/>
          <w:marBottom w:val="0"/>
          <w:divBdr>
            <w:top w:val="none" w:sz="0" w:space="0" w:color="auto"/>
            <w:left w:val="none" w:sz="0" w:space="0" w:color="auto"/>
            <w:bottom w:val="none" w:sz="0" w:space="0" w:color="auto"/>
            <w:right w:val="none" w:sz="0" w:space="0" w:color="auto"/>
          </w:divBdr>
          <w:divsChild>
            <w:div w:id="94607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534001">
      <w:bodyDiv w:val="1"/>
      <w:marLeft w:val="0"/>
      <w:marRight w:val="0"/>
      <w:marTop w:val="0"/>
      <w:marBottom w:val="0"/>
      <w:divBdr>
        <w:top w:val="none" w:sz="0" w:space="0" w:color="auto"/>
        <w:left w:val="none" w:sz="0" w:space="0" w:color="auto"/>
        <w:bottom w:val="none" w:sz="0" w:space="0" w:color="auto"/>
        <w:right w:val="none" w:sz="0" w:space="0" w:color="auto"/>
      </w:divBdr>
    </w:div>
    <w:div w:id="388723393">
      <w:bodyDiv w:val="1"/>
      <w:marLeft w:val="0"/>
      <w:marRight w:val="0"/>
      <w:marTop w:val="0"/>
      <w:marBottom w:val="0"/>
      <w:divBdr>
        <w:top w:val="none" w:sz="0" w:space="0" w:color="auto"/>
        <w:left w:val="none" w:sz="0" w:space="0" w:color="auto"/>
        <w:bottom w:val="none" w:sz="0" w:space="0" w:color="auto"/>
        <w:right w:val="none" w:sz="0" w:space="0" w:color="auto"/>
      </w:divBdr>
    </w:div>
    <w:div w:id="399402682">
      <w:bodyDiv w:val="1"/>
      <w:marLeft w:val="0"/>
      <w:marRight w:val="0"/>
      <w:marTop w:val="0"/>
      <w:marBottom w:val="0"/>
      <w:divBdr>
        <w:top w:val="none" w:sz="0" w:space="0" w:color="auto"/>
        <w:left w:val="none" w:sz="0" w:space="0" w:color="auto"/>
        <w:bottom w:val="none" w:sz="0" w:space="0" w:color="auto"/>
        <w:right w:val="none" w:sz="0" w:space="0" w:color="auto"/>
      </w:divBdr>
    </w:div>
    <w:div w:id="423842943">
      <w:bodyDiv w:val="1"/>
      <w:marLeft w:val="0"/>
      <w:marRight w:val="0"/>
      <w:marTop w:val="0"/>
      <w:marBottom w:val="0"/>
      <w:divBdr>
        <w:top w:val="none" w:sz="0" w:space="0" w:color="auto"/>
        <w:left w:val="none" w:sz="0" w:space="0" w:color="auto"/>
        <w:bottom w:val="none" w:sz="0" w:space="0" w:color="auto"/>
        <w:right w:val="none" w:sz="0" w:space="0" w:color="auto"/>
      </w:divBdr>
      <w:divsChild>
        <w:div w:id="75172808">
          <w:marLeft w:val="360"/>
          <w:marRight w:val="0"/>
          <w:marTop w:val="100"/>
          <w:marBottom w:val="0"/>
          <w:divBdr>
            <w:top w:val="none" w:sz="0" w:space="0" w:color="auto"/>
            <w:left w:val="none" w:sz="0" w:space="0" w:color="auto"/>
            <w:bottom w:val="none" w:sz="0" w:space="0" w:color="auto"/>
            <w:right w:val="none" w:sz="0" w:space="0" w:color="auto"/>
          </w:divBdr>
        </w:div>
        <w:div w:id="148638449">
          <w:marLeft w:val="360"/>
          <w:marRight w:val="0"/>
          <w:marTop w:val="100"/>
          <w:marBottom w:val="0"/>
          <w:divBdr>
            <w:top w:val="none" w:sz="0" w:space="0" w:color="auto"/>
            <w:left w:val="none" w:sz="0" w:space="0" w:color="auto"/>
            <w:bottom w:val="none" w:sz="0" w:space="0" w:color="auto"/>
            <w:right w:val="none" w:sz="0" w:space="0" w:color="auto"/>
          </w:divBdr>
        </w:div>
        <w:div w:id="519975830">
          <w:marLeft w:val="0"/>
          <w:marRight w:val="0"/>
          <w:marTop w:val="100"/>
          <w:marBottom w:val="0"/>
          <w:divBdr>
            <w:top w:val="none" w:sz="0" w:space="0" w:color="auto"/>
            <w:left w:val="none" w:sz="0" w:space="0" w:color="auto"/>
            <w:bottom w:val="none" w:sz="0" w:space="0" w:color="auto"/>
            <w:right w:val="none" w:sz="0" w:space="0" w:color="auto"/>
          </w:divBdr>
        </w:div>
        <w:div w:id="1006398416">
          <w:marLeft w:val="0"/>
          <w:marRight w:val="0"/>
          <w:marTop w:val="100"/>
          <w:marBottom w:val="0"/>
          <w:divBdr>
            <w:top w:val="none" w:sz="0" w:space="0" w:color="auto"/>
            <w:left w:val="none" w:sz="0" w:space="0" w:color="auto"/>
            <w:bottom w:val="none" w:sz="0" w:space="0" w:color="auto"/>
            <w:right w:val="none" w:sz="0" w:space="0" w:color="auto"/>
          </w:divBdr>
        </w:div>
        <w:div w:id="1308628621">
          <w:marLeft w:val="360"/>
          <w:marRight w:val="0"/>
          <w:marTop w:val="100"/>
          <w:marBottom w:val="0"/>
          <w:divBdr>
            <w:top w:val="none" w:sz="0" w:space="0" w:color="auto"/>
            <w:left w:val="none" w:sz="0" w:space="0" w:color="auto"/>
            <w:bottom w:val="none" w:sz="0" w:space="0" w:color="auto"/>
            <w:right w:val="none" w:sz="0" w:space="0" w:color="auto"/>
          </w:divBdr>
        </w:div>
        <w:div w:id="1577134558">
          <w:marLeft w:val="360"/>
          <w:marRight w:val="0"/>
          <w:marTop w:val="100"/>
          <w:marBottom w:val="0"/>
          <w:divBdr>
            <w:top w:val="none" w:sz="0" w:space="0" w:color="auto"/>
            <w:left w:val="none" w:sz="0" w:space="0" w:color="auto"/>
            <w:bottom w:val="none" w:sz="0" w:space="0" w:color="auto"/>
            <w:right w:val="none" w:sz="0" w:space="0" w:color="auto"/>
          </w:divBdr>
        </w:div>
      </w:divsChild>
    </w:div>
    <w:div w:id="430395273">
      <w:bodyDiv w:val="1"/>
      <w:marLeft w:val="0"/>
      <w:marRight w:val="0"/>
      <w:marTop w:val="0"/>
      <w:marBottom w:val="0"/>
      <w:divBdr>
        <w:top w:val="none" w:sz="0" w:space="0" w:color="auto"/>
        <w:left w:val="none" w:sz="0" w:space="0" w:color="auto"/>
        <w:bottom w:val="none" w:sz="0" w:space="0" w:color="auto"/>
        <w:right w:val="none" w:sz="0" w:space="0" w:color="auto"/>
      </w:divBdr>
    </w:div>
    <w:div w:id="438570146">
      <w:bodyDiv w:val="1"/>
      <w:marLeft w:val="0"/>
      <w:marRight w:val="0"/>
      <w:marTop w:val="0"/>
      <w:marBottom w:val="0"/>
      <w:divBdr>
        <w:top w:val="none" w:sz="0" w:space="0" w:color="auto"/>
        <w:left w:val="none" w:sz="0" w:space="0" w:color="auto"/>
        <w:bottom w:val="none" w:sz="0" w:space="0" w:color="auto"/>
        <w:right w:val="none" w:sz="0" w:space="0" w:color="auto"/>
      </w:divBdr>
    </w:div>
    <w:div w:id="444734232">
      <w:bodyDiv w:val="1"/>
      <w:marLeft w:val="0"/>
      <w:marRight w:val="0"/>
      <w:marTop w:val="0"/>
      <w:marBottom w:val="0"/>
      <w:divBdr>
        <w:top w:val="none" w:sz="0" w:space="0" w:color="auto"/>
        <w:left w:val="none" w:sz="0" w:space="0" w:color="auto"/>
        <w:bottom w:val="none" w:sz="0" w:space="0" w:color="auto"/>
        <w:right w:val="none" w:sz="0" w:space="0" w:color="auto"/>
      </w:divBdr>
      <w:divsChild>
        <w:div w:id="730230075">
          <w:marLeft w:val="0"/>
          <w:marRight w:val="0"/>
          <w:marTop w:val="0"/>
          <w:marBottom w:val="0"/>
          <w:divBdr>
            <w:top w:val="none" w:sz="0" w:space="0" w:color="auto"/>
            <w:left w:val="none" w:sz="0" w:space="0" w:color="auto"/>
            <w:bottom w:val="none" w:sz="0" w:space="0" w:color="auto"/>
            <w:right w:val="none" w:sz="0" w:space="0" w:color="auto"/>
          </w:divBdr>
          <w:divsChild>
            <w:div w:id="152011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359788">
      <w:bodyDiv w:val="1"/>
      <w:marLeft w:val="0"/>
      <w:marRight w:val="0"/>
      <w:marTop w:val="0"/>
      <w:marBottom w:val="0"/>
      <w:divBdr>
        <w:top w:val="none" w:sz="0" w:space="0" w:color="auto"/>
        <w:left w:val="none" w:sz="0" w:space="0" w:color="auto"/>
        <w:bottom w:val="none" w:sz="0" w:space="0" w:color="auto"/>
        <w:right w:val="none" w:sz="0" w:space="0" w:color="auto"/>
      </w:divBdr>
      <w:divsChild>
        <w:div w:id="1980381265">
          <w:marLeft w:val="0"/>
          <w:marRight w:val="0"/>
          <w:marTop w:val="0"/>
          <w:marBottom w:val="0"/>
          <w:divBdr>
            <w:top w:val="none" w:sz="0" w:space="0" w:color="auto"/>
            <w:left w:val="none" w:sz="0" w:space="0" w:color="auto"/>
            <w:bottom w:val="none" w:sz="0" w:space="0" w:color="auto"/>
            <w:right w:val="none" w:sz="0" w:space="0" w:color="auto"/>
          </w:divBdr>
          <w:divsChild>
            <w:div w:id="95558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412110">
      <w:bodyDiv w:val="1"/>
      <w:marLeft w:val="0"/>
      <w:marRight w:val="0"/>
      <w:marTop w:val="0"/>
      <w:marBottom w:val="0"/>
      <w:divBdr>
        <w:top w:val="none" w:sz="0" w:space="0" w:color="auto"/>
        <w:left w:val="none" w:sz="0" w:space="0" w:color="auto"/>
        <w:bottom w:val="none" w:sz="0" w:space="0" w:color="auto"/>
        <w:right w:val="none" w:sz="0" w:space="0" w:color="auto"/>
      </w:divBdr>
      <w:divsChild>
        <w:div w:id="1951668924">
          <w:marLeft w:val="0"/>
          <w:marRight w:val="0"/>
          <w:marTop w:val="0"/>
          <w:marBottom w:val="0"/>
          <w:divBdr>
            <w:top w:val="none" w:sz="0" w:space="0" w:color="auto"/>
            <w:left w:val="none" w:sz="0" w:space="0" w:color="auto"/>
            <w:bottom w:val="none" w:sz="0" w:space="0" w:color="auto"/>
            <w:right w:val="none" w:sz="0" w:space="0" w:color="auto"/>
          </w:divBdr>
          <w:divsChild>
            <w:div w:id="33391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260495">
      <w:bodyDiv w:val="1"/>
      <w:marLeft w:val="0"/>
      <w:marRight w:val="0"/>
      <w:marTop w:val="0"/>
      <w:marBottom w:val="0"/>
      <w:divBdr>
        <w:top w:val="none" w:sz="0" w:space="0" w:color="auto"/>
        <w:left w:val="none" w:sz="0" w:space="0" w:color="auto"/>
        <w:bottom w:val="none" w:sz="0" w:space="0" w:color="auto"/>
        <w:right w:val="none" w:sz="0" w:space="0" w:color="auto"/>
      </w:divBdr>
    </w:div>
    <w:div w:id="467822667">
      <w:bodyDiv w:val="1"/>
      <w:marLeft w:val="0"/>
      <w:marRight w:val="0"/>
      <w:marTop w:val="0"/>
      <w:marBottom w:val="0"/>
      <w:divBdr>
        <w:top w:val="none" w:sz="0" w:space="0" w:color="auto"/>
        <w:left w:val="none" w:sz="0" w:space="0" w:color="auto"/>
        <w:bottom w:val="none" w:sz="0" w:space="0" w:color="auto"/>
        <w:right w:val="none" w:sz="0" w:space="0" w:color="auto"/>
      </w:divBdr>
    </w:div>
    <w:div w:id="471293755">
      <w:bodyDiv w:val="1"/>
      <w:marLeft w:val="0"/>
      <w:marRight w:val="0"/>
      <w:marTop w:val="0"/>
      <w:marBottom w:val="0"/>
      <w:divBdr>
        <w:top w:val="none" w:sz="0" w:space="0" w:color="auto"/>
        <w:left w:val="none" w:sz="0" w:space="0" w:color="auto"/>
        <w:bottom w:val="none" w:sz="0" w:space="0" w:color="auto"/>
        <w:right w:val="none" w:sz="0" w:space="0" w:color="auto"/>
      </w:divBdr>
    </w:div>
    <w:div w:id="482043139">
      <w:bodyDiv w:val="1"/>
      <w:marLeft w:val="0"/>
      <w:marRight w:val="0"/>
      <w:marTop w:val="0"/>
      <w:marBottom w:val="0"/>
      <w:divBdr>
        <w:top w:val="none" w:sz="0" w:space="0" w:color="auto"/>
        <w:left w:val="none" w:sz="0" w:space="0" w:color="auto"/>
        <w:bottom w:val="none" w:sz="0" w:space="0" w:color="auto"/>
        <w:right w:val="none" w:sz="0" w:space="0" w:color="auto"/>
      </w:divBdr>
    </w:div>
    <w:div w:id="482163425">
      <w:bodyDiv w:val="1"/>
      <w:marLeft w:val="0"/>
      <w:marRight w:val="0"/>
      <w:marTop w:val="0"/>
      <w:marBottom w:val="0"/>
      <w:divBdr>
        <w:top w:val="none" w:sz="0" w:space="0" w:color="auto"/>
        <w:left w:val="none" w:sz="0" w:space="0" w:color="auto"/>
        <w:bottom w:val="none" w:sz="0" w:space="0" w:color="auto"/>
        <w:right w:val="none" w:sz="0" w:space="0" w:color="auto"/>
      </w:divBdr>
    </w:div>
    <w:div w:id="492647114">
      <w:bodyDiv w:val="1"/>
      <w:marLeft w:val="0"/>
      <w:marRight w:val="0"/>
      <w:marTop w:val="0"/>
      <w:marBottom w:val="0"/>
      <w:divBdr>
        <w:top w:val="none" w:sz="0" w:space="0" w:color="auto"/>
        <w:left w:val="none" w:sz="0" w:space="0" w:color="auto"/>
        <w:bottom w:val="none" w:sz="0" w:space="0" w:color="auto"/>
        <w:right w:val="none" w:sz="0" w:space="0" w:color="auto"/>
      </w:divBdr>
    </w:div>
    <w:div w:id="501051184">
      <w:bodyDiv w:val="1"/>
      <w:marLeft w:val="0"/>
      <w:marRight w:val="0"/>
      <w:marTop w:val="0"/>
      <w:marBottom w:val="0"/>
      <w:divBdr>
        <w:top w:val="none" w:sz="0" w:space="0" w:color="auto"/>
        <w:left w:val="none" w:sz="0" w:space="0" w:color="auto"/>
        <w:bottom w:val="none" w:sz="0" w:space="0" w:color="auto"/>
        <w:right w:val="none" w:sz="0" w:space="0" w:color="auto"/>
      </w:divBdr>
    </w:div>
    <w:div w:id="516700285">
      <w:bodyDiv w:val="1"/>
      <w:marLeft w:val="0"/>
      <w:marRight w:val="0"/>
      <w:marTop w:val="0"/>
      <w:marBottom w:val="0"/>
      <w:divBdr>
        <w:top w:val="none" w:sz="0" w:space="0" w:color="auto"/>
        <w:left w:val="none" w:sz="0" w:space="0" w:color="auto"/>
        <w:bottom w:val="none" w:sz="0" w:space="0" w:color="auto"/>
        <w:right w:val="none" w:sz="0" w:space="0" w:color="auto"/>
      </w:divBdr>
      <w:divsChild>
        <w:div w:id="1919560327">
          <w:marLeft w:val="0"/>
          <w:marRight w:val="0"/>
          <w:marTop w:val="0"/>
          <w:marBottom w:val="0"/>
          <w:divBdr>
            <w:top w:val="none" w:sz="0" w:space="0" w:color="auto"/>
            <w:left w:val="none" w:sz="0" w:space="0" w:color="auto"/>
            <w:bottom w:val="none" w:sz="0" w:space="0" w:color="auto"/>
            <w:right w:val="none" w:sz="0" w:space="0" w:color="auto"/>
          </w:divBdr>
          <w:divsChild>
            <w:div w:id="182635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290227">
      <w:bodyDiv w:val="1"/>
      <w:marLeft w:val="0"/>
      <w:marRight w:val="0"/>
      <w:marTop w:val="0"/>
      <w:marBottom w:val="0"/>
      <w:divBdr>
        <w:top w:val="none" w:sz="0" w:space="0" w:color="auto"/>
        <w:left w:val="none" w:sz="0" w:space="0" w:color="auto"/>
        <w:bottom w:val="none" w:sz="0" w:space="0" w:color="auto"/>
        <w:right w:val="none" w:sz="0" w:space="0" w:color="auto"/>
      </w:divBdr>
    </w:div>
    <w:div w:id="533812830">
      <w:bodyDiv w:val="1"/>
      <w:marLeft w:val="0"/>
      <w:marRight w:val="0"/>
      <w:marTop w:val="0"/>
      <w:marBottom w:val="0"/>
      <w:divBdr>
        <w:top w:val="none" w:sz="0" w:space="0" w:color="auto"/>
        <w:left w:val="none" w:sz="0" w:space="0" w:color="auto"/>
        <w:bottom w:val="none" w:sz="0" w:space="0" w:color="auto"/>
        <w:right w:val="none" w:sz="0" w:space="0" w:color="auto"/>
      </w:divBdr>
    </w:div>
    <w:div w:id="552079824">
      <w:bodyDiv w:val="1"/>
      <w:marLeft w:val="0"/>
      <w:marRight w:val="0"/>
      <w:marTop w:val="0"/>
      <w:marBottom w:val="0"/>
      <w:divBdr>
        <w:top w:val="none" w:sz="0" w:space="0" w:color="auto"/>
        <w:left w:val="none" w:sz="0" w:space="0" w:color="auto"/>
        <w:bottom w:val="none" w:sz="0" w:space="0" w:color="auto"/>
        <w:right w:val="none" w:sz="0" w:space="0" w:color="auto"/>
      </w:divBdr>
    </w:div>
    <w:div w:id="557135842">
      <w:bodyDiv w:val="1"/>
      <w:marLeft w:val="0"/>
      <w:marRight w:val="0"/>
      <w:marTop w:val="0"/>
      <w:marBottom w:val="0"/>
      <w:divBdr>
        <w:top w:val="none" w:sz="0" w:space="0" w:color="auto"/>
        <w:left w:val="none" w:sz="0" w:space="0" w:color="auto"/>
        <w:bottom w:val="none" w:sz="0" w:space="0" w:color="auto"/>
        <w:right w:val="none" w:sz="0" w:space="0" w:color="auto"/>
      </w:divBdr>
    </w:div>
    <w:div w:id="573008129">
      <w:bodyDiv w:val="1"/>
      <w:marLeft w:val="0"/>
      <w:marRight w:val="0"/>
      <w:marTop w:val="0"/>
      <w:marBottom w:val="0"/>
      <w:divBdr>
        <w:top w:val="none" w:sz="0" w:space="0" w:color="auto"/>
        <w:left w:val="none" w:sz="0" w:space="0" w:color="auto"/>
        <w:bottom w:val="none" w:sz="0" w:space="0" w:color="auto"/>
        <w:right w:val="none" w:sz="0" w:space="0" w:color="auto"/>
      </w:divBdr>
    </w:div>
    <w:div w:id="573591419">
      <w:bodyDiv w:val="1"/>
      <w:marLeft w:val="0"/>
      <w:marRight w:val="0"/>
      <w:marTop w:val="0"/>
      <w:marBottom w:val="0"/>
      <w:divBdr>
        <w:top w:val="none" w:sz="0" w:space="0" w:color="auto"/>
        <w:left w:val="none" w:sz="0" w:space="0" w:color="auto"/>
        <w:bottom w:val="none" w:sz="0" w:space="0" w:color="auto"/>
        <w:right w:val="none" w:sz="0" w:space="0" w:color="auto"/>
      </w:divBdr>
      <w:divsChild>
        <w:div w:id="850140493">
          <w:marLeft w:val="0"/>
          <w:marRight w:val="0"/>
          <w:marTop w:val="0"/>
          <w:marBottom w:val="0"/>
          <w:divBdr>
            <w:top w:val="none" w:sz="0" w:space="0" w:color="auto"/>
            <w:left w:val="none" w:sz="0" w:space="0" w:color="auto"/>
            <w:bottom w:val="none" w:sz="0" w:space="0" w:color="auto"/>
            <w:right w:val="none" w:sz="0" w:space="0" w:color="auto"/>
          </w:divBdr>
          <w:divsChild>
            <w:div w:id="54472845">
              <w:marLeft w:val="0"/>
              <w:marRight w:val="0"/>
              <w:marTop w:val="0"/>
              <w:marBottom w:val="0"/>
              <w:divBdr>
                <w:top w:val="none" w:sz="0" w:space="0" w:color="auto"/>
                <w:left w:val="none" w:sz="0" w:space="0" w:color="auto"/>
                <w:bottom w:val="none" w:sz="0" w:space="0" w:color="auto"/>
                <w:right w:val="none" w:sz="0" w:space="0" w:color="auto"/>
              </w:divBdr>
            </w:div>
            <w:div w:id="145245023">
              <w:marLeft w:val="0"/>
              <w:marRight w:val="0"/>
              <w:marTop w:val="0"/>
              <w:marBottom w:val="0"/>
              <w:divBdr>
                <w:top w:val="none" w:sz="0" w:space="0" w:color="auto"/>
                <w:left w:val="none" w:sz="0" w:space="0" w:color="auto"/>
                <w:bottom w:val="none" w:sz="0" w:space="0" w:color="auto"/>
                <w:right w:val="none" w:sz="0" w:space="0" w:color="auto"/>
              </w:divBdr>
            </w:div>
            <w:div w:id="209345573">
              <w:marLeft w:val="0"/>
              <w:marRight w:val="0"/>
              <w:marTop w:val="0"/>
              <w:marBottom w:val="0"/>
              <w:divBdr>
                <w:top w:val="none" w:sz="0" w:space="0" w:color="auto"/>
                <w:left w:val="none" w:sz="0" w:space="0" w:color="auto"/>
                <w:bottom w:val="none" w:sz="0" w:space="0" w:color="auto"/>
                <w:right w:val="none" w:sz="0" w:space="0" w:color="auto"/>
              </w:divBdr>
            </w:div>
            <w:div w:id="228224462">
              <w:marLeft w:val="0"/>
              <w:marRight w:val="0"/>
              <w:marTop w:val="0"/>
              <w:marBottom w:val="0"/>
              <w:divBdr>
                <w:top w:val="none" w:sz="0" w:space="0" w:color="auto"/>
                <w:left w:val="none" w:sz="0" w:space="0" w:color="auto"/>
                <w:bottom w:val="none" w:sz="0" w:space="0" w:color="auto"/>
                <w:right w:val="none" w:sz="0" w:space="0" w:color="auto"/>
              </w:divBdr>
            </w:div>
            <w:div w:id="267086216">
              <w:marLeft w:val="0"/>
              <w:marRight w:val="0"/>
              <w:marTop w:val="0"/>
              <w:marBottom w:val="0"/>
              <w:divBdr>
                <w:top w:val="none" w:sz="0" w:space="0" w:color="auto"/>
                <w:left w:val="none" w:sz="0" w:space="0" w:color="auto"/>
                <w:bottom w:val="none" w:sz="0" w:space="0" w:color="auto"/>
                <w:right w:val="none" w:sz="0" w:space="0" w:color="auto"/>
              </w:divBdr>
            </w:div>
            <w:div w:id="404646741">
              <w:marLeft w:val="0"/>
              <w:marRight w:val="0"/>
              <w:marTop w:val="0"/>
              <w:marBottom w:val="0"/>
              <w:divBdr>
                <w:top w:val="none" w:sz="0" w:space="0" w:color="auto"/>
                <w:left w:val="none" w:sz="0" w:space="0" w:color="auto"/>
                <w:bottom w:val="none" w:sz="0" w:space="0" w:color="auto"/>
                <w:right w:val="none" w:sz="0" w:space="0" w:color="auto"/>
              </w:divBdr>
            </w:div>
            <w:div w:id="638342224">
              <w:marLeft w:val="0"/>
              <w:marRight w:val="0"/>
              <w:marTop w:val="0"/>
              <w:marBottom w:val="0"/>
              <w:divBdr>
                <w:top w:val="none" w:sz="0" w:space="0" w:color="auto"/>
                <w:left w:val="none" w:sz="0" w:space="0" w:color="auto"/>
                <w:bottom w:val="none" w:sz="0" w:space="0" w:color="auto"/>
                <w:right w:val="none" w:sz="0" w:space="0" w:color="auto"/>
              </w:divBdr>
            </w:div>
            <w:div w:id="666638429">
              <w:marLeft w:val="0"/>
              <w:marRight w:val="0"/>
              <w:marTop w:val="0"/>
              <w:marBottom w:val="0"/>
              <w:divBdr>
                <w:top w:val="none" w:sz="0" w:space="0" w:color="auto"/>
                <w:left w:val="none" w:sz="0" w:space="0" w:color="auto"/>
                <w:bottom w:val="none" w:sz="0" w:space="0" w:color="auto"/>
                <w:right w:val="none" w:sz="0" w:space="0" w:color="auto"/>
              </w:divBdr>
            </w:div>
            <w:div w:id="723336474">
              <w:marLeft w:val="0"/>
              <w:marRight w:val="0"/>
              <w:marTop w:val="0"/>
              <w:marBottom w:val="0"/>
              <w:divBdr>
                <w:top w:val="none" w:sz="0" w:space="0" w:color="auto"/>
                <w:left w:val="none" w:sz="0" w:space="0" w:color="auto"/>
                <w:bottom w:val="none" w:sz="0" w:space="0" w:color="auto"/>
                <w:right w:val="none" w:sz="0" w:space="0" w:color="auto"/>
              </w:divBdr>
            </w:div>
            <w:div w:id="748229538">
              <w:marLeft w:val="0"/>
              <w:marRight w:val="0"/>
              <w:marTop w:val="0"/>
              <w:marBottom w:val="0"/>
              <w:divBdr>
                <w:top w:val="none" w:sz="0" w:space="0" w:color="auto"/>
                <w:left w:val="none" w:sz="0" w:space="0" w:color="auto"/>
                <w:bottom w:val="none" w:sz="0" w:space="0" w:color="auto"/>
                <w:right w:val="none" w:sz="0" w:space="0" w:color="auto"/>
              </w:divBdr>
            </w:div>
            <w:div w:id="832454190">
              <w:marLeft w:val="0"/>
              <w:marRight w:val="0"/>
              <w:marTop w:val="0"/>
              <w:marBottom w:val="0"/>
              <w:divBdr>
                <w:top w:val="none" w:sz="0" w:space="0" w:color="auto"/>
                <w:left w:val="none" w:sz="0" w:space="0" w:color="auto"/>
                <w:bottom w:val="none" w:sz="0" w:space="0" w:color="auto"/>
                <w:right w:val="none" w:sz="0" w:space="0" w:color="auto"/>
              </w:divBdr>
            </w:div>
            <w:div w:id="841162942">
              <w:marLeft w:val="0"/>
              <w:marRight w:val="0"/>
              <w:marTop w:val="0"/>
              <w:marBottom w:val="0"/>
              <w:divBdr>
                <w:top w:val="none" w:sz="0" w:space="0" w:color="auto"/>
                <w:left w:val="none" w:sz="0" w:space="0" w:color="auto"/>
                <w:bottom w:val="none" w:sz="0" w:space="0" w:color="auto"/>
                <w:right w:val="none" w:sz="0" w:space="0" w:color="auto"/>
              </w:divBdr>
            </w:div>
            <w:div w:id="896823220">
              <w:marLeft w:val="0"/>
              <w:marRight w:val="0"/>
              <w:marTop w:val="0"/>
              <w:marBottom w:val="0"/>
              <w:divBdr>
                <w:top w:val="none" w:sz="0" w:space="0" w:color="auto"/>
                <w:left w:val="none" w:sz="0" w:space="0" w:color="auto"/>
                <w:bottom w:val="none" w:sz="0" w:space="0" w:color="auto"/>
                <w:right w:val="none" w:sz="0" w:space="0" w:color="auto"/>
              </w:divBdr>
            </w:div>
            <w:div w:id="953095535">
              <w:marLeft w:val="0"/>
              <w:marRight w:val="0"/>
              <w:marTop w:val="0"/>
              <w:marBottom w:val="0"/>
              <w:divBdr>
                <w:top w:val="none" w:sz="0" w:space="0" w:color="auto"/>
                <w:left w:val="none" w:sz="0" w:space="0" w:color="auto"/>
                <w:bottom w:val="none" w:sz="0" w:space="0" w:color="auto"/>
                <w:right w:val="none" w:sz="0" w:space="0" w:color="auto"/>
              </w:divBdr>
            </w:div>
            <w:div w:id="1083574393">
              <w:marLeft w:val="0"/>
              <w:marRight w:val="0"/>
              <w:marTop w:val="0"/>
              <w:marBottom w:val="0"/>
              <w:divBdr>
                <w:top w:val="none" w:sz="0" w:space="0" w:color="auto"/>
                <w:left w:val="none" w:sz="0" w:space="0" w:color="auto"/>
                <w:bottom w:val="none" w:sz="0" w:space="0" w:color="auto"/>
                <w:right w:val="none" w:sz="0" w:space="0" w:color="auto"/>
              </w:divBdr>
            </w:div>
            <w:div w:id="1242985420">
              <w:marLeft w:val="0"/>
              <w:marRight w:val="0"/>
              <w:marTop w:val="0"/>
              <w:marBottom w:val="0"/>
              <w:divBdr>
                <w:top w:val="none" w:sz="0" w:space="0" w:color="auto"/>
                <w:left w:val="none" w:sz="0" w:space="0" w:color="auto"/>
                <w:bottom w:val="none" w:sz="0" w:space="0" w:color="auto"/>
                <w:right w:val="none" w:sz="0" w:space="0" w:color="auto"/>
              </w:divBdr>
            </w:div>
            <w:div w:id="1483693527">
              <w:marLeft w:val="0"/>
              <w:marRight w:val="0"/>
              <w:marTop w:val="0"/>
              <w:marBottom w:val="0"/>
              <w:divBdr>
                <w:top w:val="none" w:sz="0" w:space="0" w:color="auto"/>
                <w:left w:val="none" w:sz="0" w:space="0" w:color="auto"/>
                <w:bottom w:val="none" w:sz="0" w:space="0" w:color="auto"/>
                <w:right w:val="none" w:sz="0" w:space="0" w:color="auto"/>
              </w:divBdr>
            </w:div>
            <w:div w:id="1514606766">
              <w:marLeft w:val="0"/>
              <w:marRight w:val="0"/>
              <w:marTop w:val="0"/>
              <w:marBottom w:val="0"/>
              <w:divBdr>
                <w:top w:val="none" w:sz="0" w:space="0" w:color="auto"/>
                <w:left w:val="none" w:sz="0" w:space="0" w:color="auto"/>
                <w:bottom w:val="none" w:sz="0" w:space="0" w:color="auto"/>
                <w:right w:val="none" w:sz="0" w:space="0" w:color="auto"/>
              </w:divBdr>
            </w:div>
            <w:div w:id="1706982863">
              <w:marLeft w:val="0"/>
              <w:marRight w:val="0"/>
              <w:marTop w:val="0"/>
              <w:marBottom w:val="0"/>
              <w:divBdr>
                <w:top w:val="none" w:sz="0" w:space="0" w:color="auto"/>
                <w:left w:val="none" w:sz="0" w:space="0" w:color="auto"/>
                <w:bottom w:val="none" w:sz="0" w:space="0" w:color="auto"/>
                <w:right w:val="none" w:sz="0" w:space="0" w:color="auto"/>
              </w:divBdr>
            </w:div>
            <w:div w:id="210707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073854">
      <w:bodyDiv w:val="1"/>
      <w:marLeft w:val="0"/>
      <w:marRight w:val="0"/>
      <w:marTop w:val="0"/>
      <w:marBottom w:val="0"/>
      <w:divBdr>
        <w:top w:val="none" w:sz="0" w:space="0" w:color="auto"/>
        <w:left w:val="none" w:sz="0" w:space="0" w:color="auto"/>
        <w:bottom w:val="none" w:sz="0" w:space="0" w:color="auto"/>
        <w:right w:val="none" w:sz="0" w:space="0" w:color="auto"/>
      </w:divBdr>
    </w:div>
    <w:div w:id="622148990">
      <w:bodyDiv w:val="1"/>
      <w:marLeft w:val="0"/>
      <w:marRight w:val="0"/>
      <w:marTop w:val="0"/>
      <w:marBottom w:val="0"/>
      <w:divBdr>
        <w:top w:val="none" w:sz="0" w:space="0" w:color="auto"/>
        <w:left w:val="none" w:sz="0" w:space="0" w:color="auto"/>
        <w:bottom w:val="none" w:sz="0" w:space="0" w:color="auto"/>
        <w:right w:val="none" w:sz="0" w:space="0" w:color="auto"/>
      </w:divBdr>
      <w:divsChild>
        <w:div w:id="725253353">
          <w:marLeft w:val="0"/>
          <w:marRight w:val="0"/>
          <w:marTop w:val="0"/>
          <w:marBottom w:val="0"/>
          <w:divBdr>
            <w:top w:val="none" w:sz="0" w:space="0" w:color="auto"/>
            <w:left w:val="none" w:sz="0" w:space="0" w:color="auto"/>
            <w:bottom w:val="none" w:sz="0" w:space="0" w:color="auto"/>
            <w:right w:val="none" w:sz="0" w:space="0" w:color="auto"/>
          </w:divBdr>
        </w:div>
        <w:div w:id="1222012747">
          <w:marLeft w:val="0"/>
          <w:marRight w:val="0"/>
          <w:marTop w:val="0"/>
          <w:marBottom w:val="0"/>
          <w:divBdr>
            <w:top w:val="none" w:sz="0" w:space="0" w:color="auto"/>
            <w:left w:val="none" w:sz="0" w:space="0" w:color="auto"/>
            <w:bottom w:val="none" w:sz="0" w:space="0" w:color="auto"/>
            <w:right w:val="none" w:sz="0" w:space="0" w:color="auto"/>
          </w:divBdr>
        </w:div>
      </w:divsChild>
    </w:div>
    <w:div w:id="628097249">
      <w:bodyDiv w:val="1"/>
      <w:marLeft w:val="0"/>
      <w:marRight w:val="0"/>
      <w:marTop w:val="0"/>
      <w:marBottom w:val="0"/>
      <w:divBdr>
        <w:top w:val="none" w:sz="0" w:space="0" w:color="auto"/>
        <w:left w:val="none" w:sz="0" w:space="0" w:color="auto"/>
        <w:bottom w:val="none" w:sz="0" w:space="0" w:color="auto"/>
        <w:right w:val="none" w:sz="0" w:space="0" w:color="auto"/>
      </w:divBdr>
    </w:div>
    <w:div w:id="629634257">
      <w:bodyDiv w:val="1"/>
      <w:marLeft w:val="0"/>
      <w:marRight w:val="0"/>
      <w:marTop w:val="0"/>
      <w:marBottom w:val="0"/>
      <w:divBdr>
        <w:top w:val="none" w:sz="0" w:space="0" w:color="auto"/>
        <w:left w:val="none" w:sz="0" w:space="0" w:color="auto"/>
        <w:bottom w:val="none" w:sz="0" w:space="0" w:color="auto"/>
        <w:right w:val="none" w:sz="0" w:space="0" w:color="auto"/>
      </w:divBdr>
    </w:div>
    <w:div w:id="644048187">
      <w:bodyDiv w:val="1"/>
      <w:marLeft w:val="0"/>
      <w:marRight w:val="0"/>
      <w:marTop w:val="0"/>
      <w:marBottom w:val="0"/>
      <w:divBdr>
        <w:top w:val="none" w:sz="0" w:space="0" w:color="auto"/>
        <w:left w:val="none" w:sz="0" w:space="0" w:color="auto"/>
        <w:bottom w:val="none" w:sz="0" w:space="0" w:color="auto"/>
        <w:right w:val="none" w:sz="0" w:space="0" w:color="auto"/>
      </w:divBdr>
    </w:div>
    <w:div w:id="644432913">
      <w:bodyDiv w:val="1"/>
      <w:marLeft w:val="0"/>
      <w:marRight w:val="0"/>
      <w:marTop w:val="0"/>
      <w:marBottom w:val="0"/>
      <w:divBdr>
        <w:top w:val="none" w:sz="0" w:space="0" w:color="auto"/>
        <w:left w:val="none" w:sz="0" w:space="0" w:color="auto"/>
        <w:bottom w:val="none" w:sz="0" w:space="0" w:color="auto"/>
        <w:right w:val="none" w:sz="0" w:space="0" w:color="auto"/>
      </w:divBdr>
      <w:divsChild>
        <w:div w:id="1270813445">
          <w:marLeft w:val="0"/>
          <w:marRight w:val="0"/>
          <w:marTop w:val="0"/>
          <w:marBottom w:val="0"/>
          <w:divBdr>
            <w:top w:val="none" w:sz="0" w:space="0" w:color="auto"/>
            <w:left w:val="none" w:sz="0" w:space="0" w:color="auto"/>
            <w:bottom w:val="none" w:sz="0" w:space="0" w:color="auto"/>
            <w:right w:val="none" w:sz="0" w:space="0" w:color="auto"/>
          </w:divBdr>
          <w:divsChild>
            <w:div w:id="1315138883">
              <w:marLeft w:val="0"/>
              <w:marRight w:val="0"/>
              <w:marTop w:val="0"/>
              <w:marBottom w:val="0"/>
              <w:divBdr>
                <w:top w:val="none" w:sz="0" w:space="0" w:color="auto"/>
                <w:left w:val="none" w:sz="0" w:space="0" w:color="auto"/>
                <w:bottom w:val="none" w:sz="0" w:space="0" w:color="auto"/>
                <w:right w:val="none" w:sz="0" w:space="0" w:color="auto"/>
              </w:divBdr>
              <w:divsChild>
                <w:div w:id="151260436">
                  <w:marLeft w:val="0"/>
                  <w:marRight w:val="0"/>
                  <w:marTop w:val="0"/>
                  <w:marBottom w:val="0"/>
                  <w:divBdr>
                    <w:top w:val="none" w:sz="0" w:space="0" w:color="auto"/>
                    <w:left w:val="none" w:sz="0" w:space="0" w:color="auto"/>
                    <w:bottom w:val="none" w:sz="0" w:space="0" w:color="auto"/>
                    <w:right w:val="none" w:sz="0" w:space="0" w:color="auto"/>
                  </w:divBdr>
                  <w:divsChild>
                    <w:div w:id="732311002">
                      <w:marLeft w:val="3600"/>
                      <w:marRight w:val="0"/>
                      <w:marTop w:val="0"/>
                      <w:marBottom w:val="0"/>
                      <w:divBdr>
                        <w:top w:val="none" w:sz="0" w:space="0" w:color="auto"/>
                        <w:left w:val="none" w:sz="0" w:space="0" w:color="auto"/>
                        <w:bottom w:val="none" w:sz="0" w:space="0" w:color="auto"/>
                        <w:right w:val="none" w:sz="0" w:space="0" w:color="auto"/>
                      </w:divBdr>
                      <w:divsChild>
                        <w:div w:id="1367212650">
                          <w:marLeft w:val="0"/>
                          <w:marRight w:val="0"/>
                          <w:marTop w:val="0"/>
                          <w:marBottom w:val="0"/>
                          <w:divBdr>
                            <w:top w:val="none" w:sz="0" w:space="0" w:color="auto"/>
                            <w:left w:val="none" w:sz="0" w:space="0" w:color="auto"/>
                            <w:bottom w:val="none" w:sz="0" w:space="0" w:color="auto"/>
                            <w:right w:val="none" w:sz="0" w:space="0" w:color="auto"/>
                          </w:divBdr>
                          <w:divsChild>
                            <w:div w:id="173307240">
                              <w:marLeft w:val="0"/>
                              <w:marRight w:val="0"/>
                              <w:marTop w:val="0"/>
                              <w:marBottom w:val="0"/>
                              <w:divBdr>
                                <w:top w:val="none" w:sz="0" w:space="0" w:color="auto"/>
                                <w:left w:val="none" w:sz="0" w:space="0" w:color="auto"/>
                                <w:bottom w:val="none" w:sz="0" w:space="0" w:color="auto"/>
                                <w:right w:val="none" w:sz="0" w:space="0" w:color="auto"/>
                              </w:divBdr>
                              <w:divsChild>
                                <w:div w:id="199632692">
                                  <w:marLeft w:val="0"/>
                                  <w:marRight w:val="-3525"/>
                                  <w:marTop w:val="0"/>
                                  <w:marBottom w:val="0"/>
                                  <w:divBdr>
                                    <w:top w:val="none" w:sz="0" w:space="0" w:color="auto"/>
                                    <w:left w:val="none" w:sz="0" w:space="0" w:color="auto"/>
                                    <w:bottom w:val="none" w:sz="0" w:space="0" w:color="auto"/>
                                    <w:right w:val="none" w:sz="0" w:space="0" w:color="auto"/>
                                  </w:divBdr>
                                  <w:divsChild>
                                    <w:div w:id="1410351959">
                                      <w:marLeft w:val="0"/>
                                      <w:marRight w:val="3300"/>
                                      <w:marTop w:val="0"/>
                                      <w:marBottom w:val="0"/>
                                      <w:divBdr>
                                        <w:top w:val="none" w:sz="0" w:space="0" w:color="auto"/>
                                        <w:left w:val="none" w:sz="0" w:space="0" w:color="auto"/>
                                        <w:bottom w:val="none" w:sz="0" w:space="0" w:color="auto"/>
                                        <w:right w:val="none" w:sz="0" w:space="0" w:color="auto"/>
                                      </w:divBdr>
                                      <w:divsChild>
                                        <w:div w:id="385032780">
                                          <w:marLeft w:val="0"/>
                                          <w:marRight w:val="0"/>
                                          <w:marTop w:val="0"/>
                                          <w:marBottom w:val="450"/>
                                          <w:divBdr>
                                            <w:top w:val="none" w:sz="0" w:space="0" w:color="auto"/>
                                            <w:left w:val="none" w:sz="0" w:space="0" w:color="auto"/>
                                            <w:bottom w:val="none" w:sz="0" w:space="0" w:color="auto"/>
                                            <w:right w:val="none" w:sz="0" w:space="0" w:color="auto"/>
                                          </w:divBdr>
                                          <w:divsChild>
                                            <w:div w:id="2127001495">
                                              <w:marLeft w:val="0"/>
                                              <w:marRight w:val="0"/>
                                              <w:marTop w:val="0"/>
                                              <w:marBottom w:val="0"/>
                                              <w:divBdr>
                                                <w:top w:val="none" w:sz="0" w:space="0" w:color="auto"/>
                                                <w:left w:val="none" w:sz="0" w:space="0" w:color="auto"/>
                                                <w:bottom w:val="none" w:sz="0" w:space="0" w:color="auto"/>
                                                <w:right w:val="none" w:sz="0" w:space="0" w:color="auto"/>
                                              </w:divBdr>
                                              <w:divsChild>
                                                <w:div w:id="225455751">
                                                  <w:marLeft w:val="0"/>
                                                  <w:marRight w:val="0"/>
                                                  <w:marTop w:val="0"/>
                                                  <w:marBottom w:val="0"/>
                                                  <w:divBdr>
                                                    <w:top w:val="none" w:sz="0" w:space="0" w:color="auto"/>
                                                    <w:left w:val="none" w:sz="0" w:space="0" w:color="auto"/>
                                                    <w:bottom w:val="none" w:sz="0" w:space="0" w:color="auto"/>
                                                    <w:right w:val="none" w:sz="0" w:space="0" w:color="auto"/>
                                                  </w:divBdr>
                                                  <w:divsChild>
                                                    <w:div w:id="267587045">
                                                      <w:marLeft w:val="0"/>
                                                      <w:marRight w:val="0"/>
                                                      <w:marTop w:val="0"/>
                                                      <w:marBottom w:val="0"/>
                                                      <w:divBdr>
                                                        <w:top w:val="none" w:sz="0" w:space="0" w:color="auto"/>
                                                        <w:left w:val="none" w:sz="0" w:space="0" w:color="auto"/>
                                                        <w:bottom w:val="none" w:sz="0" w:space="0" w:color="auto"/>
                                                        <w:right w:val="none" w:sz="0" w:space="0" w:color="auto"/>
                                                      </w:divBdr>
                                                      <w:divsChild>
                                                        <w:div w:id="1638409195">
                                                          <w:marLeft w:val="0"/>
                                                          <w:marRight w:val="0"/>
                                                          <w:marTop w:val="0"/>
                                                          <w:marBottom w:val="0"/>
                                                          <w:divBdr>
                                                            <w:top w:val="none" w:sz="0" w:space="0" w:color="auto"/>
                                                            <w:left w:val="none" w:sz="0" w:space="0" w:color="auto"/>
                                                            <w:bottom w:val="none" w:sz="0" w:space="0" w:color="auto"/>
                                                            <w:right w:val="none" w:sz="0" w:space="0" w:color="auto"/>
                                                          </w:divBdr>
                                                          <w:divsChild>
                                                            <w:div w:id="715546666">
                                                              <w:marLeft w:val="0"/>
                                                              <w:marRight w:val="0"/>
                                                              <w:marTop w:val="0"/>
                                                              <w:marBottom w:val="0"/>
                                                              <w:divBdr>
                                                                <w:top w:val="none" w:sz="0" w:space="0" w:color="auto"/>
                                                                <w:left w:val="none" w:sz="0" w:space="0" w:color="auto"/>
                                                                <w:bottom w:val="none" w:sz="0" w:space="0" w:color="auto"/>
                                                                <w:right w:val="none" w:sz="0" w:space="0" w:color="auto"/>
                                                              </w:divBdr>
                                                            </w:div>
                                                            <w:div w:id="1632973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45664955">
      <w:bodyDiv w:val="1"/>
      <w:marLeft w:val="0"/>
      <w:marRight w:val="0"/>
      <w:marTop w:val="0"/>
      <w:marBottom w:val="0"/>
      <w:divBdr>
        <w:top w:val="none" w:sz="0" w:space="0" w:color="auto"/>
        <w:left w:val="none" w:sz="0" w:space="0" w:color="auto"/>
        <w:bottom w:val="none" w:sz="0" w:space="0" w:color="auto"/>
        <w:right w:val="none" w:sz="0" w:space="0" w:color="auto"/>
      </w:divBdr>
    </w:div>
    <w:div w:id="651636759">
      <w:bodyDiv w:val="1"/>
      <w:marLeft w:val="0"/>
      <w:marRight w:val="0"/>
      <w:marTop w:val="0"/>
      <w:marBottom w:val="0"/>
      <w:divBdr>
        <w:top w:val="none" w:sz="0" w:space="0" w:color="auto"/>
        <w:left w:val="none" w:sz="0" w:space="0" w:color="auto"/>
        <w:bottom w:val="none" w:sz="0" w:space="0" w:color="auto"/>
        <w:right w:val="none" w:sz="0" w:space="0" w:color="auto"/>
      </w:divBdr>
    </w:div>
    <w:div w:id="677001201">
      <w:bodyDiv w:val="1"/>
      <w:marLeft w:val="0"/>
      <w:marRight w:val="0"/>
      <w:marTop w:val="0"/>
      <w:marBottom w:val="0"/>
      <w:divBdr>
        <w:top w:val="none" w:sz="0" w:space="0" w:color="auto"/>
        <w:left w:val="none" w:sz="0" w:space="0" w:color="auto"/>
        <w:bottom w:val="none" w:sz="0" w:space="0" w:color="auto"/>
        <w:right w:val="none" w:sz="0" w:space="0" w:color="auto"/>
      </w:divBdr>
      <w:divsChild>
        <w:div w:id="1263148699">
          <w:marLeft w:val="0"/>
          <w:marRight w:val="0"/>
          <w:marTop w:val="0"/>
          <w:marBottom w:val="0"/>
          <w:divBdr>
            <w:top w:val="none" w:sz="0" w:space="0" w:color="auto"/>
            <w:left w:val="none" w:sz="0" w:space="0" w:color="auto"/>
            <w:bottom w:val="none" w:sz="0" w:space="0" w:color="auto"/>
            <w:right w:val="none" w:sz="0" w:space="0" w:color="auto"/>
          </w:divBdr>
          <w:divsChild>
            <w:div w:id="2080210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594690">
      <w:bodyDiv w:val="1"/>
      <w:marLeft w:val="0"/>
      <w:marRight w:val="0"/>
      <w:marTop w:val="0"/>
      <w:marBottom w:val="0"/>
      <w:divBdr>
        <w:top w:val="none" w:sz="0" w:space="0" w:color="auto"/>
        <w:left w:val="none" w:sz="0" w:space="0" w:color="auto"/>
        <w:bottom w:val="none" w:sz="0" w:space="0" w:color="auto"/>
        <w:right w:val="none" w:sz="0" w:space="0" w:color="auto"/>
      </w:divBdr>
    </w:div>
    <w:div w:id="694816523">
      <w:bodyDiv w:val="1"/>
      <w:marLeft w:val="0"/>
      <w:marRight w:val="0"/>
      <w:marTop w:val="0"/>
      <w:marBottom w:val="0"/>
      <w:divBdr>
        <w:top w:val="none" w:sz="0" w:space="0" w:color="auto"/>
        <w:left w:val="none" w:sz="0" w:space="0" w:color="auto"/>
        <w:bottom w:val="none" w:sz="0" w:space="0" w:color="auto"/>
        <w:right w:val="none" w:sz="0" w:space="0" w:color="auto"/>
      </w:divBdr>
    </w:div>
    <w:div w:id="695035642">
      <w:bodyDiv w:val="1"/>
      <w:marLeft w:val="0"/>
      <w:marRight w:val="0"/>
      <w:marTop w:val="0"/>
      <w:marBottom w:val="0"/>
      <w:divBdr>
        <w:top w:val="none" w:sz="0" w:space="0" w:color="auto"/>
        <w:left w:val="none" w:sz="0" w:space="0" w:color="auto"/>
        <w:bottom w:val="none" w:sz="0" w:space="0" w:color="auto"/>
        <w:right w:val="none" w:sz="0" w:space="0" w:color="auto"/>
      </w:divBdr>
    </w:div>
    <w:div w:id="703402912">
      <w:bodyDiv w:val="1"/>
      <w:marLeft w:val="0"/>
      <w:marRight w:val="0"/>
      <w:marTop w:val="0"/>
      <w:marBottom w:val="0"/>
      <w:divBdr>
        <w:top w:val="none" w:sz="0" w:space="0" w:color="auto"/>
        <w:left w:val="none" w:sz="0" w:space="0" w:color="auto"/>
        <w:bottom w:val="none" w:sz="0" w:space="0" w:color="auto"/>
        <w:right w:val="none" w:sz="0" w:space="0" w:color="auto"/>
      </w:divBdr>
    </w:div>
    <w:div w:id="705063278">
      <w:bodyDiv w:val="1"/>
      <w:marLeft w:val="0"/>
      <w:marRight w:val="0"/>
      <w:marTop w:val="0"/>
      <w:marBottom w:val="0"/>
      <w:divBdr>
        <w:top w:val="none" w:sz="0" w:space="0" w:color="auto"/>
        <w:left w:val="none" w:sz="0" w:space="0" w:color="auto"/>
        <w:bottom w:val="none" w:sz="0" w:space="0" w:color="auto"/>
        <w:right w:val="none" w:sz="0" w:space="0" w:color="auto"/>
      </w:divBdr>
    </w:div>
    <w:div w:id="712847123">
      <w:bodyDiv w:val="1"/>
      <w:marLeft w:val="0"/>
      <w:marRight w:val="0"/>
      <w:marTop w:val="0"/>
      <w:marBottom w:val="0"/>
      <w:divBdr>
        <w:top w:val="none" w:sz="0" w:space="0" w:color="auto"/>
        <w:left w:val="none" w:sz="0" w:space="0" w:color="auto"/>
        <w:bottom w:val="none" w:sz="0" w:space="0" w:color="auto"/>
        <w:right w:val="none" w:sz="0" w:space="0" w:color="auto"/>
      </w:divBdr>
    </w:div>
    <w:div w:id="722408801">
      <w:bodyDiv w:val="1"/>
      <w:marLeft w:val="0"/>
      <w:marRight w:val="0"/>
      <w:marTop w:val="0"/>
      <w:marBottom w:val="0"/>
      <w:divBdr>
        <w:top w:val="none" w:sz="0" w:space="0" w:color="auto"/>
        <w:left w:val="none" w:sz="0" w:space="0" w:color="auto"/>
        <w:bottom w:val="none" w:sz="0" w:space="0" w:color="auto"/>
        <w:right w:val="none" w:sz="0" w:space="0" w:color="auto"/>
      </w:divBdr>
    </w:div>
    <w:div w:id="739518674">
      <w:bodyDiv w:val="1"/>
      <w:marLeft w:val="0"/>
      <w:marRight w:val="0"/>
      <w:marTop w:val="0"/>
      <w:marBottom w:val="0"/>
      <w:divBdr>
        <w:top w:val="none" w:sz="0" w:space="0" w:color="auto"/>
        <w:left w:val="none" w:sz="0" w:space="0" w:color="auto"/>
        <w:bottom w:val="none" w:sz="0" w:space="0" w:color="auto"/>
        <w:right w:val="none" w:sz="0" w:space="0" w:color="auto"/>
      </w:divBdr>
      <w:divsChild>
        <w:div w:id="1217231762">
          <w:marLeft w:val="0"/>
          <w:marRight w:val="0"/>
          <w:marTop w:val="0"/>
          <w:marBottom w:val="0"/>
          <w:divBdr>
            <w:top w:val="none" w:sz="0" w:space="0" w:color="auto"/>
            <w:left w:val="none" w:sz="0" w:space="0" w:color="auto"/>
            <w:bottom w:val="none" w:sz="0" w:space="0" w:color="auto"/>
            <w:right w:val="none" w:sz="0" w:space="0" w:color="auto"/>
          </w:divBdr>
          <w:divsChild>
            <w:div w:id="133984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6242">
      <w:bodyDiv w:val="1"/>
      <w:marLeft w:val="0"/>
      <w:marRight w:val="0"/>
      <w:marTop w:val="0"/>
      <w:marBottom w:val="0"/>
      <w:divBdr>
        <w:top w:val="none" w:sz="0" w:space="0" w:color="auto"/>
        <w:left w:val="none" w:sz="0" w:space="0" w:color="auto"/>
        <w:bottom w:val="none" w:sz="0" w:space="0" w:color="auto"/>
        <w:right w:val="none" w:sz="0" w:space="0" w:color="auto"/>
      </w:divBdr>
    </w:div>
    <w:div w:id="752626320">
      <w:bodyDiv w:val="1"/>
      <w:marLeft w:val="0"/>
      <w:marRight w:val="0"/>
      <w:marTop w:val="0"/>
      <w:marBottom w:val="0"/>
      <w:divBdr>
        <w:top w:val="none" w:sz="0" w:space="0" w:color="auto"/>
        <w:left w:val="none" w:sz="0" w:space="0" w:color="auto"/>
        <w:bottom w:val="none" w:sz="0" w:space="0" w:color="auto"/>
        <w:right w:val="none" w:sz="0" w:space="0" w:color="auto"/>
      </w:divBdr>
    </w:div>
    <w:div w:id="753865632">
      <w:bodyDiv w:val="1"/>
      <w:marLeft w:val="0"/>
      <w:marRight w:val="0"/>
      <w:marTop w:val="0"/>
      <w:marBottom w:val="0"/>
      <w:divBdr>
        <w:top w:val="none" w:sz="0" w:space="0" w:color="auto"/>
        <w:left w:val="none" w:sz="0" w:space="0" w:color="auto"/>
        <w:bottom w:val="none" w:sz="0" w:space="0" w:color="auto"/>
        <w:right w:val="none" w:sz="0" w:space="0" w:color="auto"/>
      </w:divBdr>
    </w:div>
    <w:div w:id="760613568">
      <w:bodyDiv w:val="1"/>
      <w:marLeft w:val="0"/>
      <w:marRight w:val="0"/>
      <w:marTop w:val="0"/>
      <w:marBottom w:val="0"/>
      <w:divBdr>
        <w:top w:val="none" w:sz="0" w:space="0" w:color="auto"/>
        <w:left w:val="none" w:sz="0" w:space="0" w:color="auto"/>
        <w:bottom w:val="none" w:sz="0" w:space="0" w:color="auto"/>
        <w:right w:val="none" w:sz="0" w:space="0" w:color="auto"/>
      </w:divBdr>
    </w:div>
    <w:div w:id="761145814">
      <w:bodyDiv w:val="1"/>
      <w:marLeft w:val="0"/>
      <w:marRight w:val="0"/>
      <w:marTop w:val="0"/>
      <w:marBottom w:val="0"/>
      <w:divBdr>
        <w:top w:val="none" w:sz="0" w:space="0" w:color="auto"/>
        <w:left w:val="none" w:sz="0" w:space="0" w:color="auto"/>
        <w:bottom w:val="none" w:sz="0" w:space="0" w:color="auto"/>
        <w:right w:val="none" w:sz="0" w:space="0" w:color="auto"/>
      </w:divBdr>
    </w:div>
    <w:div w:id="765077750">
      <w:bodyDiv w:val="1"/>
      <w:marLeft w:val="0"/>
      <w:marRight w:val="0"/>
      <w:marTop w:val="0"/>
      <w:marBottom w:val="0"/>
      <w:divBdr>
        <w:top w:val="none" w:sz="0" w:space="0" w:color="auto"/>
        <w:left w:val="none" w:sz="0" w:space="0" w:color="auto"/>
        <w:bottom w:val="none" w:sz="0" w:space="0" w:color="auto"/>
        <w:right w:val="none" w:sz="0" w:space="0" w:color="auto"/>
      </w:divBdr>
    </w:div>
    <w:div w:id="770471788">
      <w:bodyDiv w:val="1"/>
      <w:marLeft w:val="0"/>
      <w:marRight w:val="0"/>
      <w:marTop w:val="0"/>
      <w:marBottom w:val="0"/>
      <w:divBdr>
        <w:top w:val="none" w:sz="0" w:space="0" w:color="auto"/>
        <w:left w:val="none" w:sz="0" w:space="0" w:color="auto"/>
        <w:bottom w:val="none" w:sz="0" w:space="0" w:color="auto"/>
        <w:right w:val="none" w:sz="0" w:space="0" w:color="auto"/>
      </w:divBdr>
      <w:divsChild>
        <w:div w:id="651712162">
          <w:marLeft w:val="0"/>
          <w:marRight w:val="0"/>
          <w:marTop w:val="0"/>
          <w:marBottom w:val="0"/>
          <w:divBdr>
            <w:top w:val="none" w:sz="0" w:space="0" w:color="auto"/>
            <w:left w:val="none" w:sz="0" w:space="0" w:color="auto"/>
            <w:bottom w:val="none" w:sz="0" w:space="0" w:color="auto"/>
            <w:right w:val="none" w:sz="0" w:space="0" w:color="auto"/>
          </w:divBdr>
          <w:divsChild>
            <w:div w:id="173651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556514">
      <w:bodyDiv w:val="1"/>
      <w:marLeft w:val="0"/>
      <w:marRight w:val="0"/>
      <w:marTop w:val="0"/>
      <w:marBottom w:val="0"/>
      <w:divBdr>
        <w:top w:val="none" w:sz="0" w:space="0" w:color="auto"/>
        <w:left w:val="none" w:sz="0" w:space="0" w:color="auto"/>
        <w:bottom w:val="none" w:sz="0" w:space="0" w:color="auto"/>
        <w:right w:val="none" w:sz="0" w:space="0" w:color="auto"/>
      </w:divBdr>
      <w:divsChild>
        <w:div w:id="1857648376">
          <w:marLeft w:val="0"/>
          <w:marRight w:val="0"/>
          <w:marTop w:val="0"/>
          <w:marBottom w:val="0"/>
          <w:divBdr>
            <w:top w:val="none" w:sz="0" w:space="0" w:color="auto"/>
            <w:left w:val="none" w:sz="0" w:space="0" w:color="auto"/>
            <w:bottom w:val="none" w:sz="0" w:space="0" w:color="auto"/>
            <w:right w:val="none" w:sz="0" w:space="0" w:color="auto"/>
          </w:divBdr>
          <w:divsChild>
            <w:div w:id="214573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980175">
      <w:bodyDiv w:val="1"/>
      <w:marLeft w:val="0"/>
      <w:marRight w:val="0"/>
      <w:marTop w:val="0"/>
      <w:marBottom w:val="0"/>
      <w:divBdr>
        <w:top w:val="none" w:sz="0" w:space="0" w:color="auto"/>
        <w:left w:val="none" w:sz="0" w:space="0" w:color="auto"/>
        <w:bottom w:val="none" w:sz="0" w:space="0" w:color="auto"/>
        <w:right w:val="none" w:sz="0" w:space="0" w:color="auto"/>
      </w:divBdr>
      <w:divsChild>
        <w:div w:id="644942213">
          <w:marLeft w:val="0"/>
          <w:marRight w:val="0"/>
          <w:marTop w:val="0"/>
          <w:marBottom w:val="0"/>
          <w:divBdr>
            <w:top w:val="none" w:sz="0" w:space="0" w:color="auto"/>
            <w:left w:val="none" w:sz="0" w:space="0" w:color="auto"/>
            <w:bottom w:val="none" w:sz="0" w:space="0" w:color="auto"/>
            <w:right w:val="none" w:sz="0" w:space="0" w:color="auto"/>
          </w:divBdr>
          <w:divsChild>
            <w:div w:id="196345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833078">
      <w:bodyDiv w:val="1"/>
      <w:marLeft w:val="0"/>
      <w:marRight w:val="0"/>
      <w:marTop w:val="0"/>
      <w:marBottom w:val="0"/>
      <w:divBdr>
        <w:top w:val="none" w:sz="0" w:space="0" w:color="auto"/>
        <w:left w:val="none" w:sz="0" w:space="0" w:color="auto"/>
        <w:bottom w:val="none" w:sz="0" w:space="0" w:color="auto"/>
        <w:right w:val="none" w:sz="0" w:space="0" w:color="auto"/>
      </w:divBdr>
    </w:div>
    <w:div w:id="791755035">
      <w:bodyDiv w:val="1"/>
      <w:marLeft w:val="0"/>
      <w:marRight w:val="0"/>
      <w:marTop w:val="0"/>
      <w:marBottom w:val="0"/>
      <w:divBdr>
        <w:top w:val="none" w:sz="0" w:space="0" w:color="auto"/>
        <w:left w:val="none" w:sz="0" w:space="0" w:color="auto"/>
        <w:bottom w:val="none" w:sz="0" w:space="0" w:color="auto"/>
        <w:right w:val="none" w:sz="0" w:space="0" w:color="auto"/>
      </w:divBdr>
    </w:div>
    <w:div w:id="795953019">
      <w:bodyDiv w:val="1"/>
      <w:marLeft w:val="0"/>
      <w:marRight w:val="0"/>
      <w:marTop w:val="0"/>
      <w:marBottom w:val="0"/>
      <w:divBdr>
        <w:top w:val="none" w:sz="0" w:space="0" w:color="auto"/>
        <w:left w:val="none" w:sz="0" w:space="0" w:color="auto"/>
        <w:bottom w:val="none" w:sz="0" w:space="0" w:color="auto"/>
        <w:right w:val="none" w:sz="0" w:space="0" w:color="auto"/>
      </w:divBdr>
    </w:div>
    <w:div w:id="811098054">
      <w:bodyDiv w:val="1"/>
      <w:marLeft w:val="0"/>
      <w:marRight w:val="0"/>
      <w:marTop w:val="0"/>
      <w:marBottom w:val="0"/>
      <w:divBdr>
        <w:top w:val="none" w:sz="0" w:space="0" w:color="auto"/>
        <w:left w:val="none" w:sz="0" w:space="0" w:color="auto"/>
        <w:bottom w:val="none" w:sz="0" w:space="0" w:color="auto"/>
        <w:right w:val="none" w:sz="0" w:space="0" w:color="auto"/>
      </w:divBdr>
      <w:divsChild>
        <w:div w:id="185795505">
          <w:marLeft w:val="0"/>
          <w:marRight w:val="0"/>
          <w:marTop w:val="0"/>
          <w:marBottom w:val="0"/>
          <w:divBdr>
            <w:top w:val="none" w:sz="0" w:space="0" w:color="auto"/>
            <w:left w:val="none" w:sz="0" w:space="0" w:color="auto"/>
            <w:bottom w:val="none" w:sz="0" w:space="0" w:color="auto"/>
            <w:right w:val="none" w:sz="0" w:space="0" w:color="auto"/>
          </w:divBdr>
          <w:divsChild>
            <w:div w:id="97375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488716">
      <w:bodyDiv w:val="1"/>
      <w:marLeft w:val="0"/>
      <w:marRight w:val="0"/>
      <w:marTop w:val="0"/>
      <w:marBottom w:val="0"/>
      <w:divBdr>
        <w:top w:val="none" w:sz="0" w:space="0" w:color="auto"/>
        <w:left w:val="none" w:sz="0" w:space="0" w:color="auto"/>
        <w:bottom w:val="none" w:sz="0" w:space="0" w:color="auto"/>
        <w:right w:val="none" w:sz="0" w:space="0" w:color="auto"/>
      </w:divBdr>
    </w:div>
    <w:div w:id="826819362">
      <w:bodyDiv w:val="1"/>
      <w:marLeft w:val="0"/>
      <w:marRight w:val="0"/>
      <w:marTop w:val="0"/>
      <w:marBottom w:val="0"/>
      <w:divBdr>
        <w:top w:val="none" w:sz="0" w:space="0" w:color="auto"/>
        <w:left w:val="none" w:sz="0" w:space="0" w:color="auto"/>
        <w:bottom w:val="none" w:sz="0" w:space="0" w:color="auto"/>
        <w:right w:val="none" w:sz="0" w:space="0" w:color="auto"/>
      </w:divBdr>
    </w:div>
    <w:div w:id="831333709">
      <w:bodyDiv w:val="1"/>
      <w:marLeft w:val="0"/>
      <w:marRight w:val="0"/>
      <w:marTop w:val="0"/>
      <w:marBottom w:val="0"/>
      <w:divBdr>
        <w:top w:val="none" w:sz="0" w:space="0" w:color="auto"/>
        <w:left w:val="none" w:sz="0" w:space="0" w:color="auto"/>
        <w:bottom w:val="none" w:sz="0" w:space="0" w:color="auto"/>
        <w:right w:val="none" w:sz="0" w:space="0" w:color="auto"/>
      </w:divBdr>
      <w:divsChild>
        <w:div w:id="1422870995">
          <w:marLeft w:val="0"/>
          <w:marRight w:val="0"/>
          <w:marTop w:val="0"/>
          <w:marBottom w:val="0"/>
          <w:divBdr>
            <w:top w:val="none" w:sz="0" w:space="0" w:color="auto"/>
            <w:left w:val="none" w:sz="0" w:space="0" w:color="auto"/>
            <w:bottom w:val="none" w:sz="0" w:space="0" w:color="auto"/>
            <w:right w:val="none" w:sz="0" w:space="0" w:color="auto"/>
          </w:divBdr>
          <w:divsChild>
            <w:div w:id="158106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82720">
      <w:bodyDiv w:val="1"/>
      <w:marLeft w:val="0"/>
      <w:marRight w:val="0"/>
      <w:marTop w:val="0"/>
      <w:marBottom w:val="0"/>
      <w:divBdr>
        <w:top w:val="none" w:sz="0" w:space="0" w:color="auto"/>
        <w:left w:val="none" w:sz="0" w:space="0" w:color="auto"/>
        <w:bottom w:val="none" w:sz="0" w:space="0" w:color="auto"/>
        <w:right w:val="none" w:sz="0" w:space="0" w:color="auto"/>
      </w:divBdr>
    </w:div>
    <w:div w:id="845677210">
      <w:bodyDiv w:val="1"/>
      <w:marLeft w:val="0"/>
      <w:marRight w:val="0"/>
      <w:marTop w:val="0"/>
      <w:marBottom w:val="0"/>
      <w:divBdr>
        <w:top w:val="none" w:sz="0" w:space="0" w:color="auto"/>
        <w:left w:val="none" w:sz="0" w:space="0" w:color="auto"/>
        <w:bottom w:val="none" w:sz="0" w:space="0" w:color="auto"/>
        <w:right w:val="none" w:sz="0" w:space="0" w:color="auto"/>
      </w:divBdr>
    </w:div>
    <w:div w:id="851340539">
      <w:bodyDiv w:val="1"/>
      <w:marLeft w:val="0"/>
      <w:marRight w:val="0"/>
      <w:marTop w:val="0"/>
      <w:marBottom w:val="0"/>
      <w:divBdr>
        <w:top w:val="none" w:sz="0" w:space="0" w:color="auto"/>
        <w:left w:val="none" w:sz="0" w:space="0" w:color="auto"/>
        <w:bottom w:val="none" w:sz="0" w:space="0" w:color="auto"/>
        <w:right w:val="none" w:sz="0" w:space="0" w:color="auto"/>
      </w:divBdr>
    </w:div>
    <w:div w:id="866332524">
      <w:bodyDiv w:val="1"/>
      <w:marLeft w:val="0"/>
      <w:marRight w:val="0"/>
      <w:marTop w:val="0"/>
      <w:marBottom w:val="0"/>
      <w:divBdr>
        <w:top w:val="none" w:sz="0" w:space="0" w:color="auto"/>
        <w:left w:val="none" w:sz="0" w:space="0" w:color="auto"/>
        <w:bottom w:val="none" w:sz="0" w:space="0" w:color="auto"/>
        <w:right w:val="none" w:sz="0" w:space="0" w:color="auto"/>
      </w:divBdr>
    </w:div>
    <w:div w:id="870533010">
      <w:bodyDiv w:val="1"/>
      <w:marLeft w:val="0"/>
      <w:marRight w:val="0"/>
      <w:marTop w:val="0"/>
      <w:marBottom w:val="0"/>
      <w:divBdr>
        <w:top w:val="none" w:sz="0" w:space="0" w:color="auto"/>
        <w:left w:val="none" w:sz="0" w:space="0" w:color="auto"/>
        <w:bottom w:val="none" w:sz="0" w:space="0" w:color="auto"/>
        <w:right w:val="none" w:sz="0" w:space="0" w:color="auto"/>
      </w:divBdr>
    </w:div>
    <w:div w:id="878055608">
      <w:bodyDiv w:val="1"/>
      <w:marLeft w:val="0"/>
      <w:marRight w:val="0"/>
      <w:marTop w:val="0"/>
      <w:marBottom w:val="0"/>
      <w:divBdr>
        <w:top w:val="none" w:sz="0" w:space="0" w:color="auto"/>
        <w:left w:val="none" w:sz="0" w:space="0" w:color="auto"/>
        <w:bottom w:val="none" w:sz="0" w:space="0" w:color="auto"/>
        <w:right w:val="none" w:sz="0" w:space="0" w:color="auto"/>
      </w:divBdr>
    </w:div>
    <w:div w:id="879977001">
      <w:bodyDiv w:val="1"/>
      <w:marLeft w:val="0"/>
      <w:marRight w:val="0"/>
      <w:marTop w:val="0"/>
      <w:marBottom w:val="0"/>
      <w:divBdr>
        <w:top w:val="none" w:sz="0" w:space="0" w:color="auto"/>
        <w:left w:val="none" w:sz="0" w:space="0" w:color="auto"/>
        <w:bottom w:val="none" w:sz="0" w:space="0" w:color="auto"/>
        <w:right w:val="none" w:sz="0" w:space="0" w:color="auto"/>
      </w:divBdr>
    </w:div>
    <w:div w:id="883638995">
      <w:bodyDiv w:val="1"/>
      <w:marLeft w:val="0"/>
      <w:marRight w:val="0"/>
      <w:marTop w:val="0"/>
      <w:marBottom w:val="0"/>
      <w:divBdr>
        <w:top w:val="none" w:sz="0" w:space="0" w:color="auto"/>
        <w:left w:val="none" w:sz="0" w:space="0" w:color="auto"/>
        <w:bottom w:val="none" w:sz="0" w:space="0" w:color="auto"/>
        <w:right w:val="none" w:sz="0" w:space="0" w:color="auto"/>
      </w:divBdr>
    </w:div>
    <w:div w:id="907150106">
      <w:bodyDiv w:val="1"/>
      <w:marLeft w:val="0"/>
      <w:marRight w:val="0"/>
      <w:marTop w:val="0"/>
      <w:marBottom w:val="0"/>
      <w:divBdr>
        <w:top w:val="none" w:sz="0" w:space="0" w:color="auto"/>
        <w:left w:val="none" w:sz="0" w:space="0" w:color="auto"/>
        <w:bottom w:val="none" w:sz="0" w:space="0" w:color="auto"/>
        <w:right w:val="none" w:sz="0" w:space="0" w:color="auto"/>
      </w:divBdr>
      <w:divsChild>
        <w:div w:id="1045063121">
          <w:marLeft w:val="0"/>
          <w:marRight w:val="0"/>
          <w:marTop w:val="0"/>
          <w:marBottom w:val="0"/>
          <w:divBdr>
            <w:top w:val="none" w:sz="0" w:space="0" w:color="auto"/>
            <w:left w:val="none" w:sz="0" w:space="0" w:color="auto"/>
            <w:bottom w:val="none" w:sz="0" w:space="0" w:color="auto"/>
            <w:right w:val="none" w:sz="0" w:space="0" w:color="auto"/>
          </w:divBdr>
          <w:divsChild>
            <w:div w:id="185526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66822">
      <w:bodyDiv w:val="1"/>
      <w:marLeft w:val="0"/>
      <w:marRight w:val="0"/>
      <w:marTop w:val="0"/>
      <w:marBottom w:val="0"/>
      <w:divBdr>
        <w:top w:val="none" w:sz="0" w:space="0" w:color="auto"/>
        <w:left w:val="none" w:sz="0" w:space="0" w:color="auto"/>
        <w:bottom w:val="none" w:sz="0" w:space="0" w:color="auto"/>
        <w:right w:val="none" w:sz="0" w:space="0" w:color="auto"/>
      </w:divBdr>
    </w:div>
    <w:div w:id="908929865">
      <w:bodyDiv w:val="1"/>
      <w:marLeft w:val="0"/>
      <w:marRight w:val="0"/>
      <w:marTop w:val="0"/>
      <w:marBottom w:val="0"/>
      <w:divBdr>
        <w:top w:val="none" w:sz="0" w:space="0" w:color="auto"/>
        <w:left w:val="none" w:sz="0" w:space="0" w:color="auto"/>
        <w:bottom w:val="none" w:sz="0" w:space="0" w:color="auto"/>
        <w:right w:val="none" w:sz="0" w:space="0" w:color="auto"/>
      </w:divBdr>
      <w:divsChild>
        <w:div w:id="1353070580">
          <w:marLeft w:val="0"/>
          <w:marRight w:val="0"/>
          <w:marTop w:val="0"/>
          <w:marBottom w:val="0"/>
          <w:divBdr>
            <w:top w:val="none" w:sz="0" w:space="0" w:color="auto"/>
            <w:left w:val="none" w:sz="0" w:space="0" w:color="auto"/>
            <w:bottom w:val="none" w:sz="0" w:space="0" w:color="auto"/>
            <w:right w:val="none" w:sz="0" w:space="0" w:color="auto"/>
          </w:divBdr>
          <w:divsChild>
            <w:div w:id="171692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314312">
      <w:bodyDiv w:val="1"/>
      <w:marLeft w:val="0"/>
      <w:marRight w:val="0"/>
      <w:marTop w:val="0"/>
      <w:marBottom w:val="0"/>
      <w:divBdr>
        <w:top w:val="none" w:sz="0" w:space="0" w:color="auto"/>
        <w:left w:val="none" w:sz="0" w:space="0" w:color="auto"/>
        <w:bottom w:val="none" w:sz="0" w:space="0" w:color="auto"/>
        <w:right w:val="none" w:sz="0" w:space="0" w:color="auto"/>
      </w:divBdr>
      <w:divsChild>
        <w:div w:id="1683511100">
          <w:marLeft w:val="0"/>
          <w:marRight w:val="0"/>
          <w:marTop w:val="0"/>
          <w:marBottom w:val="0"/>
          <w:divBdr>
            <w:top w:val="none" w:sz="0" w:space="0" w:color="auto"/>
            <w:left w:val="none" w:sz="0" w:space="0" w:color="auto"/>
            <w:bottom w:val="none" w:sz="0" w:space="0" w:color="auto"/>
            <w:right w:val="none" w:sz="0" w:space="0" w:color="auto"/>
          </w:divBdr>
          <w:divsChild>
            <w:div w:id="125613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245465">
      <w:bodyDiv w:val="1"/>
      <w:marLeft w:val="0"/>
      <w:marRight w:val="0"/>
      <w:marTop w:val="0"/>
      <w:marBottom w:val="0"/>
      <w:divBdr>
        <w:top w:val="none" w:sz="0" w:space="0" w:color="auto"/>
        <w:left w:val="none" w:sz="0" w:space="0" w:color="auto"/>
        <w:bottom w:val="none" w:sz="0" w:space="0" w:color="auto"/>
        <w:right w:val="none" w:sz="0" w:space="0" w:color="auto"/>
      </w:divBdr>
    </w:div>
    <w:div w:id="921991220">
      <w:bodyDiv w:val="1"/>
      <w:marLeft w:val="0"/>
      <w:marRight w:val="0"/>
      <w:marTop w:val="0"/>
      <w:marBottom w:val="0"/>
      <w:divBdr>
        <w:top w:val="none" w:sz="0" w:space="0" w:color="auto"/>
        <w:left w:val="none" w:sz="0" w:space="0" w:color="auto"/>
        <w:bottom w:val="none" w:sz="0" w:space="0" w:color="auto"/>
        <w:right w:val="none" w:sz="0" w:space="0" w:color="auto"/>
      </w:divBdr>
    </w:div>
    <w:div w:id="923224024">
      <w:bodyDiv w:val="1"/>
      <w:marLeft w:val="0"/>
      <w:marRight w:val="0"/>
      <w:marTop w:val="0"/>
      <w:marBottom w:val="0"/>
      <w:divBdr>
        <w:top w:val="none" w:sz="0" w:space="0" w:color="auto"/>
        <w:left w:val="none" w:sz="0" w:space="0" w:color="auto"/>
        <w:bottom w:val="none" w:sz="0" w:space="0" w:color="auto"/>
        <w:right w:val="none" w:sz="0" w:space="0" w:color="auto"/>
      </w:divBdr>
    </w:div>
    <w:div w:id="924190034">
      <w:bodyDiv w:val="1"/>
      <w:marLeft w:val="0"/>
      <w:marRight w:val="0"/>
      <w:marTop w:val="0"/>
      <w:marBottom w:val="0"/>
      <w:divBdr>
        <w:top w:val="none" w:sz="0" w:space="0" w:color="auto"/>
        <w:left w:val="none" w:sz="0" w:space="0" w:color="auto"/>
        <w:bottom w:val="none" w:sz="0" w:space="0" w:color="auto"/>
        <w:right w:val="none" w:sz="0" w:space="0" w:color="auto"/>
      </w:divBdr>
    </w:div>
    <w:div w:id="924262989">
      <w:bodyDiv w:val="1"/>
      <w:marLeft w:val="0"/>
      <w:marRight w:val="0"/>
      <w:marTop w:val="0"/>
      <w:marBottom w:val="0"/>
      <w:divBdr>
        <w:top w:val="none" w:sz="0" w:space="0" w:color="auto"/>
        <w:left w:val="none" w:sz="0" w:space="0" w:color="auto"/>
        <w:bottom w:val="none" w:sz="0" w:space="0" w:color="auto"/>
        <w:right w:val="none" w:sz="0" w:space="0" w:color="auto"/>
      </w:divBdr>
    </w:div>
    <w:div w:id="937906921">
      <w:bodyDiv w:val="1"/>
      <w:marLeft w:val="0"/>
      <w:marRight w:val="0"/>
      <w:marTop w:val="0"/>
      <w:marBottom w:val="0"/>
      <w:divBdr>
        <w:top w:val="none" w:sz="0" w:space="0" w:color="auto"/>
        <w:left w:val="none" w:sz="0" w:space="0" w:color="auto"/>
        <w:bottom w:val="none" w:sz="0" w:space="0" w:color="auto"/>
        <w:right w:val="none" w:sz="0" w:space="0" w:color="auto"/>
      </w:divBdr>
    </w:div>
    <w:div w:id="943342391">
      <w:bodyDiv w:val="1"/>
      <w:marLeft w:val="0"/>
      <w:marRight w:val="0"/>
      <w:marTop w:val="0"/>
      <w:marBottom w:val="0"/>
      <w:divBdr>
        <w:top w:val="none" w:sz="0" w:space="0" w:color="auto"/>
        <w:left w:val="none" w:sz="0" w:space="0" w:color="auto"/>
        <w:bottom w:val="none" w:sz="0" w:space="0" w:color="auto"/>
        <w:right w:val="none" w:sz="0" w:space="0" w:color="auto"/>
      </w:divBdr>
      <w:divsChild>
        <w:div w:id="497235486">
          <w:marLeft w:val="0"/>
          <w:marRight w:val="0"/>
          <w:marTop w:val="0"/>
          <w:marBottom w:val="0"/>
          <w:divBdr>
            <w:top w:val="none" w:sz="0" w:space="0" w:color="auto"/>
            <w:left w:val="none" w:sz="0" w:space="0" w:color="auto"/>
            <w:bottom w:val="none" w:sz="0" w:space="0" w:color="auto"/>
            <w:right w:val="none" w:sz="0" w:space="0" w:color="auto"/>
          </w:divBdr>
          <w:divsChild>
            <w:div w:id="1568415380">
              <w:marLeft w:val="0"/>
              <w:marRight w:val="0"/>
              <w:marTop w:val="0"/>
              <w:marBottom w:val="0"/>
              <w:divBdr>
                <w:top w:val="none" w:sz="0" w:space="0" w:color="auto"/>
                <w:left w:val="none" w:sz="0" w:space="0" w:color="auto"/>
                <w:bottom w:val="none" w:sz="0" w:space="0" w:color="auto"/>
                <w:right w:val="none" w:sz="0" w:space="0" w:color="auto"/>
              </w:divBdr>
            </w:div>
            <w:div w:id="163147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601378">
      <w:bodyDiv w:val="1"/>
      <w:marLeft w:val="0"/>
      <w:marRight w:val="0"/>
      <w:marTop w:val="0"/>
      <w:marBottom w:val="0"/>
      <w:divBdr>
        <w:top w:val="none" w:sz="0" w:space="0" w:color="auto"/>
        <w:left w:val="none" w:sz="0" w:space="0" w:color="auto"/>
        <w:bottom w:val="none" w:sz="0" w:space="0" w:color="auto"/>
        <w:right w:val="none" w:sz="0" w:space="0" w:color="auto"/>
      </w:divBdr>
    </w:div>
    <w:div w:id="960842578">
      <w:bodyDiv w:val="1"/>
      <w:marLeft w:val="0"/>
      <w:marRight w:val="0"/>
      <w:marTop w:val="0"/>
      <w:marBottom w:val="0"/>
      <w:divBdr>
        <w:top w:val="none" w:sz="0" w:space="0" w:color="auto"/>
        <w:left w:val="none" w:sz="0" w:space="0" w:color="auto"/>
        <w:bottom w:val="none" w:sz="0" w:space="0" w:color="auto"/>
        <w:right w:val="none" w:sz="0" w:space="0" w:color="auto"/>
      </w:divBdr>
      <w:divsChild>
        <w:div w:id="1717122623">
          <w:marLeft w:val="0"/>
          <w:marRight w:val="0"/>
          <w:marTop w:val="0"/>
          <w:marBottom w:val="0"/>
          <w:divBdr>
            <w:top w:val="none" w:sz="0" w:space="0" w:color="auto"/>
            <w:left w:val="none" w:sz="0" w:space="0" w:color="auto"/>
            <w:bottom w:val="none" w:sz="0" w:space="0" w:color="auto"/>
            <w:right w:val="none" w:sz="0" w:space="0" w:color="auto"/>
          </w:divBdr>
          <w:divsChild>
            <w:div w:id="175643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073544">
      <w:bodyDiv w:val="1"/>
      <w:marLeft w:val="0"/>
      <w:marRight w:val="0"/>
      <w:marTop w:val="0"/>
      <w:marBottom w:val="0"/>
      <w:divBdr>
        <w:top w:val="none" w:sz="0" w:space="0" w:color="auto"/>
        <w:left w:val="none" w:sz="0" w:space="0" w:color="auto"/>
        <w:bottom w:val="none" w:sz="0" w:space="0" w:color="auto"/>
        <w:right w:val="none" w:sz="0" w:space="0" w:color="auto"/>
      </w:divBdr>
    </w:div>
    <w:div w:id="974915792">
      <w:bodyDiv w:val="1"/>
      <w:marLeft w:val="0"/>
      <w:marRight w:val="0"/>
      <w:marTop w:val="0"/>
      <w:marBottom w:val="0"/>
      <w:divBdr>
        <w:top w:val="none" w:sz="0" w:space="0" w:color="auto"/>
        <w:left w:val="none" w:sz="0" w:space="0" w:color="auto"/>
        <w:bottom w:val="none" w:sz="0" w:space="0" w:color="auto"/>
        <w:right w:val="none" w:sz="0" w:space="0" w:color="auto"/>
      </w:divBdr>
    </w:div>
    <w:div w:id="986398795">
      <w:bodyDiv w:val="1"/>
      <w:marLeft w:val="0"/>
      <w:marRight w:val="0"/>
      <w:marTop w:val="0"/>
      <w:marBottom w:val="0"/>
      <w:divBdr>
        <w:top w:val="none" w:sz="0" w:space="0" w:color="auto"/>
        <w:left w:val="none" w:sz="0" w:space="0" w:color="auto"/>
        <w:bottom w:val="none" w:sz="0" w:space="0" w:color="auto"/>
        <w:right w:val="none" w:sz="0" w:space="0" w:color="auto"/>
      </w:divBdr>
    </w:div>
    <w:div w:id="989795101">
      <w:bodyDiv w:val="1"/>
      <w:marLeft w:val="0"/>
      <w:marRight w:val="0"/>
      <w:marTop w:val="0"/>
      <w:marBottom w:val="0"/>
      <w:divBdr>
        <w:top w:val="none" w:sz="0" w:space="0" w:color="auto"/>
        <w:left w:val="none" w:sz="0" w:space="0" w:color="auto"/>
        <w:bottom w:val="none" w:sz="0" w:space="0" w:color="auto"/>
        <w:right w:val="none" w:sz="0" w:space="0" w:color="auto"/>
      </w:divBdr>
    </w:div>
    <w:div w:id="998188948">
      <w:bodyDiv w:val="1"/>
      <w:marLeft w:val="0"/>
      <w:marRight w:val="0"/>
      <w:marTop w:val="0"/>
      <w:marBottom w:val="0"/>
      <w:divBdr>
        <w:top w:val="none" w:sz="0" w:space="0" w:color="auto"/>
        <w:left w:val="none" w:sz="0" w:space="0" w:color="auto"/>
        <w:bottom w:val="none" w:sz="0" w:space="0" w:color="auto"/>
        <w:right w:val="none" w:sz="0" w:space="0" w:color="auto"/>
      </w:divBdr>
      <w:divsChild>
        <w:div w:id="1387338669">
          <w:marLeft w:val="0"/>
          <w:marRight w:val="0"/>
          <w:marTop w:val="0"/>
          <w:marBottom w:val="0"/>
          <w:divBdr>
            <w:top w:val="none" w:sz="0" w:space="0" w:color="auto"/>
            <w:left w:val="none" w:sz="0" w:space="0" w:color="auto"/>
            <w:bottom w:val="none" w:sz="0" w:space="0" w:color="auto"/>
            <w:right w:val="none" w:sz="0" w:space="0" w:color="auto"/>
          </w:divBdr>
          <w:divsChild>
            <w:div w:id="218826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967436">
      <w:bodyDiv w:val="1"/>
      <w:marLeft w:val="0"/>
      <w:marRight w:val="0"/>
      <w:marTop w:val="0"/>
      <w:marBottom w:val="0"/>
      <w:divBdr>
        <w:top w:val="none" w:sz="0" w:space="0" w:color="auto"/>
        <w:left w:val="none" w:sz="0" w:space="0" w:color="auto"/>
        <w:bottom w:val="none" w:sz="0" w:space="0" w:color="auto"/>
        <w:right w:val="none" w:sz="0" w:space="0" w:color="auto"/>
      </w:divBdr>
    </w:div>
    <w:div w:id="1007437325">
      <w:bodyDiv w:val="1"/>
      <w:marLeft w:val="0"/>
      <w:marRight w:val="0"/>
      <w:marTop w:val="0"/>
      <w:marBottom w:val="0"/>
      <w:divBdr>
        <w:top w:val="none" w:sz="0" w:space="0" w:color="auto"/>
        <w:left w:val="none" w:sz="0" w:space="0" w:color="auto"/>
        <w:bottom w:val="none" w:sz="0" w:space="0" w:color="auto"/>
        <w:right w:val="none" w:sz="0" w:space="0" w:color="auto"/>
      </w:divBdr>
    </w:div>
    <w:div w:id="1010717962">
      <w:bodyDiv w:val="1"/>
      <w:marLeft w:val="0"/>
      <w:marRight w:val="0"/>
      <w:marTop w:val="0"/>
      <w:marBottom w:val="0"/>
      <w:divBdr>
        <w:top w:val="none" w:sz="0" w:space="0" w:color="auto"/>
        <w:left w:val="none" w:sz="0" w:space="0" w:color="auto"/>
        <w:bottom w:val="none" w:sz="0" w:space="0" w:color="auto"/>
        <w:right w:val="none" w:sz="0" w:space="0" w:color="auto"/>
      </w:divBdr>
    </w:div>
    <w:div w:id="1033918813">
      <w:bodyDiv w:val="1"/>
      <w:marLeft w:val="0"/>
      <w:marRight w:val="0"/>
      <w:marTop w:val="0"/>
      <w:marBottom w:val="0"/>
      <w:divBdr>
        <w:top w:val="none" w:sz="0" w:space="0" w:color="auto"/>
        <w:left w:val="none" w:sz="0" w:space="0" w:color="auto"/>
        <w:bottom w:val="none" w:sz="0" w:space="0" w:color="auto"/>
        <w:right w:val="none" w:sz="0" w:space="0" w:color="auto"/>
      </w:divBdr>
      <w:divsChild>
        <w:div w:id="1649431796">
          <w:marLeft w:val="0"/>
          <w:marRight w:val="0"/>
          <w:marTop w:val="0"/>
          <w:marBottom w:val="0"/>
          <w:divBdr>
            <w:top w:val="none" w:sz="0" w:space="0" w:color="auto"/>
            <w:left w:val="none" w:sz="0" w:space="0" w:color="auto"/>
            <w:bottom w:val="none" w:sz="0" w:space="0" w:color="auto"/>
            <w:right w:val="none" w:sz="0" w:space="0" w:color="auto"/>
          </w:divBdr>
          <w:divsChild>
            <w:div w:id="394088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236945">
      <w:bodyDiv w:val="1"/>
      <w:marLeft w:val="0"/>
      <w:marRight w:val="0"/>
      <w:marTop w:val="0"/>
      <w:marBottom w:val="0"/>
      <w:divBdr>
        <w:top w:val="none" w:sz="0" w:space="0" w:color="auto"/>
        <w:left w:val="none" w:sz="0" w:space="0" w:color="auto"/>
        <w:bottom w:val="none" w:sz="0" w:space="0" w:color="auto"/>
        <w:right w:val="none" w:sz="0" w:space="0" w:color="auto"/>
      </w:divBdr>
    </w:div>
    <w:div w:id="1040863233">
      <w:bodyDiv w:val="1"/>
      <w:marLeft w:val="0"/>
      <w:marRight w:val="0"/>
      <w:marTop w:val="0"/>
      <w:marBottom w:val="0"/>
      <w:divBdr>
        <w:top w:val="none" w:sz="0" w:space="0" w:color="auto"/>
        <w:left w:val="none" w:sz="0" w:space="0" w:color="auto"/>
        <w:bottom w:val="none" w:sz="0" w:space="0" w:color="auto"/>
        <w:right w:val="none" w:sz="0" w:space="0" w:color="auto"/>
      </w:divBdr>
    </w:div>
    <w:div w:id="1042442082">
      <w:bodyDiv w:val="1"/>
      <w:marLeft w:val="0"/>
      <w:marRight w:val="0"/>
      <w:marTop w:val="0"/>
      <w:marBottom w:val="0"/>
      <w:divBdr>
        <w:top w:val="none" w:sz="0" w:space="0" w:color="auto"/>
        <w:left w:val="none" w:sz="0" w:space="0" w:color="auto"/>
        <w:bottom w:val="none" w:sz="0" w:space="0" w:color="auto"/>
        <w:right w:val="none" w:sz="0" w:space="0" w:color="auto"/>
      </w:divBdr>
      <w:divsChild>
        <w:div w:id="1981155130">
          <w:marLeft w:val="0"/>
          <w:marRight w:val="0"/>
          <w:marTop w:val="0"/>
          <w:marBottom w:val="0"/>
          <w:divBdr>
            <w:top w:val="none" w:sz="0" w:space="0" w:color="auto"/>
            <w:left w:val="none" w:sz="0" w:space="0" w:color="auto"/>
            <w:bottom w:val="none" w:sz="0" w:space="0" w:color="auto"/>
            <w:right w:val="none" w:sz="0" w:space="0" w:color="auto"/>
          </w:divBdr>
          <w:divsChild>
            <w:div w:id="212962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837421">
      <w:bodyDiv w:val="1"/>
      <w:marLeft w:val="0"/>
      <w:marRight w:val="0"/>
      <w:marTop w:val="0"/>
      <w:marBottom w:val="0"/>
      <w:divBdr>
        <w:top w:val="none" w:sz="0" w:space="0" w:color="auto"/>
        <w:left w:val="none" w:sz="0" w:space="0" w:color="auto"/>
        <w:bottom w:val="none" w:sz="0" w:space="0" w:color="auto"/>
        <w:right w:val="none" w:sz="0" w:space="0" w:color="auto"/>
      </w:divBdr>
    </w:div>
    <w:div w:id="1052077733">
      <w:bodyDiv w:val="1"/>
      <w:marLeft w:val="0"/>
      <w:marRight w:val="0"/>
      <w:marTop w:val="0"/>
      <w:marBottom w:val="0"/>
      <w:divBdr>
        <w:top w:val="none" w:sz="0" w:space="0" w:color="auto"/>
        <w:left w:val="none" w:sz="0" w:space="0" w:color="auto"/>
        <w:bottom w:val="none" w:sz="0" w:space="0" w:color="auto"/>
        <w:right w:val="none" w:sz="0" w:space="0" w:color="auto"/>
      </w:divBdr>
    </w:div>
    <w:div w:id="1052267313">
      <w:bodyDiv w:val="1"/>
      <w:marLeft w:val="0"/>
      <w:marRight w:val="0"/>
      <w:marTop w:val="0"/>
      <w:marBottom w:val="0"/>
      <w:divBdr>
        <w:top w:val="none" w:sz="0" w:space="0" w:color="auto"/>
        <w:left w:val="none" w:sz="0" w:space="0" w:color="auto"/>
        <w:bottom w:val="none" w:sz="0" w:space="0" w:color="auto"/>
        <w:right w:val="none" w:sz="0" w:space="0" w:color="auto"/>
      </w:divBdr>
    </w:div>
    <w:div w:id="1053700490">
      <w:bodyDiv w:val="1"/>
      <w:marLeft w:val="0"/>
      <w:marRight w:val="0"/>
      <w:marTop w:val="0"/>
      <w:marBottom w:val="0"/>
      <w:divBdr>
        <w:top w:val="none" w:sz="0" w:space="0" w:color="auto"/>
        <w:left w:val="none" w:sz="0" w:space="0" w:color="auto"/>
        <w:bottom w:val="none" w:sz="0" w:space="0" w:color="auto"/>
        <w:right w:val="none" w:sz="0" w:space="0" w:color="auto"/>
      </w:divBdr>
    </w:div>
    <w:div w:id="1081827870">
      <w:bodyDiv w:val="1"/>
      <w:marLeft w:val="0"/>
      <w:marRight w:val="0"/>
      <w:marTop w:val="0"/>
      <w:marBottom w:val="0"/>
      <w:divBdr>
        <w:top w:val="none" w:sz="0" w:space="0" w:color="auto"/>
        <w:left w:val="none" w:sz="0" w:space="0" w:color="auto"/>
        <w:bottom w:val="none" w:sz="0" w:space="0" w:color="auto"/>
        <w:right w:val="none" w:sz="0" w:space="0" w:color="auto"/>
      </w:divBdr>
    </w:div>
    <w:div w:id="1088117058">
      <w:bodyDiv w:val="1"/>
      <w:marLeft w:val="0"/>
      <w:marRight w:val="0"/>
      <w:marTop w:val="0"/>
      <w:marBottom w:val="0"/>
      <w:divBdr>
        <w:top w:val="none" w:sz="0" w:space="0" w:color="auto"/>
        <w:left w:val="none" w:sz="0" w:space="0" w:color="auto"/>
        <w:bottom w:val="none" w:sz="0" w:space="0" w:color="auto"/>
        <w:right w:val="none" w:sz="0" w:space="0" w:color="auto"/>
      </w:divBdr>
    </w:div>
    <w:div w:id="1093546367">
      <w:bodyDiv w:val="1"/>
      <w:marLeft w:val="0"/>
      <w:marRight w:val="0"/>
      <w:marTop w:val="0"/>
      <w:marBottom w:val="0"/>
      <w:divBdr>
        <w:top w:val="none" w:sz="0" w:space="0" w:color="auto"/>
        <w:left w:val="none" w:sz="0" w:space="0" w:color="auto"/>
        <w:bottom w:val="none" w:sz="0" w:space="0" w:color="auto"/>
        <w:right w:val="none" w:sz="0" w:space="0" w:color="auto"/>
      </w:divBdr>
    </w:div>
    <w:div w:id="1101989860">
      <w:bodyDiv w:val="1"/>
      <w:marLeft w:val="0"/>
      <w:marRight w:val="0"/>
      <w:marTop w:val="0"/>
      <w:marBottom w:val="0"/>
      <w:divBdr>
        <w:top w:val="none" w:sz="0" w:space="0" w:color="auto"/>
        <w:left w:val="none" w:sz="0" w:space="0" w:color="auto"/>
        <w:bottom w:val="none" w:sz="0" w:space="0" w:color="auto"/>
        <w:right w:val="none" w:sz="0" w:space="0" w:color="auto"/>
      </w:divBdr>
    </w:div>
    <w:div w:id="1105006558">
      <w:bodyDiv w:val="1"/>
      <w:marLeft w:val="0"/>
      <w:marRight w:val="0"/>
      <w:marTop w:val="0"/>
      <w:marBottom w:val="0"/>
      <w:divBdr>
        <w:top w:val="none" w:sz="0" w:space="0" w:color="auto"/>
        <w:left w:val="none" w:sz="0" w:space="0" w:color="auto"/>
        <w:bottom w:val="none" w:sz="0" w:space="0" w:color="auto"/>
        <w:right w:val="none" w:sz="0" w:space="0" w:color="auto"/>
      </w:divBdr>
    </w:div>
    <w:div w:id="1106071905">
      <w:bodyDiv w:val="1"/>
      <w:marLeft w:val="0"/>
      <w:marRight w:val="0"/>
      <w:marTop w:val="0"/>
      <w:marBottom w:val="0"/>
      <w:divBdr>
        <w:top w:val="none" w:sz="0" w:space="0" w:color="auto"/>
        <w:left w:val="none" w:sz="0" w:space="0" w:color="auto"/>
        <w:bottom w:val="none" w:sz="0" w:space="0" w:color="auto"/>
        <w:right w:val="none" w:sz="0" w:space="0" w:color="auto"/>
      </w:divBdr>
    </w:div>
    <w:div w:id="1106192659">
      <w:bodyDiv w:val="1"/>
      <w:marLeft w:val="0"/>
      <w:marRight w:val="0"/>
      <w:marTop w:val="0"/>
      <w:marBottom w:val="0"/>
      <w:divBdr>
        <w:top w:val="none" w:sz="0" w:space="0" w:color="auto"/>
        <w:left w:val="none" w:sz="0" w:space="0" w:color="auto"/>
        <w:bottom w:val="none" w:sz="0" w:space="0" w:color="auto"/>
        <w:right w:val="none" w:sz="0" w:space="0" w:color="auto"/>
      </w:divBdr>
    </w:div>
    <w:div w:id="1115061032">
      <w:bodyDiv w:val="1"/>
      <w:marLeft w:val="0"/>
      <w:marRight w:val="0"/>
      <w:marTop w:val="0"/>
      <w:marBottom w:val="0"/>
      <w:divBdr>
        <w:top w:val="none" w:sz="0" w:space="0" w:color="auto"/>
        <w:left w:val="none" w:sz="0" w:space="0" w:color="auto"/>
        <w:bottom w:val="none" w:sz="0" w:space="0" w:color="auto"/>
        <w:right w:val="none" w:sz="0" w:space="0" w:color="auto"/>
      </w:divBdr>
    </w:div>
    <w:div w:id="1122188098">
      <w:bodyDiv w:val="1"/>
      <w:marLeft w:val="0"/>
      <w:marRight w:val="0"/>
      <w:marTop w:val="0"/>
      <w:marBottom w:val="0"/>
      <w:divBdr>
        <w:top w:val="none" w:sz="0" w:space="0" w:color="auto"/>
        <w:left w:val="none" w:sz="0" w:space="0" w:color="auto"/>
        <w:bottom w:val="none" w:sz="0" w:space="0" w:color="auto"/>
        <w:right w:val="none" w:sz="0" w:space="0" w:color="auto"/>
      </w:divBdr>
    </w:div>
    <w:div w:id="1123229084">
      <w:bodyDiv w:val="1"/>
      <w:marLeft w:val="0"/>
      <w:marRight w:val="0"/>
      <w:marTop w:val="0"/>
      <w:marBottom w:val="0"/>
      <w:divBdr>
        <w:top w:val="none" w:sz="0" w:space="0" w:color="auto"/>
        <w:left w:val="none" w:sz="0" w:space="0" w:color="auto"/>
        <w:bottom w:val="none" w:sz="0" w:space="0" w:color="auto"/>
        <w:right w:val="none" w:sz="0" w:space="0" w:color="auto"/>
      </w:divBdr>
    </w:div>
    <w:div w:id="1145701356">
      <w:bodyDiv w:val="1"/>
      <w:marLeft w:val="0"/>
      <w:marRight w:val="0"/>
      <w:marTop w:val="0"/>
      <w:marBottom w:val="0"/>
      <w:divBdr>
        <w:top w:val="none" w:sz="0" w:space="0" w:color="auto"/>
        <w:left w:val="none" w:sz="0" w:space="0" w:color="auto"/>
        <w:bottom w:val="none" w:sz="0" w:space="0" w:color="auto"/>
        <w:right w:val="none" w:sz="0" w:space="0" w:color="auto"/>
      </w:divBdr>
      <w:divsChild>
        <w:div w:id="1395811860">
          <w:marLeft w:val="0"/>
          <w:marRight w:val="0"/>
          <w:marTop w:val="0"/>
          <w:marBottom w:val="0"/>
          <w:divBdr>
            <w:top w:val="none" w:sz="0" w:space="0" w:color="auto"/>
            <w:left w:val="none" w:sz="0" w:space="0" w:color="auto"/>
            <w:bottom w:val="none" w:sz="0" w:space="0" w:color="auto"/>
            <w:right w:val="none" w:sz="0" w:space="0" w:color="auto"/>
          </w:divBdr>
          <w:divsChild>
            <w:div w:id="11005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944026">
      <w:bodyDiv w:val="1"/>
      <w:marLeft w:val="0"/>
      <w:marRight w:val="0"/>
      <w:marTop w:val="0"/>
      <w:marBottom w:val="0"/>
      <w:divBdr>
        <w:top w:val="none" w:sz="0" w:space="0" w:color="auto"/>
        <w:left w:val="none" w:sz="0" w:space="0" w:color="auto"/>
        <w:bottom w:val="none" w:sz="0" w:space="0" w:color="auto"/>
        <w:right w:val="none" w:sz="0" w:space="0" w:color="auto"/>
      </w:divBdr>
    </w:div>
    <w:div w:id="1152797465">
      <w:bodyDiv w:val="1"/>
      <w:marLeft w:val="0"/>
      <w:marRight w:val="0"/>
      <w:marTop w:val="0"/>
      <w:marBottom w:val="0"/>
      <w:divBdr>
        <w:top w:val="none" w:sz="0" w:space="0" w:color="auto"/>
        <w:left w:val="none" w:sz="0" w:space="0" w:color="auto"/>
        <w:bottom w:val="none" w:sz="0" w:space="0" w:color="auto"/>
        <w:right w:val="none" w:sz="0" w:space="0" w:color="auto"/>
      </w:divBdr>
      <w:divsChild>
        <w:div w:id="1163011553">
          <w:marLeft w:val="0"/>
          <w:marRight w:val="0"/>
          <w:marTop w:val="0"/>
          <w:marBottom w:val="0"/>
          <w:divBdr>
            <w:top w:val="none" w:sz="0" w:space="0" w:color="auto"/>
            <w:left w:val="none" w:sz="0" w:space="0" w:color="auto"/>
            <w:bottom w:val="none" w:sz="0" w:space="0" w:color="auto"/>
            <w:right w:val="none" w:sz="0" w:space="0" w:color="auto"/>
          </w:divBdr>
          <w:divsChild>
            <w:div w:id="213551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132057">
      <w:bodyDiv w:val="1"/>
      <w:marLeft w:val="0"/>
      <w:marRight w:val="0"/>
      <w:marTop w:val="0"/>
      <w:marBottom w:val="0"/>
      <w:divBdr>
        <w:top w:val="none" w:sz="0" w:space="0" w:color="auto"/>
        <w:left w:val="none" w:sz="0" w:space="0" w:color="auto"/>
        <w:bottom w:val="none" w:sz="0" w:space="0" w:color="auto"/>
        <w:right w:val="none" w:sz="0" w:space="0" w:color="auto"/>
      </w:divBdr>
    </w:div>
    <w:div w:id="1179082065">
      <w:bodyDiv w:val="1"/>
      <w:marLeft w:val="0"/>
      <w:marRight w:val="0"/>
      <w:marTop w:val="0"/>
      <w:marBottom w:val="0"/>
      <w:divBdr>
        <w:top w:val="none" w:sz="0" w:space="0" w:color="auto"/>
        <w:left w:val="none" w:sz="0" w:space="0" w:color="auto"/>
        <w:bottom w:val="none" w:sz="0" w:space="0" w:color="auto"/>
        <w:right w:val="none" w:sz="0" w:space="0" w:color="auto"/>
      </w:divBdr>
      <w:divsChild>
        <w:div w:id="537667598">
          <w:marLeft w:val="0"/>
          <w:marRight w:val="0"/>
          <w:marTop w:val="0"/>
          <w:marBottom w:val="0"/>
          <w:divBdr>
            <w:top w:val="none" w:sz="0" w:space="0" w:color="auto"/>
            <w:left w:val="none" w:sz="0" w:space="0" w:color="auto"/>
            <w:bottom w:val="none" w:sz="0" w:space="0" w:color="auto"/>
            <w:right w:val="none" w:sz="0" w:space="0" w:color="auto"/>
          </w:divBdr>
          <w:divsChild>
            <w:div w:id="5625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279906">
      <w:bodyDiv w:val="1"/>
      <w:marLeft w:val="0"/>
      <w:marRight w:val="0"/>
      <w:marTop w:val="0"/>
      <w:marBottom w:val="0"/>
      <w:divBdr>
        <w:top w:val="none" w:sz="0" w:space="0" w:color="auto"/>
        <w:left w:val="none" w:sz="0" w:space="0" w:color="auto"/>
        <w:bottom w:val="none" w:sz="0" w:space="0" w:color="auto"/>
        <w:right w:val="none" w:sz="0" w:space="0" w:color="auto"/>
      </w:divBdr>
      <w:divsChild>
        <w:div w:id="301081147">
          <w:marLeft w:val="0"/>
          <w:marRight w:val="0"/>
          <w:marTop w:val="0"/>
          <w:marBottom w:val="0"/>
          <w:divBdr>
            <w:top w:val="none" w:sz="0" w:space="0" w:color="auto"/>
            <w:left w:val="none" w:sz="0" w:space="0" w:color="auto"/>
            <w:bottom w:val="none" w:sz="0" w:space="0" w:color="auto"/>
            <w:right w:val="none" w:sz="0" w:space="0" w:color="auto"/>
          </w:divBdr>
        </w:div>
        <w:div w:id="370544580">
          <w:marLeft w:val="0"/>
          <w:marRight w:val="0"/>
          <w:marTop w:val="0"/>
          <w:marBottom w:val="0"/>
          <w:divBdr>
            <w:top w:val="none" w:sz="0" w:space="0" w:color="auto"/>
            <w:left w:val="none" w:sz="0" w:space="0" w:color="auto"/>
            <w:bottom w:val="none" w:sz="0" w:space="0" w:color="auto"/>
            <w:right w:val="none" w:sz="0" w:space="0" w:color="auto"/>
          </w:divBdr>
        </w:div>
        <w:div w:id="495414630">
          <w:marLeft w:val="0"/>
          <w:marRight w:val="0"/>
          <w:marTop w:val="0"/>
          <w:marBottom w:val="0"/>
          <w:divBdr>
            <w:top w:val="none" w:sz="0" w:space="0" w:color="auto"/>
            <w:left w:val="none" w:sz="0" w:space="0" w:color="auto"/>
            <w:bottom w:val="none" w:sz="0" w:space="0" w:color="auto"/>
            <w:right w:val="none" w:sz="0" w:space="0" w:color="auto"/>
          </w:divBdr>
        </w:div>
        <w:div w:id="899096401">
          <w:marLeft w:val="0"/>
          <w:marRight w:val="0"/>
          <w:marTop w:val="0"/>
          <w:marBottom w:val="0"/>
          <w:divBdr>
            <w:top w:val="none" w:sz="0" w:space="0" w:color="auto"/>
            <w:left w:val="none" w:sz="0" w:space="0" w:color="auto"/>
            <w:bottom w:val="none" w:sz="0" w:space="0" w:color="auto"/>
            <w:right w:val="none" w:sz="0" w:space="0" w:color="auto"/>
          </w:divBdr>
        </w:div>
        <w:div w:id="994331792">
          <w:marLeft w:val="0"/>
          <w:marRight w:val="0"/>
          <w:marTop w:val="0"/>
          <w:marBottom w:val="0"/>
          <w:divBdr>
            <w:top w:val="none" w:sz="0" w:space="0" w:color="auto"/>
            <w:left w:val="none" w:sz="0" w:space="0" w:color="auto"/>
            <w:bottom w:val="none" w:sz="0" w:space="0" w:color="auto"/>
            <w:right w:val="none" w:sz="0" w:space="0" w:color="auto"/>
          </w:divBdr>
        </w:div>
        <w:div w:id="1201043337">
          <w:marLeft w:val="0"/>
          <w:marRight w:val="0"/>
          <w:marTop w:val="0"/>
          <w:marBottom w:val="0"/>
          <w:divBdr>
            <w:top w:val="none" w:sz="0" w:space="0" w:color="auto"/>
            <w:left w:val="none" w:sz="0" w:space="0" w:color="auto"/>
            <w:bottom w:val="none" w:sz="0" w:space="0" w:color="auto"/>
            <w:right w:val="none" w:sz="0" w:space="0" w:color="auto"/>
          </w:divBdr>
        </w:div>
        <w:div w:id="1243491564">
          <w:marLeft w:val="0"/>
          <w:marRight w:val="0"/>
          <w:marTop w:val="0"/>
          <w:marBottom w:val="0"/>
          <w:divBdr>
            <w:top w:val="none" w:sz="0" w:space="0" w:color="auto"/>
            <w:left w:val="none" w:sz="0" w:space="0" w:color="auto"/>
            <w:bottom w:val="none" w:sz="0" w:space="0" w:color="auto"/>
            <w:right w:val="none" w:sz="0" w:space="0" w:color="auto"/>
          </w:divBdr>
        </w:div>
        <w:div w:id="1328630975">
          <w:marLeft w:val="0"/>
          <w:marRight w:val="0"/>
          <w:marTop w:val="0"/>
          <w:marBottom w:val="0"/>
          <w:divBdr>
            <w:top w:val="none" w:sz="0" w:space="0" w:color="auto"/>
            <w:left w:val="none" w:sz="0" w:space="0" w:color="auto"/>
            <w:bottom w:val="none" w:sz="0" w:space="0" w:color="auto"/>
            <w:right w:val="none" w:sz="0" w:space="0" w:color="auto"/>
          </w:divBdr>
        </w:div>
        <w:div w:id="1366951241">
          <w:marLeft w:val="0"/>
          <w:marRight w:val="0"/>
          <w:marTop w:val="0"/>
          <w:marBottom w:val="0"/>
          <w:divBdr>
            <w:top w:val="none" w:sz="0" w:space="0" w:color="auto"/>
            <w:left w:val="none" w:sz="0" w:space="0" w:color="auto"/>
            <w:bottom w:val="none" w:sz="0" w:space="0" w:color="auto"/>
            <w:right w:val="none" w:sz="0" w:space="0" w:color="auto"/>
          </w:divBdr>
        </w:div>
        <w:div w:id="1398095340">
          <w:marLeft w:val="0"/>
          <w:marRight w:val="0"/>
          <w:marTop w:val="0"/>
          <w:marBottom w:val="0"/>
          <w:divBdr>
            <w:top w:val="none" w:sz="0" w:space="0" w:color="auto"/>
            <w:left w:val="none" w:sz="0" w:space="0" w:color="auto"/>
            <w:bottom w:val="none" w:sz="0" w:space="0" w:color="auto"/>
            <w:right w:val="none" w:sz="0" w:space="0" w:color="auto"/>
          </w:divBdr>
        </w:div>
        <w:div w:id="1464158118">
          <w:marLeft w:val="0"/>
          <w:marRight w:val="0"/>
          <w:marTop w:val="0"/>
          <w:marBottom w:val="0"/>
          <w:divBdr>
            <w:top w:val="none" w:sz="0" w:space="0" w:color="auto"/>
            <w:left w:val="none" w:sz="0" w:space="0" w:color="auto"/>
            <w:bottom w:val="none" w:sz="0" w:space="0" w:color="auto"/>
            <w:right w:val="none" w:sz="0" w:space="0" w:color="auto"/>
          </w:divBdr>
        </w:div>
        <w:div w:id="1514879816">
          <w:marLeft w:val="0"/>
          <w:marRight w:val="0"/>
          <w:marTop w:val="0"/>
          <w:marBottom w:val="0"/>
          <w:divBdr>
            <w:top w:val="none" w:sz="0" w:space="0" w:color="auto"/>
            <w:left w:val="none" w:sz="0" w:space="0" w:color="auto"/>
            <w:bottom w:val="none" w:sz="0" w:space="0" w:color="auto"/>
            <w:right w:val="none" w:sz="0" w:space="0" w:color="auto"/>
          </w:divBdr>
        </w:div>
        <w:div w:id="1541241488">
          <w:marLeft w:val="0"/>
          <w:marRight w:val="0"/>
          <w:marTop w:val="0"/>
          <w:marBottom w:val="0"/>
          <w:divBdr>
            <w:top w:val="none" w:sz="0" w:space="0" w:color="auto"/>
            <w:left w:val="none" w:sz="0" w:space="0" w:color="auto"/>
            <w:bottom w:val="none" w:sz="0" w:space="0" w:color="auto"/>
            <w:right w:val="none" w:sz="0" w:space="0" w:color="auto"/>
          </w:divBdr>
        </w:div>
        <w:div w:id="1654602545">
          <w:marLeft w:val="0"/>
          <w:marRight w:val="0"/>
          <w:marTop w:val="0"/>
          <w:marBottom w:val="0"/>
          <w:divBdr>
            <w:top w:val="none" w:sz="0" w:space="0" w:color="auto"/>
            <w:left w:val="none" w:sz="0" w:space="0" w:color="auto"/>
            <w:bottom w:val="none" w:sz="0" w:space="0" w:color="auto"/>
            <w:right w:val="none" w:sz="0" w:space="0" w:color="auto"/>
          </w:divBdr>
        </w:div>
        <w:div w:id="1700814813">
          <w:marLeft w:val="0"/>
          <w:marRight w:val="0"/>
          <w:marTop w:val="0"/>
          <w:marBottom w:val="0"/>
          <w:divBdr>
            <w:top w:val="none" w:sz="0" w:space="0" w:color="auto"/>
            <w:left w:val="none" w:sz="0" w:space="0" w:color="auto"/>
            <w:bottom w:val="none" w:sz="0" w:space="0" w:color="auto"/>
            <w:right w:val="none" w:sz="0" w:space="0" w:color="auto"/>
          </w:divBdr>
        </w:div>
        <w:div w:id="1701201183">
          <w:marLeft w:val="0"/>
          <w:marRight w:val="0"/>
          <w:marTop w:val="0"/>
          <w:marBottom w:val="0"/>
          <w:divBdr>
            <w:top w:val="none" w:sz="0" w:space="0" w:color="auto"/>
            <w:left w:val="none" w:sz="0" w:space="0" w:color="auto"/>
            <w:bottom w:val="none" w:sz="0" w:space="0" w:color="auto"/>
            <w:right w:val="none" w:sz="0" w:space="0" w:color="auto"/>
          </w:divBdr>
        </w:div>
        <w:div w:id="1865751729">
          <w:marLeft w:val="0"/>
          <w:marRight w:val="0"/>
          <w:marTop w:val="0"/>
          <w:marBottom w:val="0"/>
          <w:divBdr>
            <w:top w:val="none" w:sz="0" w:space="0" w:color="auto"/>
            <w:left w:val="none" w:sz="0" w:space="0" w:color="auto"/>
            <w:bottom w:val="none" w:sz="0" w:space="0" w:color="auto"/>
            <w:right w:val="none" w:sz="0" w:space="0" w:color="auto"/>
          </w:divBdr>
        </w:div>
        <w:div w:id="2000771057">
          <w:marLeft w:val="0"/>
          <w:marRight w:val="0"/>
          <w:marTop w:val="0"/>
          <w:marBottom w:val="0"/>
          <w:divBdr>
            <w:top w:val="none" w:sz="0" w:space="0" w:color="auto"/>
            <w:left w:val="none" w:sz="0" w:space="0" w:color="auto"/>
            <w:bottom w:val="none" w:sz="0" w:space="0" w:color="auto"/>
            <w:right w:val="none" w:sz="0" w:space="0" w:color="auto"/>
          </w:divBdr>
        </w:div>
      </w:divsChild>
    </w:div>
    <w:div w:id="1183978244">
      <w:bodyDiv w:val="1"/>
      <w:marLeft w:val="0"/>
      <w:marRight w:val="0"/>
      <w:marTop w:val="0"/>
      <w:marBottom w:val="0"/>
      <w:divBdr>
        <w:top w:val="none" w:sz="0" w:space="0" w:color="auto"/>
        <w:left w:val="none" w:sz="0" w:space="0" w:color="auto"/>
        <w:bottom w:val="none" w:sz="0" w:space="0" w:color="auto"/>
        <w:right w:val="none" w:sz="0" w:space="0" w:color="auto"/>
      </w:divBdr>
    </w:div>
    <w:div w:id="1212763875">
      <w:bodyDiv w:val="1"/>
      <w:marLeft w:val="0"/>
      <w:marRight w:val="0"/>
      <w:marTop w:val="0"/>
      <w:marBottom w:val="0"/>
      <w:divBdr>
        <w:top w:val="none" w:sz="0" w:space="0" w:color="auto"/>
        <w:left w:val="none" w:sz="0" w:space="0" w:color="auto"/>
        <w:bottom w:val="none" w:sz="0" w:space="0" w:color="auto"/>
        <w:right w:val="none" w:sz="0" w:space="0" w:color="auto"/>
      </w:divBdr>
    </w:div>
    <w:div w:id="1228690720">
      <w:bodyDiv w:val="1"/>
      <w:marLeft w:val="0"/>
      <w:marRight w:val="0"/>
      <w:marTop w:val="0"/>
      <w:marBottom w:val="0"/>
      <w:divBdr>
        <w:top w:val="none" w:sz="0" w:space="0" w:color="auto"/>
        <w:left w:val="none" w:sz="0" w:space="0" w:color="auto"/>
        <w:bottom w:val="none" w:sz="0" w:space="0" w:color="auto"/>
        <w:right w:val="none" w:sz="0" w:space="0" w:color="auto"/>
      </w:divBdr>
    </w:div>
    <w:div w:id="1238904546">
      <w:bodyDiv w:val="1"/>
      <w:marLeft w:val="0"/>
      <w:marRight w:val="0"/>
      <w:marTop w:val="0"/>
      <w:marBottom w:val="0"/>
      <w:divBdr>
        <w:top w:val="none" w:sz="0" w:space="0" w:color="auto"/>
        <w:left w:val="none" w:sz="0" w:space="0" w:color="auto"/>
        <w:bottom w:val="none" w:sz="0" w:space="0" w:color="auto"/>
        <w:right w:val="none" w:sz="0" w:space="0" w:color="auto"/>
      </w:divBdr>
    </w:div>
    <w:div w:id="1249802456">
      <w:bodyDiv w:val="1"/>
      <w:marLeft w:val="0"/>
      <w:marRight w:val="0"/>
      <w:marTop w:val="0"/>
      <w:marBottom w:val="0"/>
      <w:divBdr>
        <w:top w:val="none" w:sz="0" w:space="0" w:color="auto"/>
        <w:left w:val="none" w:sz="0" w:space="0" w:color="auto"/>
        <w:bottom w:val="none" w:sz="0" w:space="0" w:color="auto"/>
        <w:right w:val="none" w:sz="0" w:space="0" w:color="auto"/>
      </w:divBdr>
      <w:divsChild>
        <w:div w:id="838621777">
          <w:marLeft w:val="0"/>
          <w:marRight w:val="0"/>
          <w:marTop w:val="0"/>
          <w:marBottom w:val="0"/>
          <w:divBdr>
            <w:top w:val="none" w:sz="0" w:space="0" w:color="auto"/>
            <w:left w:val="none" w:sz="0" w:space="0" w:color="auto"/>
            <w:bottom w:val="none" w:sz="0" w:space="0" w:color="auto"/>
            <w:right w:val="none" w:sz="0" w:space="0" w:color="auto"/>
          </w:divBdr>
        </w:div>
        <w:div w:id="1952274047">
          <w:marLeft w:val="0"/>
          <w:marRight w:val="0"/>
          <w:marTop w:val="0"/>
          <w:marBottom w:val="0"/>
          <w:divBdr>
            <w:top w:val="none" w:sz="0" w:space="0" w:color="auto"/>
            <w:left w:val="none" w:sz="0" w:space="0" w:color="auto"/>
            <w:bottom w:val="none" w:sz="0" w:space="0" w:color="auto"/>
            <w:right w:val="none" w:sz="0" w:space="0" w:color="auto"/>
          </w:divBdr>
        </w:div>
        <w:div w:id="2008945871">
          <w:marLeft w:val="0"/>
          <w:marRight w:val="0"/>
          <w:marTop w:val="0"/>
          <w:marBottom w:val="0"/>
          <w:divBdr>
            <w:top w:val="none" w:sz="0" w:space="0" w:color="auto"/>
            <w:left w:val="none" w:sz="0" w:space="0" w:color="auto"/>
            <w:bottom w:val="none" w:sz="0" w:space="0" w:color="auto"/>
            <w:right w:val="none" w:sz="0" w:space="0" w:color="auto"/>
          </w:divBdr>
        </w:div>
      </w:divsChild>
    </w:div>
    <w:div w:id="1250046436">
      <w:bodyDiv w:val="1"/>
      <w:marLeft w:val="0"/>
      <w:marRight w:val="0"/>
      <w:marTop w:val="0"/>
      <w:marBottom w:val="0"/>
      <w:divBdr>
        <w:top w:val="none" w:sz="0" w:space="0" w:color="auto"/>
        <w:left w:val="none" w:sz="0" w:space="0" w:color="auto"/>
        <w:bottom w:val="none" w:sz="0" w:space="0" w:color="auto"/>
        <w:right w:val="none" w:sz="0" w:space="0" w:color="auto"/>
      </w:divBdr>
    </w:div>
    <w:div w:id="1253733781">
      <w:bodyDiv w:val="1"/>
      <w:marLeft w:val="0"/>
      <w:marRight w:val="0"/>
      <w:marTop w:val="0"/>
      <w:marBottom w:val="0"/>
      <w:divBdr>
        <w:top w:val="none" w:sz="0" w:space="0" w:color="auto"/>
        <w:left w:val="none" w:sz="0" w:space="0" w:color="auto"/>
        <w:bottom w:val="none" w:sz="0" w:space="0" w:color="auto"/>
        <w:right w:val="none" w:sz="0" w:space="0" w:color="auto"/>
      </w:divBdr>
    </w:div>
    <w:div w:id="1260024233">
      <w:bodyDiv w:val="1"/>
      <w:marLeft w:val="0"/>
      <w:marRight w:val="0"/>
      <w:marTop w:val="0"/>
      <w:marBottom w:val="0"/>
      <w:divBdr>
        <w:top w:val="none" w:sz="0" w:space="0" w:color="auto"/>
        <w:left w:val="none" w:sz="0" w:space="0" w:color="auto"/>
        <w:bottom w:val="none" w:sz="0" w:space="0" w:color="auto"/>
        <w:right w:val="none" w:sz="0" w:space="0" w:color="auto"/>
      </w:divBdr>
    </w:div>
    <w:div w:id="1267348480">
      <w:bodyDiv w:val="1"/>
      <w:marLeft w:val="0"/>
      <w:marRight w:val="0"/>
      <w:marTop w:val="0"/>
      <w:marBottom w:val="0"/>
      <w:divBdr>
        <w:top w:val="none" w:sz="0" w:space="0" w:color="auto"/>
        <w:left w:val="none" w:sz="0" w:space="0" w:color="auto"/>
        <w:bottom w:val="none" w:sz="0" w:space="0" w:color="auto"/>
        <w:right w:val="none" w:sz="0" w:space="0" w:color="auto"/>
      </w:divBdr>
    </w:div>
    <w:div w:id="1269044643">
      <w:bodyDiv w:val="1"/>
      <w:marLeft w:val="0"/>
      <w:marRight w:val="0"/>
      <w:marTop w:val="0"/>
      <w:marBottom w:val="0"/>
      <w:divBdr>
        <w:top w:val="none" w:sz="0" w:space="0" w:color="auto"/>
        <w:left w:val="none" w:sz="0" w:space="0" w:color="auto"/>
        <w:bottom w:val="none" w:sz="0" w:space="0" w:color="auto"/>
        <w:right w:val="none" w:sz="0" w:space="0" w:color="auto"/>
      </w:divBdr>
      <w:divsChild>
        <w:div w:id="600382011">
          <w:marLeft w:val="0"/>
          <w:marRight w:val="0"/>
          <w:marTop w:val="0"/>
          <w:marBottom w:val="0"/>
          <w:divBdr>
            <w:top w:val="none" w:sz="0" w:space="0" w:color="auto"/>
            <w:left w:val="none" w:sz="0" w:space="0" w:color="auto"/>
            <w:bottom w:val="none" w:sz="0" w:space="0" w:color="auto"/>
            <w:right w:val="none" w:sz="0" w:space="0" w:color="auto"/>
          </w:divBdr>
          <w:divsChild>
            <w:div w:id="181706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439650">
      <w:bodyDiv w:val="1"/>
      <w:marLeft w:val="0"/>
      <w:marRight w:val="0"/>
      <w:marTop w:val="0"/>
      <w:marBottom w:val="0"/>
      <w:divBdr>
        <w:top w:val="none" w:sz="0" w:space="0" w:color="auto"/>
        <w:left w:val="none" w:sz="0" w:space="0" w:color="auto"/>
        <w:bottom w:val="none" w:sz="0" w:space="0" w:color="auto"/>
        <w:right w:val="none" w:sz="0" w:space="0" w:color="auto"/>
      </w:divBdr>
    </w:div>
    <w:div w:id="1290092264">
      <w:bodyDiv w:val="1"/>
      <w:marLeft w:val="0"/>
      <w:marRight w:val="0"/>
      <w:marTop w:val="0"/>
      <w:marBottom w:val="0"/>
      <w:divBdr>
        <w:top w:val="none" w:sz="0" w:space="0" w:color="auto"/>
        <w:left w:val="none" w:sz="0" w:space="0" w:color="auto"/>
        <w:bottom w:val="none" w:sz="0" w:space="0" w:color="auto"/>
        <w:right w:val="none" w:sz="0" w:space="0" w:color="auto"/>
      </w:divBdr>
      <w:divsChild>
        <w:div w:id="1434278757">
          <w:marLeft w:val="0"/>
          <w:marRight w:val="0"/>
          <w:marTop w:val="0"/>
          <w:marBottom w:val="0"/>
          <w:divBdr>
            <w:top w:val="none" w:sz="0" w:space="0" w:color="auto"/>
            <w:left w:val="none" w:sz="0" w:space="0" w:color="auto"/>
            <w:bottom w:val="none" w:sz="0" w:space="0" w:color="auto"/>
            <w:right w:val="none" w:sz="0" w:space="0" w:color="auto"/>
          </w:divBdr>
          <w:divsChild>
            <w:div w:id="29001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288166">
      <w:bodyDiv w:val="1"/>
      <w:marLeft w:val="0"/>
      <w:marRight w:val="0"/>
      <w:marTop w:val="0"/>
      <w:marBottom w:val="0"/>
      <w:divBdr>
        <w:top w:val="none" w:sz="0" w:space="0" w:color="auto"/>
        <w:left w:val="none" w:sz="0" w:space="0" w:color="auto"/>
        <w:bottom w:val="none" w:sz="0" w:space="0" w:color="auto"/>
        <w:right w:val="none" w:sz="0" w:space="0" w:color="auto"/>
      </w:divBdr>
    </w:div>
    <w:div w:id="1296177902">
      <w:bodyDiv w:val="1"/>
      <w:marLeft w:val="0"/>
      <w:marRight w:val="0"/>
      <w:marTop w:val="0"/>
      <w:marBottom w:val="0"/>
      <w:divBdr>
        <w:top w:val="none" w:sz="0" w:space="0" w:color="auto"/>
        <w:left w:val="none" w:sz="0" w:space="0" w:color="auto"/>
        <w:bottom w:val="none" w:sz="0" w:space="0" w:color="auto"/>
        <w:right w:val="none" w:sz="0" w:space="0" w:color="auto"/>
      </w:divBdr>
      <w:divsChild>
        <w:div w:id="1963880431">
          <w:marLeft w:val="360"/>
          <w:marRight w:val="0"/>
          <w:marTop w:val="100"/>
          <w:marBottom w:val="0"/>
          <w:divBdr>
            <w:top w:val="none" w:sz="0" w:space="0" w:color="auto"/>
            <w:left w:val="none" w:sz="0" w:space="0" w:color="auto"/>
            <w:bottom w:val="none" w:sz="0" w:space="0" w:color="auto"/>
            <w:right w:val="none" w:sz="0" w:space="0" w:color="auto"/>
          </w:divBdr>
        </w:div>
        <w:div w:id="2094933110">
          <w:marLeft w:val="360"/>
          <w:marRight w:val="0"/>
          <w:marTop w:val="100"/>
          <w:marBottom w:val="0"/>
          <w:divBdr>
            <w:top w:val="none" w:sz="0" w:space="0" w:color="auto"/>
            <w:left w:val="none" w:sz="0" w:space="0" w:color="auto"/>
            <w:bottom w:val="none" w:sz="0" w:space="0" w:color="auto"/>
            <w:right w:val="none" w:sz="0" w:space="0" w:color="auto"/>
          </w:divBdr>
        </w:div>
      </w:divsChild>
    </w:div>
    <w:div w:id="1297568834">
      <w:bodyDiv w:val="1"/>
      <w:marLeft w:val="0"/>
      <w:marRight w:val="0"/>
      <w:marTop w:val="0"/>
      <w:marBottom w:val="0"/>
      <w:divBdr>
        <w:top w:val="none" w:sz="0" w:space="0" w:color="auto"/>
        <w:left w:val="none" w:sz="0" w:space="0" w:color="auto"/>
        <w:bottom w:val="none" w:sz="0" w:space="0" w:color="auto"/>
        <w:right w:val="none" w:sz="0" w:space="0" w:color="auto"/>
      </w:divBdr>
    </w:div>
    <w:div w:id="1315794136">
      <w:bodyDiv w:val="1"/>
      <w:marLeft w:val="0"/>
      <w:marRight w:val="0"/>
      <w:marTop w:val="0"/>
      <w:marBottom w:val="0"/>
      <w:divBdr>
        <w:top w:val="none" w:sz="0" w:space="0" w:color="auto"/>
        <w:left w:val="none" w:sz="0" w:space="0" w:color="auto"/>
        <w:bottom w:val="none" w:sz="0" w:space="0" w:color="auto"/>
        <w:right w:val="none" w:sz="0" w:space="0" w:color="auto"/>
      </w:divBdr>
    </w:div>
    <w:div w:id="1316452596">
      <w:bodyDiv w:val="1"/>
      <w:marLeft w:val="0"/>
      <w:marRight w:val="0"/>
      <w:marTop w:val="0"/>
      <w:marBottom w:val="0"/>
      <w:divBdr>
        <w:top w:val="none" w:sz="0" w:space="0" w:color="auto"/>
        <w:left w:val="none" w:sz="0" w:space="0" w:color="auto"/>
        <w:bottom w:val="none" w:sz="0" w:space="0" w:color="auto"/>
        <w:right w:val="none" w:sz="0" w:space="0" w:color="auto"/>
      </w:divBdr>
    </w:div>
    <w:div w:id="1317300670">
      <w:bodyDiv w:val="1"/>
      <w:marLeft w:val="0"/>
      <w:marRight w:val="0"/>
      <w:marTop w:val="0"/>
      <w:marBottom w:val="0"/>
      <w:divBdr>
        <w:top w:val="none" w:sz="0" w:space="0" w:color="auto"/>
        <w:left w:val="none" w:sz="0" w:space="0" w:color="auto"/>
        <w:bottom w:val="none" w:sz="0" w:space="0" w:color="auto"/>
        <w:right w:val="none" w:sz="0" w:space="0" w:color="auto"/>
      </w:divBdr>
    </w:div>
    <w:div w:id="1317685268">
      <w:bodyDiv w:val="1"/>
      <w:marLeft w:val="0"/>
      <w:marRight w:val="0"/>
      <w:marTop w:val="0"/>
      <w:marBottom w:val="0"/>
      <w:divBdr>
        <w:top w:val="none" w:sz="0" w:space="0" w:color="auto"/>
        <w:left w:val="none" w:sz="0" w:space="0" w:color="auto"/>
        <w:bottom w:val="none" w:sz="0" w:space="0" w:color="auto"/>
        <w:right w:val="none" w:sz="0" w:space="0" w:color="auto"/>
      </w:divBdr>
      <w:divsChild>
        <w:div w:id="1276525818">
          <w:marLeft w:val="0"/>
          <w:marRight w:val="0"/>
          <w:marTop w:val="0"/>
          <w:marBottom w:val="0"/>
          <w:divBdr>
            <w:top w:val="none" w:sz="0" w:space="0" w:color="auto"/>
            <w:left w:val="none" w:sz="0" w:space="0" w:color="auto"/>
            <w:bottom w:val="none" w:sz="0" w:space="0" w:color="auto"/>
            <w:right w:val="none" w:sz="0" w:space="0" w:color="auto"/>
          </w:divBdr>
          <w:divsChild>
            <w:div w:id="49082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185671">
      <w:bodyDiv w:val="1"/>
      <w:marLeft w:val="0"/>
      <w:marRight w:val="0"/>
      <w:marTop w:val="0"/>
      <w:marBottom w:val="0"/>
      <w:divBdr>
        <w:top w:val="none" w:sz="0" w:space="0" w:color="auto"/>
        <w:left w:val="none" w:sz="0" w:space="0" w:color="auto"/>
        <w:bottom w:val="none" w:sz="0" w:space="0" w:color="auto"/>
        <w:right w:val="none" w:sz="0" w:space="0" w:color="auto"/>
      </w:divBdr>
    </w:div>
    <w:div w:id="1327202226">
      <w:bodyDiv w:val="1"/>
      <w:marLeft w:val="0"/>
      <w:marRight w:val="0"/>
      <w:marTop w:val="0"/>
      <w:marBottom w:val="0"/>
      <w:divBdr>
        <w:top w:val="none" w:sz="0" w:space="0" w:color="auto"/>
        <w:left w:val="none" w:sz="0" w:space="0" w:color="auto"/>
        <w:bottom w:val="none" w:sz="0" w:space="0" w:color="auto"/>
        <w:right w:val="none" w:sz="0" w:space="0" w:color="auto"/>
      </w:divBdr>
      <w:divsChild>
        <w:div w:id="1425615246">
          <w:marLeft w:val="0"/>
          <w:marRight w:val="0"/>
          <w:marTop w:val="0"/>
          <w:marBottom w:val="0"/>
          <w:divBdr>
            <w:top w:val="none" w:sz="0" w:space="0" w:color="auto"/>
            <w:left w:val="none" w:sz="0" w:space="0" w:color="auto"/>
            <w:bottom w:val="none" w:sz="0" w:space="0" w:color="auto"/>
            <w:right w:val="none" w:sz="0" w:space="0" w:color="auto"/>
          </w:divBdr>
          <w:divsChild>
            <w:div w:id="494686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434939">
      <w:bodyDiv w:val="1"/>
      <w:marLeft w:val="0"/>
      <w:marRight w:val="0"/>
      <w:marTop w:val="0"/>
      <w:marBottom w:val="0"/>
      <w:divBdr>
        <w:top w:val="none" w:sz="0" w:space="0" w:color="auto"/>
        <w:left w:val="none" w:sz="0" w:space="0" w:color="auto"/>
        <w:bottom w:val="none" w:sz="0" w:space="0" w:color="auto"/>
        <w:right w:val="none" w:sz="0" w:space="0" w:color="auto"/>
      </w:divBdr>
    </w:div>
    <w:div w:id="1363820390">
      <w:bodyDiv w:val="1"/>
      <w:marLeft w:val="0"/>
      <w:marRight w:val="0"/>
      <w:marTop w:val="0"/>
      <w:marBottom w:val="0"/>
      <w:divBdr>
        <w:top w:val="none" w:sz="0" w:space="0" w:color="auto"/>
        <w:left w:val="none" w:sz="0" w:space="0" w:color="auto"/>
        <w:bottom w:val="none" w:sz="0" w:space="0" w:color="auto"/>
        <w:right w:val="none" w:sz="0" w:space="0" w:color="auto"/>
      </w:divBdr>
      <w:divsChild>
        <w:div w:id="1805080067">
          <w:marLeft w:val="0"/>
          <w:marRight w:val="0"/>
          <w:marTop w:val="0"/>
          <w:marBottom w:val="0"/>
          <w:divBdr>
            <w:top w:val="none" w:sz="0" w:space="0" w:color="auto"/>
            <w:left w:val="none" w:sz="0" w:space="0" w:color="auto"/>
            <w:bottom w:val="none" w:sz="0" w:space="0" w:color="auto"/>
            <w:right w:val="none" w:sz="0" w:space="0" w:color="auto"/>
          </w:divBdr>
          <w:divsChild>
            <w:div w:id="111995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837765">
      <w:bodyDiv w:val="1"/>
      <w:marLeft w:val="0"/>
      <w:marRight w:val="0"/>
      <w:marTop w:val="0"/>
      <w:marBottom w:val="0"/>
      <w:divBdr>
        <w:top w:val="none" w:sz="0" w:space="0" w:color="auto"/>
        <w:left w:val="none" w:sz="0" w:space="0" w:color="auto"/>
        <w:bottom w:val="none" w:sz="0" w:space="0" w:color="auto"/>
        <w:right w:val="none" w:sz="0" w:space="0" w:color="auto"/>
      </w:divBdr>
    </w:div>
    <w:div w:id="1372417454">
      <w:bodyDiv w:val="1"/>
      <w:marLeft w:val="0"/>
      <w:marRight w:val="0"/>
      <w:marTop w:val="0"/>
      <w:marBottom w:val="0"/>
      <w:divBdr>
        <w:top w:val="none" w:sz="0" w:space="0" w:color="auto"/>
        <w:left w:val="none" w:sz="0" w:space="0" w:color="auto"/>
        <w:bottom w:val="none" w:sz="0" w:space="0" w:color="auto"/>
        <w:right w:val="none" w:sz="0" w:space="0" w:color="auto"/>
      </w:divBdr>
    </w:div>
    <w:div w:id="1377045828">
      <w:bodyDiv w:val="1"/>
      <w:marLeft w:val="0"/>
      <w:marRight w:val="0"/>
      <w:marTop w:val="0"/>
      <w:marBottom w:val="0"/>
      <w:divBdr>
        <w:top w:val="none" w:sz="0" w:space="0" w:color="auto"/>
        <w:left w:val="none" w:sz="0" w:space="0" w:color="auto"/>
        <w:bottom w:val="none" w:sz="0" w:space="0" w:color="auto"/>
        <w:right w:val="none" w:sz="0" w:space="0" w:color="auto"/>
      </w:divBdr>
    </w:div>
    <w:div w:id="1383022117">
      <w:bodyDiv w:val="1"/>
      <w:marLeft w:val="0"/>
      <w:marRight w:val="0"/>
      <w:marTop w:val="0"/>
      <w:marBottom w:val="0"/>
      <w:divBdr>
        <w:top w:val="none" w:sz="0" w:space="0" w:color="auto"/>
        <w:left w:val="none" w:sz="0" w:space="0" w:color="auto"/>
        <w:bottom w:val="none" w:sz="0" w:space="0" w:color="auto"/>
        <w:right w:val="none" w:sz="0" w:space="0" w:color="auto"/>
      </w:divBdr>
    </w:div>
    <w:div w:id="1390499500">
      <w:bodyDiv w:val="1"/>
      <w:marLeft w:val="0"/>
      <w:marRight w:val="0"/>
      <w:marTop w:val="0"/>
      <w:marBottom w:val="0"/>
      <w:divBdr>
        <w:top w:val="none" w:sz="0" w:space="0" w:color="auto"/>
        <w:left w:val="none" w:sz="0" w:space="0" w:color="auto"/>
        <w:bottom w:val="none" w:sz="0" w:space="0" w:color="auto"/>
        <w:right w:val="none" w:sz="0" w:space="0" w:color="auto"/>
      </w:divBdr>
    </w:div>
    <w:div w:id="1393967078">
      <w:bodyDiv w:val="1"/>
      <w:marLeft w:val="0"/>
      <w:marRight w:val="0"/>
      <w:marTop w:val="0"/>
      <w:marBottom w:val="0"/>
      <w:divBdr>
        <w:top w:val="none" w:sz="0" w:space="0" w:color="auto"/>
        <w:left w:val="none" w:sz="0" w:space="0" w:color="auto"/>
        <w:bottom w:val="none" w:sz="0" w:space="0" w:color="auto"/>
        <w:right w:val="none" w:sz="0" w:space="0" w:color="auto"/>
      </w:divBdr>
    </w:div>
    <w:div w:id="1397558098">
      <w:bodyDiv w:val="1"/>
      <w:marLeft w:val="0"/>
      <w:marRight w:val="0"/>
      <w:marTop w:val="0"/>
      <w:marBottom w:val="0"/>
      <w:divBdr>
        <w:top w:val="none" w:sz="0" w:space="0" w:color="auto"/>
        <w:left w:val="none" w:sz="0" w:space="0" w:color="auto"/>
        <w:bottom w:val="none" w:sz="0" w:space="0" w:color="auto"/>
        <w:right w:val="none" w:sz="0" w:space="0" w:color="auto"/>
      </w:divBdr>
    </w:div>
    <w:div w:id="1403987426">
      <w:bodyDiv w:val="1"/>
      <w:marLeft w:val="0"/>
      <w:marRight w:val="0"/>
      <w:marTop w:val="0"/>
      <w:marBottom w:val="0"/>
      <w:divBdr>
        <w:top w:val="none" w:sz="0" w:space="0" w:color="auto"/>
        <w:left w:val="none" w:sz="0" w:space="0" w:color="auto"/>
        <w:bottom w:val="none" w:sz="0" w:space="0" w:color="auto"/>
        <w:right w:val="none" w:sz="0" w:space="0" w:color="auto"/>
      </w:divBdr>
    </w:div>
    <w:div w:id="1409423211">
      <w:bodyDiv w:val="1"/>
      <w:marLeft w:val="0"/>
      <w:marRight w:val="0"/>
      <w:marTop w:val="0"/>
      <w:marBottom w:val="0"/>
      <w:divBdr>
        <w:top w:val="none" w:sz="0" w:space="0" w:color="auto"/>
        <w:left w:val="none" w:sz="0" w:space="0" w:color="auto"/>
        <w:bottom w:val="none" w:sz="0" w:space="0" w:color="auto"/>
        <w:right w:val="none" w:sz="0" w:space="0" w:color="auto"/>
      </w:divBdr>
      <w:divsChild>
        <w:div w:id="1311210391">
          <w:marLeft w:val="360"/>
          <w:marRight w:val="0"/>
          <w:marTop w:val="100"/>
          <w:marBottom w:val="0"/>
          <w:divBdr>
            <w:top w:val="none" w:sz="0" w:space="0" w:color="auto"/>
            <w:left w:val="none" w:sz="0" w:space="0" w:color="auto"/>
            <w:bottom w:val="none" w:sz="0" w:space="0" w:color="auto"/>
            <w:right w:val="none" w:sz="0" w:space="0" w:color="auto"/>
          </w:divBdr>
        </w:div>
        <w:div w:id="1472677611">
          <w:marLeft w:val="360"/>
          <w:marRight w:val="0"/>
          <w:marTop w:val="100"/>
          <w:marBottom w:val="0"/>
          <w:divBdr>
            <w:top w:val="none" w:sz="0" w:space="0" w:color="auto"/>
            <w:left w:val="none" w:sz="0" w:space="0" w:color="auto"/>
            <w:bottom w:val="none" w:sz="0" w:space="0" w:color="auto"/>
            <w:right w:val="none" w:sz="0" w:space="0" w:color="auto"/>
          </w:divBdr>
        </w:div>
      </w:divsChild>
    </w:div>
    <w:div w:id="1410611868">
      <w:bodyDiv w:val="1"/>
      <w:marLeft w:val="0"/>
      <w:marRight w:val="0"/>
      <w:marTop w:val="0"/>
      <w:marBottom w:val="0"/>
      <w:divBdr>
        <w:top w:val="none" w:sz="0" w:space="0" w:color="auto"/>
        <w:left w:val="none" w:sz="0" w:space="0" w:color="auto"/>
        <w:bottom w:val="none" w:sz="0" w:space="0" w:color="auto"/>
        <w:right w:val="none" w:sz="0" w:space="0" w:color="auto"/>
      </w:divBdr>
    </w:div>
    <w:div w:id="1415934898">
      <w:bodyDiv w:val="1"/>
      <w:marLeft w:val="0"/>
      <w:marRight w:val="0"/>
      <w:marTop w:val="0"/>
      <w:marBottom w:val="0"/>
      <w:divBdr>
        <w:top w:val="none" w:sz="0" w:space="0" w:color="auto"/>
        <w:left w:val="none" w:sz="0" w:space="0" w:color="auto"/>
        <w:bottom w:val="none" w:sz="0" w:space="0" w:color="auto"/>
        <w:right w:val="none" w:sz="0" w:space="0" w:color="auto"/>
      </w:divBdr>
    </w:div>
    <w:div w:id="1418213606">
      <w:bodyDiv w:val="1"/>
      <w:marLeft w:val="0"/>
      <w:marRight w:val="0"/>
      <w:marTop w:val="0"/>
      <w:marBottom w:val="0"/>
      <w:divBdr>
        <w:top w:val="none" w:sz="0" w:space="0" w:color="auto"/>
        <w:left w:val="none" w:sz="0" w:space="0" w:color="auto"/>
        <w:bottom w:val="none" w:sz="0" w:space="0" w:color="auto"/>
        <w:right w:val="none" w:sz="0" w:space="0" w:color="auto"/>
      </w:divBdr>
    </w:div>
    <w:div w:id="1429160239">
      <w:bodyDiv w:val="1"/>
      <w:marLeft w:val="0"/>
      <w:marRight w:val="0"/>
      <w:marTop w:val="0"/>
      <w:marBottom w:val="0"/>
      <w:divBdr>
        <w:top w:val="none" w:sz="0" w:space="0" w:color="auto"/>
        <w:left w:val="none" w:sz="0" w:space="0" w:color="auto"/>
        <w:bottom w:val="none" w:sz="0" w:space="0" w:color="auto"/>
        <w:right w:val="none" w:sz="0" w:space="0" w:color="auto"/>
      </w:divBdr>
    </w:div>
    <w:div w:id="1454247720">
      <w:bodyDiv w:val="1"/>
      <w:marLeft w:val="0"/>
      <w:marRight w:val="0"/>
      <w:marTop w:val="0"/>
      <w:marBottom w:val="0"/>
      <w:divBdr>
        <w:top w:val="none" w:sz="0" w:space="0" w:color="auto"/>
        <w:left w:val="none" w:sz="0" w:space="0" w:color="auto"/>
        <w:bottom w:val="none" w:sz="0" w:space="0" w:color="auto"/>
        <w:right w:val="none" w:sz="0" w:space="0" w:color="auto"/>
      </w:divBdr>
    </w:div>
    <w:div w:id="1457141938">
      <w:bodyDiv w:val="1"/>
      <w:marLeft w:val="0"/>
      <w:marRight w:val="0"/>
      <w:marTop w:val="0"/>
      <w:marBottom w:val="0"/>
      <w:divBdr>
        <w:top w:val="none" w:sz="0" w:space="0" w:color="auto"/>
        <w:left w:val="none" w:sz="0" w:space="0" w:color="auto"/>
        <w:bottom w:val="none" w:sz="0" w:space="0" w:color="auto"/>
        <w:right w:val="none" w:sz="0" w:space="0" w:color="auto"/>
      </w:divBdr>
      <w:divsChild>
        <w:div w:id="1059548814">
          <w:marLeft w:val="0"/>
          <w:marRight w:val="0"/>
          <w:marTop w:val="0"/>
          <w:marBottom w:val="0"/>
          <w:divBdr>
            <w:top w:val="none" w:sz="0" w:space="0" w:color="auto"/>
            <w:left w:val="none" w:sz="0" w:space="0" w:color="auto"/>
            <w:bottom w:val="none" w:sz="0" w:space="0" w:color="auto"/>
            <w:right w:val="none" w:sz="0" w:space="0" w:color="auto"/>
          </w:divBdr>
          <w:divsChild>
            <w:div w:id="148473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778523">
      <w:bodyDiv w:val="1"/>
      <w:marLeft w:val="0"/>
      <w:marRight w:val="0"/>
      <w:marTop w:val="0"/>
      <w:marBottom w:val="0"/>
      <w:divBdr>
        <w:top w:val="none" w:sz="0" w:space="0" w:color="auto"/>
        <w:left w:val="none" w:sz="0" w:space="0" w:color="auto"/>
        <w:bottom w:val="none" w:sz="0" w:space="0" w:color="auto"/>
        <w:right w:val="none" w:sz="0" w:space="0" w:color="auto"/>
      </w:divBdr>
    </w:div>
    <w:div w:id="1478382261">
      <w:bodyDiv w:val="1"/>
      <w:marLeft w:val="0"/>
      <w:marRight w:val="0"/>
      <w:marTop w:val="0"/>
      <w:marBottom w:val="0"/>
      <w:divBdr>
        <w:top w:val="none" w:sz="0" w:space="0" w:color="auto"/>
        <w:left w:val="none" w:sz="0" w:space="0" w:color="auto"/>
        <w:bottom w:val="none" w:sz="0" w:space="0" w:color="auto"/>
        <w:right w:val="none" w:sz="0" w:space="0" w:color="auto"/>
      </w:divBdr>
      <w:divsChild>
        <w:div w:id="467478287">
          <w:marLeft w:val="0"/>
          <w:marRight w:val="0"/>
          <w:marTop w:val="0"/>
          <w:marBottom w:val="0"/>
          <w:divBdr>
            <w:top w:val="none" w:sz="0" w:space="0" w:color="auto"/>
            <w:left w:val="none" w:sz="0" w:space="0" w:color="auto"/>
            <w:bottom w:val="none" w:sz="0" w:space="0" w:color="auto"/>
            <w:right w:val="none" w:sz="0" w:space="0" w:color="auto"/>
          </w:divBdr>
        </w:div>
        <w:div w:id="1062405940">
          <w:marLeft w:val="0"/>
          <w:marRight w:val="0"/>
          <w:marTop w:val="0"/>
          <w:marBottom w:val="0"/>
          <w:divBdr>
            <w:top w:val="none" w:sz="0" w:space="0" w:color="auto"/>
            <w:left w:val="none" w:sz="0" w:space="0" w:color="auto"/>
            <w:bottom w:val="none" w:sz="0" w:space="0" w:color="auto"/>
            <w:right w:val="none" w:sz="0" w:space="0" w:color="auto"/>
          </w:divBdr>
        </w:div>
        <w:div w:id="1441799366">
          <w:marLeft w:val="0"/>
          <w:marRight w:val="0"/>
          <w:marTop w:val="0"/>
          <w:marBottom w:val="0"/>
          <w:divBdr>
            <w:top w:val="none" w:sz="0" w:space="0" w:color="auto"/>
            <w:left w:val="none" w:sz="0" w:space="0" w:color="auto"/>
            <w:bottom w:val="none" w:sz="0" w:space="0" w:color="auto"/>
            <w:right w:val="none" w:sz="0" w:space="0" w:color="auto"/>
          </w:divBdr>
        </w:div>
        <w:div w:id="1616597470">
          <w:marLeft w:val="0"/>
          <w:marRight w:val="0"/>
          <w:marTop w:val="0"/>
          <w:marBottom w:val="0"/>
          <w:divBdr>
            <w:top w:val="none" w:sz="0" w:space="0" w:color="auto"/>
            <w:left w:val="none" w:sz="0" w:space="0" w:color="auto"/>
            <w:bottom w:val="none" w:sz="0" w:space="0" w:color="auto"/>
            <w:right w:val="none" w:sz="0" w:space="0" w:color="auto"/>
          </w:divBdr>
        </w:div>
        <w:div w:id="2034305661">
          <w:marLeft w:val="0"/>
          <w:marRight w:val="0"/>
          <w:marTop w:val="0"/>
          <w:marBottom w:val="0"/>
          <w:divBdr>
            <w:top w:val="none" w:sz="0" w:space="0" w:color="auto"/>
            <w:left w:val="none" w:sz="0" w:space="0" w:color="auto"/>
            <w:bottom w:val="none" w:sz="0" w:space="0" w:color="auto"/>
            <w:right w:val="none" w:sz="0" w:space="0" w:color="auto"/>
          </w:divBdr>
        </w:div>
      </w:divsChild>
    </w:div>
    <w:div w:id="1478646936">
      <w:bodyDiv w:val="1"/>
      <w:marLeft w:val="0"/>
      <w:marRight w:val="0"/>
      <w:marTop w:val="0"/>
      <w:marBottom w:val="0"/>
      <w:divBdr>
        <w:top w:val="none" w:sz="0" w:space="0" w:color="auto"/>
        <w:left w:val="none" w:sz="0" w:space="0" w:color="auto"/>
        <w:bottom w:val="none" w:sz="0" w:space="0" w:color="auto"/>
        <w:right w:val="none" w:sz="0" w:space="0" w:color="auto"/>
      </w:divBdr>
    </w:div>
    <w:div w:id="1489322769">
      <w:bodyDiv w:val="1"/>
      <w:marLeft w:val="0"/>
      <w:marRight w:val="0"/>
      <w:marTop w:val="0"/>
      <w:marBottom w:val="0"/>
      <w:divBdr>
        <w:top w:val="none" w:sz="0" w:space="0" w:color="auto"/>
        <w:left w:val="none" w:sz="0" w:space="0" w:color="auto"/>
        <w:bottom w:val="none" w:sz="0" w:space="0" w:color="auto"/>
        <w:right w:val="none" w:sz="0" w:space="0" w:color="auto"/>
      </w:divBdr>
    </w:div>
    <w:div w:id="1494566766">
      <w:bodyDiv w:val="1"/>
      <w:marLeft w:val="0"/>
      <w:marRight w:val="0"/>
      <w:marTop w:val="0"/>
      <w:marBottom w:val="0"/>
      <w:divBdr>
        <w:top w:val="none" w:sz="0" w:space="0" w:color="auto"/>
        <w:left w:val="none" w:sz="0" w:space="0" w:color="auto"/>
        <w:bottom w:val="none" w:sz="0" w:space="0" w:color="auto"/>
        <w:right w:val="none" w:sz="0" w:space="0" w:color="auto"/>
      </w:divBdr>
    </w:div>
    <w:div w:id="1503399702">
      <w:bodyDiv w:val="1"/>
      <w:marLeft w:val="0"/>
      <w:marRight w:val="0"/>
      <w:marTop w:val="0"/>
      <w:marBottom w:val="0"/>
      <w:divBdr>
        <w:top w:val="none" w:sz="0" w:space="0" w:color="auto"/>
        <w:left w:val="none" w:sz="0" w:space="0" w:color="auto"/>
        <w:bottom w:val="none" w:sz="0" w:space="0" w:color="auto"/>
        <w:right w:val="none" w:sz="0" w:space="0" w:color="auto"/>
      </w:divBdr>
      <w:divsChild>
        <w:div w:id="1716420499">
          <w:marLeft w:val="0"/>
          <w:marRight w:val="0"/>
          <w:marTop w:val="0"/>
          <w:marBottom w:val="0"/>
          <w:divBdr>
            <w:top w:val="none" w:sz="0" w:space="0" w:color="auto"/>
            <w:left w:val="none" w:sz="0" w:space="0" w:color="auto"/>
            <w:bottom w:val="none" w:sz="0" w:space="0" w:color="auto"/>
            <w:right w:val="none" w:sz="0" w:space="0" w:color="auto"/>
          </w:divBdr>
          <w:divsChild>
            <w:div w:id="1160580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470090">
      <w:bodyDiv w:val="1"/>
      <w:marLeft w:val="0"/>
      <w:marRight w:val="0"/>
      <w:marTop w:val="0"/>
      <w:marBottom w:val="0"/>
      <w:divBdr>
        <w:top w:val="none" w:sz="0" w:space="0" w:color="auto"/>
        <w:left w:val="none" w:sz="0" w:space="0" w:color="auto"/>
        <w:bottom w:val="none" w:sz="0" w:space="0" w:color="auto"/>
        <w:right w:val="none" w:sz="0" w:space="0" w:color="auto"/>
      </w:divBdr>
    </w:div>
    <w:div w:id="1515608744">
      <w:bodyDiv w:val="1"/>
      <w:marLeft w:val="0"/>
      <w:marRight w:val="0"/>
      <w:marTop w:val="0"/>
      <w:marBottom w:val="0"/>
      <w:divBdr>
        <w:top w:val="none" w:sz="0" w:space="0" w:color="auto"/>
        <w:left w:val="none" w:sz="0" w:space="0" w:color="auto"/>
        <w:bottom w:val="none" w:sz="0" w:space="0" w:color="auto"/>
        <w:right w:val="none" w:sz="0" w:space="0" w:color="auto"/>
      </w:divBdr>
    </w:div>
    <w:div w:id="1536426423">
      <w:bodyDiv w:val="1"/>
      <w:marLeft w:val="0"/>
      <w:marRight w:val="0"/>
      <w:marTop w:val="0"/>
      <w:marBottom w:val="0"/>
      <w:divBdr>
        <w:top w:val="none" w:sz="0" w:space="0" w:color="auto"/>
        <w:left w:val="none" w:sz="0" w:space="0" w:color="auto"/>
        <w:bottom w:val="none" w:sz="0" w:space="0" w:color="auto"/>
        <w:right w:val="none" w:sz="0" w:space="0" w:color="auto"/>
      </w:divBdr>
    </w:div>
    <w:div w:id="1541354320">
      <w:bodyDiv w:val="1"/>
      <w:marLeft w:val="0"/>
      <w:marRight w:val="0"/>
      <w:marTop w:val="0"/>
      <w:marBottom w:val="0"/>
      <w:divBdr>
        <w:top w:val="none" w:sz="0" w:space="0" w:color="auto"/>
        <w:left w:val="none" w:sz="0" w:space="0" w:color="auto"/>
        <w:bottom w:val="none" w:sz="0" w:space="0" w:color="auto"/>
        <w:right w:val="none" w:sz="0" w:space="0" w:color="auto"/>
      </w:divBdr>
    </w:div>
    <w:div w:id="1545555814">
      <w:bodyDiv w:val="1"/>
      <w:marLeft w:val="0"/>
      <w:marRight w:val="0"/>
      <w:marTop w:val="0"/>
      <w:marBottom w:val="0"/>
      <w:divBdr>
        <w:top w:val="none" w:sz="0" w:space="0" w:color="auto"/>
        <w:left w:val="none" w:sz="0" w:space="0" w:color="auto"/>
        <w:bottom w:val="none" w:sz="0" w:space="0" w:color="auto"/>
        <w:right w:val="none" w:sz="0" w:space="0" w:color="auto"/>
      </w:divBdr>
    </w:div>
    <w:div w:id="1548108507">
      <w:bodyDiv w:val="1"/>
      <w:marLeft w:val="0"/>
      <w:marRight w:val="0"/>
      <w:marTop w:val="0"/>
      <w:marBottom w:val="0"/>
      <w:divBdr>
        <w:top w:val="none" w:sz="0" w:space="0" w:color="auto"/>
        <w:left w:val="none" w:sz="0" w:space="0" w:color="auto"/>
        <w:bottom w:val="none" w:sz="0" w:space="0" w:color="auto"/>
        <w:right w:val="none" w:sz="0" w:space="0" w:color="auto"/>
      </w:divBdr>
    </w:div>
    <w:div w:id="1548836507">
      <w:bodyDiv w:val="1"/>
      <w:marLeft w:val="0"/>
      <w:marRight w:val="0"/>
      <w:marTop w:val="0"/>
      <w:marBottom w:val="0"/>
      <w:divBdr>
        <w:top w:val="none" w:sz="0" w:space="0" w:color="auto"/>
        <w:left w:val="none" w:sz="0" w:space="0" w:color="auto"/>
        <w:bottom w:val="none" w:sz="0" w:space="0" w:color="auto"/>
        <w:right w:val="none" w:sz="0" w:space="0" w:color="auto"/>
      </w:divBdr>
    </w:div>
    <w:div w:id="1548880090">
      <w:bodyDiv w:val="1"/>
      <w:marLeft w:val="0"/>
      <w:marRight w:val="0"/>
      <w:marTop w:val="0"/>
      <w:marBottom w:val="0"/>
      <w:divBdr>
        <w:top w:val="none" w:sz="0" w:space="0" w:color="auto"/>
        <w:left w:val="none" w:sz="0" w:space="0" w:color="auto"/>
        <w:bottom w:val="none" w:sz="0" w:space="0" w:color="auto"/>
        <w:right w:val="none" w:sz="0" w:space="0" w:color="auto"/>
      </w:divBdr>
    </w:div>
    <w:div w:id="1553811853">
      <w:bodyDiv w:val="1"/>
      <w:marLeft w:val="0"/>
      <w:marRight w:val="0"/>
      <w:marTop w:val="0"/>
      <w:marBottom w:val="0"/>
      <w:divBdr>
        <w:top w:val="none" w:sz="0" w:space="0" w:color="auto"/>
        <w:left w:val="none" w:sz="0" w:space="0" w:color="auto"/>
        <w:bottom w:val="none" w:sz="0" w:space="0" w:color="auto"/>
        <w:right w:val="none" w:sz="0" w:space="0" w:color="auto"/>
      </w:divBdr>
    </w:div>
    <w:div w:id="1563129216">
      <w:bodyDiv w:val="1"/>
      <w:marLeft w:val="0"/>
      <w:marRight w:val="0"/>
      <w:marTop w:val="0"/>
      <w:marBottom w:val="0"/>
      <w:divBdr>
        <w:top w:val="none" w:sz="0" w:space="0" w:color="auto"/>
        <w:left w:val="none" w:sz="0" w:space="0" w:color="auto"/>
        <w:bottom w:val="none" w:sz="0" w:space="0" w:color="auto"/>
        <w:right w:val="none" w:sz="0" w:space="0" w:color="auto"/>
      </w:divBdr>
    </w:div>
    <w:div w:id="1566332779">
      <w:bodyDiv w:val="1"/>
      <w:marLeft w:val="0"/>
      <w:marRight w:val="0"/>
      <w:marTop w:val="0"/>
      <w:marBottom w:val="0"/>
      <w:divBdr>
        <w:top w:val="none" w:sz="0" w:space="0" w:color="auto"/>
        <w:left w:val="none" w:sz="0" w:space="0" w:color="auto"/>
        <w:bottom w:val="none" w:sz="0" w:space="0" w:color="auto"/>
        <w:right w:val="none" w:sz="0" w:space="0" w:color="auto"/>
      </w:divBdr>
    </w:div>
    <w:div w:id="1569655729">
      <w:bodyDiv w:val="1"/>
      <w:marLeft w:val="0"/>
      <w:marRight w:val="0"/>
      <w:marTop w:val="0"/>
      <w:marBottom w:val="0"/>
      <w:divBdr>
        <w:top w:val="none" w:sz="0" w:space="0" w:color="auto"/>
        <w:left w:val="none" w:sz="0" w:space="0" w:color="auto"/>
        <w:bottom w:val="none" w:sz="0" w:space="0" w:color="auto"/>
        <w:right w:val="none" w:sz="0" w:space="0" w:color="auto"/>
      </w:divBdr>
    </w:div>
    <w:div w:id="1574314786">
      <w:bodyDiv w:val="1"/>
      <w:marLeft w:val="0"/>
      <w:marRight w:val="0"/>
      <w:marTop w:val="0"/>
      <w:marBottom w:val="0"/>
      <w:divBdr>
        <w:top w:val="none" w:sz="0" w:space="0" w:color="auto"/>
        <w:left w:val="none" w:sz="0" w:space="0" w:color="auto"/>
        <w:bottom w:val="none" w:sz="0" w:space="0" w:color="auto"/>
        <w:right w:val="none" w:sz="0" w:space="0" w:color="auto"/>
      </w:divBdr>
      <w:divsChild>
        <w:div w:id="1232231930">
          <w:marLeft w:val="0"/>
          <w:marRight w:val="0"/>
          <w:marTop w:val="0"/>
          <w:marBottom w:val="0"/>
          <w:divBdr>
            <w:top w:val="none" w:sz="0" w:space="0" w:color="auto"/>
            <w:left w:val="none" w:sz="0" w:space="0" w:color="auto"/>
            <w:bottom w:val="none" w:sz="0" w:space="0" w:color="auto"/>
            <w:right w:val="none" w:sz="0" w:space="0" w:color="auto"/>
          </w:divBdr>
          <w:divsChild>
            <w:div w:id="96489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920132">
      <w:bodyDiv w:val="1"/>
      <w:marLeft w:val="0"/>
      <w:marRight w:val="0"/>
      <w:marTop w:val="0"/>
      <w:marBottom w:val="0"/>
      <w:divBdr>
        <w:top w:val="none" w:sz="0" w:space="0" w:color="auto"/>
        <w:left w:val="none" w:sz="0" w:space="0" w:color="auto"/>
        <w:bottom w:val="none" w:sz="0" w:space="0" w:color="auto"/>
        <w:right w:val="none" w:sz="0" w:space="0" w:color="auto"/>
      </w:divBdr>
    </w:div>
    <w:div w:id="1615938531">
      <w:bodyDiv w:val="1"/>
      <w:marLeft w:val="0"/>
      <w:marRight w:val="0"/>
      <w:marTop w:val="0"/>
      <w:marBottom w:val="0"/>
      <w:divBdr>
        <w:top w:val="none" w:sz="0" w:space="0" w:color="auto"/>
        <w:left w:val="none" w:sz="0" w:space="0" w:color="auto"/>
        <w:bottom w:val="none" w:sz="0" w:space="0" w:color="auto"/>
        <w:right w:val="none" w:sz="0" w:space="0" w:color="auto"/>
      </w:divBdr>
      <w:divsChild>
        <w:div w:id="2009824581">
          <w:marLeft w:val="0"/>
          <w:marRight w:val="0"/>
          <w:marTop w:val="0"/>
          <w:marBottom w:val="0"/>
          <w:divBdr>
            <w:top w:val="none" w:sz="0" w:space="0" w:color="auto"/>
            <w:left w:val="none" w:sz="0" w:space="0" w:color="auto"/>
            <w:bottom w:val="none" w:sz="0" w:space="0" w:color="auto"/>
            <w:right w:val="none" w:sz="0" w:space="0" w:color="auto"/>
          </w:divBdr>
          <w:divsChild>
            <w:div w:id="188952179">
              <w:marLeft w:val="0"/>
              <w:marRight w:val="0"/>
              <w:marTop w:val="0"/>
              <w:marBottom w:val="0"/>
              <w:divBdr>
                <w:top w:val="none" w:sz="0" w:space="0" w:color="auto"/>
                <w:left w:val="none" w:sz="0" w:space="0" w:color="auto"/>
                <w:bottom w:val="none" w:sz="0" w:space="0" w:color="auto"/>
                <w:right w:val="none" w:sz="0" w:space="0" w:color="auto"/>
              </w:divBdr>
            </w:div>
            <w:div w:id="201596266">
              <w:marLeft w:val="0"/>
              <w:marRight w:val="0"/>
              <w:marTop w:val="0"/>
              <w:marBottom w:val="0"/>
              <w:divBdr>
                <w:top w:val="none" w:sz="0" w:space="0" w:color="auto"/>
                <w:left w:val="none" w:sz="0" w:space="0" w:color="auto"/>
                <w:bottom w:val="none" w:sz="0" w:space="0" w:color="auto"/>
                <w:right w:val="none" w:sz="0" w:space="0" w:color="auto"/>
              </w:divBdr>
            </w:div>
            <w:div w:id="219945729">
              <w:marLeft w:val="0"/>
              <w:marRight w:val="0"/>
              <w:marTop w:val="0"/>
              <w:marBottom w:val="0"/>
              <w:divBdr>
                <w:top w:val="none" w:sz="0" w:space="0" w:color="auto"/>
                <w:left w:val="none" w:sz="0" w:space="0" w:color="auto"/>
                <w:bottom w:val="none" w:sz="0" w:space="0" w:color="auto"/>
                <w:right w:val="none" w:sz="0" w:space="0" w:color="auto"/>
              </w:divBdr>
            </w:div>
            <w:div w:id="766124044">
              <w:marLeft w:val="0"/>
              <w:marRight w:val="0"/>
              <w:marTop w:val="0"/>
              <w:marBottom w:val="0"/>
              <w:divBdr>
                <w:top w:val="none" w:sz="0" w:space="0" w:color="auto"/>
                <w:left w:val="none" w:sz="0" w:space="0" w:color="auto"/>
                <w:bottom w:val="none" w:sz="0" w:space="0" w:color="auto"/>
                <w:right w:val="none" w:sz="0" w:space="0" w:color="auto"/>
              </w:divBdr>
            </w:div>
            <w:div w:id="1629553659">
              <w:marLeft w:val="0"/>
              <w:marRight w:val="0"/>
              <w:marTop w:val="0"/>
              <w:marBottom w:val="0"/>
              <w:divBdr>
                <w:top w:val="none" w:sz="0" w:space="0" w:color="auto"/>
                <w:left w:val="none" w:sz="0" w:space="0" w:color="auto"/>
                <w:bottom w:val="none" w:sz="0" w:space="0" w:color="auto"/>
                <w:right w:val="none" w:sz="0" w:space="0" w:color="auto"/>
              </w:divBdr>
            </w:div>
            <w:div w:id="1799953524">
              <w:marLeft w:val="0"/>
              <w:marRight w:val="0"/>
              <w:marTop w:val="0"/>
              <w:marBottom w:val="0"/>
              <w:divBdr>
                <w:top w:val="none" w:sz="0" w:space="0" w:color="auto"/>
                <w:left w:val="none" w:sz="0" w:space="0" w:color="auto"/>
                <w:bottom w:val="none" w:sz="0" w:space="0" w:color="auto"/>
                <w:right w:val="none" w:sz="0" w:space="0" w:color="auto"/>
              </w:divBdr>
            </w:div>
            <w:div w:id="198627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15708">
      <w:bodyDiv w:val="1"/>
      <w:marLeft w:val="0"/>
      <w:marRight w:val="0"/>
      <w:marTop w:val="0"/>
      <w:marBottom w:val="0"/>
      <w:divBdr>
        <w:top w:val="none" w:sz="0" w:space="0" w:color="auto"/>
        <w:left w:val="none" w:sz="0" w:space="0" w:color="auto"/>
        <w:bottom w:val="none" w:sz="0" w:space="0" w:color="auto"/>
        <w:right w:val="none" w:sz="0" w:space="0" w:color="auto"/>
      </w:divBdr>
      <w:divsChild>
        <w:div w:id="742945169">
          <w:marLeft w:val="0"/>
          <w:marRight w:val="0"/>
          <w:marTop w:val="0"/>
          <w:marBottom w:val="0"/>
          <w:divBdr>
            <w:top w:val="none" w:sz="0" w:space="0" w:color="auto"/>
            <w:left w:val="none" w:sz="0" w:space="0" w:color="auto"/>
            <w:bottom w:val="none" w:sz="0" w:space="0" w:color="auto"/>
            <w:right w:val="none" w:sz="0" w:space="0" w:color="auto"/>
          </w:divBdr>
          <w:divsChild>
            <w:div w:id="351342564">
              <w:marLeft w:val="0"/>
              <w:marRight w:val="0"/>
              <w:marTop w:val="0"/>
              <w:marBottom w:val="0"/>
              <w:divBdr>
                <w:top w:val="none" w:sz="0" w:space="0" w:color="auto"/>
                <w:left w:val="none" w:sz="0" w:space="0" w:color="auto"/>
                <w:bottom w:val="none" w:sz="0" w:space="0" w:color="auto"/>
                <w:right w:val="none" w:sz="0" w:space="0" w:color="auto"/>
              </w:divBdr>
            </w:div>
            <w:div w:id="612975838">
              <w:marLeft w:val="0"/>
              <w:marRight w:val="0"/>
              <w:marTop w:val="0"/>
              <w:marBottom w:val="0"/>
              <w:divBdr>
                <w:top w:val="none" w:sz="0" w:space="0" w:color="auto"/>
                <w:left w:val="none" w:sz="0" w:space="0" w:color="auto"/>
                <w:bottom w:val="none" w:sz="0" w:space="0" w:color="auto"/>
                <w:right w:val="none" w:sz="0" w:space="0" w:color="auto"/>
              </w:divBdr>
            </w:div>
            <w:div w:id="715200260">
              <w:marLeft w:val="0"/>
              <w:marRight w:val="0"/>
              <w:marTop w:val="0"/>
              <w:marBottom w:val="0"/>
              <w:divBdr>
                <w:top w:val="none" w:sz="0" w:space="0" w:color="auto"/>
                <w:left w:val="none" w:sz="0" w:space="0" w:color="auto"/>
                <w:bottom w:val="none" w:sz="0" w:space="0" w:color="auto"/>
                <w:right w:val="none" w:sz="0" w:space="0" w:color="auto"/>
              </w:divBdr>
            </w:div>
            <w:div w:id="982153149">
              <w:marLeft w:val="0"/>
              <w:marRight w:val="0"/>
              <w:marTop w:val="0"/>
              <w:marBottom w:val="0"/>
              <w:divBdr>
                <w:top w:val="none" w:sz="0" w:space="0" w:color="auto"/>
                <w:left w:val="none" w:sz="0" w:space="0" w:color="auto"/>
                <w:bottom w:val="none" w:sz="0" w:space="0" w:color="auto"/>
                <w:right w:val="none" w:sz="0" w:space="0" w:color="auto"/>
              </w:divBdr>
            </w:div>
            <w:div w:id="1358434957">
              <w:marLeft w:val="0"/>
              <w:marRight w:val="0"/>
              <w:marTop w:val="0"/>
              <w:marBottom w:val="0"/>
              <w:divBdr>
                <w:top w:val="none" w:sz="0" w:space="0" w:color="auto"/>
                <w:left w:val="none" w:sz="0" w:space="0" w:color="auto"/>
                <w:bottom w:val="none" w:sz="0" w:space="0" w:color="auto"/>
                <w:right w:val="none" w:sz="0" w:space="0" w:color="auto"/>
              </w:divBdr>
            </w:div>
            <w:div w:id="1464156507">
              <w:marLeft w:val="0"/>
              <w:marRight w:val="0"/>
              <w:marTop w:val="0"/>
              <w:marBottom w:val="0"/>
              <w:divBdr>
                <w:top w:val="none" w:sz="0" w:space="0" w:color="auto"/>
                <w:left w:val="none" w:sz="0" w:space="0" w:color="auto"/>
                <w:bottom w:val="none" w:sz="0" w:space="0" w:color="auto"/>
                <w:right w:val="none" w:sz="0" w:space="0" w:color="auto"/>
              </w:divBdr>
            </w:div>
            <w:div w:id="1833332052">
              <w:marLeft w:val="0"/>
              <w:marRight w:val="0"/>
              <w:marTop w:val="0"/>
              <w:marBottom w:val="0"/>
              <w:divBdr>
                <w:top w:val="none" w:sz="0" w:space="0" w:color="auto"/>
                <w:left w:val="none" w:sz="0" w:space="0" w:color="auto"/>
                <w:bottom w:val="none" w:sz="0" w:space="0" w:color="auto"/>
                <w:right w:val="none" w:sz="0" w:space="0" w:color="auto"/>
              </w:divBdr>
            </w:div>
            <w:div w:id="201984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641941">
      <w:bodyDiv w:val="1"/>
      <w:marLeft w:val="0"/>
      <w:marRight w:val="0"/>
      <w:marTop w:val="0"/>
      <w:marBottom w:val="0"/>
      <w:divBdr>
        <w:top w:val="none" w:sz="0" w:space="0" w:color="auto"/>
        <w:left w:val="none" w:sz="0" w:space="0" w:color="auto"/>
        <w:bottom w:val="none" w:sz="0" w:space="0" w:color="auto"/>
        <w:right w:val="none" w:sz="0" w:space="0" w:color="auto"/>
      </w:divBdr>
    </w:div>
    <w:div w:id="1639919246">
      <w:bodyDiv w:val="1"/>
      <w:marLeft w:val="0"/>
      <w:marRight w:val="0"/>
      <w:marTop w:val="0"/>
      <w:marBottom w:val="0"/>
      <w:divBdr>
        <w:top w:val="none" w:sz="0" w:space="0" w:color="auto"/>
        <w:left w:val="none" w:sz="0" w:space="0" w:color="auto"/>
        <w:bottom w:val="none" w:sz="0" w:space="0" w:color="auto"/>
        <w:right w:val="none" w:sz="0" w:space="0" w:color="auto"/>
      </w:divBdr>
    </w:div>
    <w:div w:id="1651859376">
      <w:bodyDiv w:val="1"/>
      <w:marLeft w:val="0"/>
      <w:marRight w:val="0"/>
      <w:marTop w:val="0"/>
      <w:marBottom w:val="0"/>
      <w:divBdr>
        <w:top w:val="none" w:sz="0" w:space="0" w:color="auto"/>
        <w:left w:val="none" w:sz="0" w:space="0" w:color="auto"/>
        <w:bottom w:val="none" w:sz="0" w:space="0" w:color="auto"/>
        <w:right w:val="none" w:sz="0" w:space="0" w:color="auto"/>
      </w:divBdr>
    </w:div>
    <w:div w:id="1677687975">
      <w:bodyDiv w:val="1"/>
      <w:marLeft w:val="0"/>
      <w:marRight w:val="0"/>
      <w:marTop w:val="0"/>
      <w:marBottom w:val="0"/>
      <w:divBdr>
        <w:top w:val="none" w:sz="0" w:space="0" w:color="auto"/>
        <w:left w:val="none" w:sz="0" w:space="0" w:color="auto"/>
        <w:bottom w:val="none" w:sz="0" w:space="0" w:color="auto"/>
        <w:right w:val="none" w:sz="0" w:space="0" w:color="auto"/>
      </w:divBdr>
    </w:div>
    <w:div w:id="1696617745">
      <w:bodyDiv w:val="1"/>
      <w:marLeft w:val="0"/>
      <w:marRight w:val="0"/>
      <w:marTop w:val="0"/>
      <w:marBottom w:val="0"/>
      <w:divBdr>
        <w:top w:val="none" w:sz="0" w:space="0" w:color="auto"/>
        <w:left w:val="none" w:sz="0" w:space="0" w:color="auto"/>
        <w:bottom w:val="none" w:sz="0" w:space="0" w:color="auto"/>
        <w:right w:val="none" w:sz="0" w:space="0" w:color="auto"/>
      </w:divBdr>
      <w:divsChild>
        <w:div w:id="869148494">
          <w:marLeft w:val="0"/>
          <w:marRight w:val="0"/>
          <w:marTop w:val="0"/>
          <w:marBottom w:val="0"/>
          <w:divBdr>
            <w:top w:val="none" w:sz="0" w:space="0" w:color="auto"/>
            <w:left w:val="none" w:sz="0" w:space="0" w:color="auto"/>
            <w:bottom w:val="none" w:sz="0" w:space="0" w:color="auto"/>
            <w:right w:val="none" w:sz="0" w:space="0" w:color="auto"/>
          </w:divBdr>
          <w:divsChild>
            <w:div w:id="879635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892974">
      <w:bodyDiv w:val="1"/>
      <w:marLeft w:val="0"/>
      <w:marRight w:val="0"/>
      <w:marTop w:val="0"/>
      <w:marBottom w:val="0"/>
      <w:divBdr>
        <w:top w:val="none" w:sz="0" w:space="0" w:color="auto"/>
        <w:left w:val="none" w:sz="0" w:space="0" w:color="auto"/>
        <w:bottom w:val="none" w:sz="0" w:space="0" w:color="auto"/>
        <w:right w:val="none" w:sz="0" w:space="0" w:color="auto"/>
      </w:divBdr>
    </w:div>
    <w:div w:id="1710034740">
      <w:bodyDiv w:val="1"/>
      <w:marLeft w:val="0"/>
      <w:marRight w:val="0"/>
      <w:marTop w:val="0"/>
      <w:marBottom w:val="0"/>
      <w:divBdr>
        <w:top w:val="none" w:sz="0" w:space="0" w:color="auto"/>
        <w:left w:val="none" w:sz="0" w:space="0" w:color="auto"/>
        <w:bottom w:val="none" w:sz="0" w:space="0" w:color="auto"/>
        <w:right w:val="none" w:sz="0" w:space="0" w:color="auto"/>
      </w:divBdr>
    </w:div>
    <w:div w:id="1712068291">
      <w:bodyDiv w:val="1"/>
      <w:marLeft w:val="0"/>
      <w:marRight w:val="0"/>
      <w:marTop w:val="0"/>
      <w:marBottom w:val="0"/>
      <w:divBdr>
        <w:top w:val="none" w:sz="0" w:space="0" w:color="auto"/>
        <w:left w:val="none" w:sz="0" w:space="0" w:color="auto"/>
        <w:bottom w:val="none" w:sz="0" w:space="0" w:color="auto"/>
        <w:right w:val="none" w:sz="0" w:space="0" w:color="auto"/>
      </w:divBdr>
    </w:div>
    <w:div w:id="1717075759">
      <w:bodyDiv w:val="1"/>
      <w:marLeft w:val="0"/>
      <w:marRight w:val="0"/>
      <w:marTop w:val="0"/>
      <w:marBottom w:val="0"/>
      <w:divBdr>
        <w:top w:val="none" w:sz="0" w:space="0" w:color="auto"/>
        <w:left w:val="none" w:sz="0" w:space="0" w:color="auto"/>
        <w:bottom w:val="none" w:sz="0" w:space="0" w:color="auto"/>
        <w:right w:val="none" w:sz="0" w:space="0" w:color="auto"/>
      </w:divBdr>
      <w:divsChild>
        <w:div w:id="452478593">
          <w:marLeft w:val="0"/>
          <w:marRight w:val="0"/>
          <w:marTop w:val="0"/>
          <w:marBottom w:val="0"/>
          <w:divBdr>
            <w:top w:val="none" w:sz="0" w:space="0" w:color="auto"/>
            <w:left w:val="none" w:sz="0" w:space="0" w:color="auto"/>
            <w:bottom w:val="none" w:sz="0" w:space="0" w:color="auto"/>
            <w:right w:val="none" w:sz="0" w:space="0" w:color="auto"/>
          </w:divBdr>
          <w:divsChild>
            <w:div w:id="211539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077840">
      <w:bodyDiv w:val="1"/>
      <w:marLeft w:val="0"/>
      <w:marRight w:val="0"/>
      <w:marTop w:val="0"/>
      <w:marBottom w:val="0"/>
      <w:divBdr>
        <w:top w:val="none" w:sz="0" w:space="0" w:color="auto"/>
        <w:left w:val="none" w:sz="0" w:space="0" w:color="auto"/>
        <w:bottom w:val="none" w:sz="0" w:space="0" w:color="auto"/>
        <w:right w:val="none" w:sz="0" w:space="0" w:color="auto"/>
      </w:divBdr>
    </w:div>
    <w:div w:id="1752770744">
      <w:bodyDiv w:val="1"/>
      <w:marLeft w:val="0"/>
      <w:marRight w:val="0"/>
      <w:marTop w:val="0"/>
      <w:marBottom w:val="0"/>
      <w:divBdr>
        <w:top w:val="none" w:sz="0" w:space="0" w:color="auto"/>
        <w:left w:val="none" w:sz="0" w:space="0" w:color="auto"/>
        <w:bottom w:val="none" w:sz="0" w:space="0" w:color="auto"/>
        <w:right w:val="none" w:sz="0" w:space="0" w:color="auto"/>
      </w:divBdr>
      <w:divsChild>
        <w:div w:id="271910588">
          <w:marLeft w:val="0"/>
          <w:marRight w:val="0"/>
          <w:marTop w:val="0"/>
          <w:marBottom w:val="0"/>
          <w:divBdr>
            <w:top w:val="none" w:sz="0" w:space="0" w:color="auto"/>
            <w:left w:val="none" w:sz="0" w:space="0" w:color="auto"/>
            <w:bottom w:val="none" w:sz="0" w:space="0" w:color="auto"/>
            <w:right w:val="none" w:sz="0" w:space="0" w:color="auto"/>
          </w:divBdr>
          <w:divsChild>
            <w:div w:id="127361268">
              <w:marLeft w:val="0"/>
              <w:marRight w:val="0"/>
              <w:marTop w:val="0"/>
              <w:marBottom w:val="0"/>
              <w:divBdr>
                <w:top w:val="none" w:sz="0" w:space="0" w:color="auto"/>
                <w:left w:val="none" w:sz="0" w:space="0" w:color="auto"/>
                <w:bottom w:val="none" w:sz="0" w:space="0" w:color="auto"/>
                <w:right w:val="none" w:sz="0" w:space="0" w:color="auto"/>
              </w:divBdr>
            </w:div>
            <w:div w:id="444345368">
              <w:marLeft w:val="0"/>
              <w:marRight w:val="0"/>
              <w:marTop w:val="0"/>
              <w:marBottom w:val="0"/>
              <w:divBdr>
                <w:top w:val="none" w:sz="0" w:space="0" w:color="auto"/>
                <w:left w:val="none" w:sz="0" w:space="0" w:color="auto"/>
                <w:bottom w:val="none" w:sz="0" w:space="0" w:color="auto"/>
                <w:right w:val="none" w:sz="0" w:space="0" w:color="auto"/>
              </w:divBdr>
            </w:div>
            <w:div w:id="538512122">
              <w:marLeft w:val="0"/>
              <w:marRight w:val="0"/>
              <w:marTop w:val="0"/>
              <w:marBottom w:val="0"/>
              <w:divBdr>
                <w:top w:val="none" w:sz="0" w:space="0" w:color="auto"/>
                <w:left w:val="none" w:sz="0" w:space="0" w:color="auto"/>
                <w:bottom w:val="none" w:sz="0" w:space="0" w:color="auto"/>
                <w:right w:val="none" w:sz="0" w:space="0" w:color="auto"/>
              </w:divBdr>
            </w:div>
            <w:div w:id="604456918">
              <w:marLeft w:val="0"/>
              <w:marRight w:val="0"/>
              <w:marTop w:val="0"/>
              <w:marBottom w:val="0"/>
              <w:divBdr>
                <w:top w:val="none" w:sz="0" w:space="0" w:color="auto"/>
                <w:left w:val="none" w:sz="0" w:space="0" w:color="auto"/>
                <w:bottom w:val="none" w:sz="0" w:space="0" w:color="auto"/>
                <w:right w:val="none" w:sz="0" w:space="0" w:color="auto"/>
              </w:divBdr>
            </w:div>
            <w:div w:id="713625997">
              <w:marLeft w:val="0"/>
              <w:marRight w:val="0"/>
              <w:marTop w:val="0"/>
              <w:marBottom w:val="0"/>
              <w:divBdr>
                <w:top w:val="none" w:sz="0" w:space="0" w:color="auto"/>
                <w:left w:val="none" w:sz="0" w:space="0" w:color="auto"/>
                <w:bottom w:val="none" w:sz="0" w:space="0" w:color="auto"/>
                <w:right w:val="none" w:sz="0" w:space="0" w:color="auto"/>
              </w:divBdr>
            </w:div>
            <w:div w:id="914823605">
              <w:marLeft w:val="0"/>
              <w:marRight w:val="0"/>
              <w:marTop w:val="0"/>
              <w:marBottom w:val="0"/>
              <w:divBdr>
                <w:top w:val="none" w:sz="0" w:space="0" w:color="auto"/>
                <w:left w:val="none" w:sz="0" w:space="0" w:color="auto"/>
                <w:bottom w:val="none" w:sz="0" w:space="0" w:color="auto"/>
                <w:right w:val="none" w:sz="0" w:space="0" w:color="auto"/>
              </w:divBdr>
            </w:div>
            <w:div w:id="917515516">
              <w:marLeft w:val="0"/>
              <w:marRight w:val="0"/>
              <w:marTop w:val="0"/>
              <w:marBottom w:val="0"/>
              <w:divBdr>
                <w:top w:val="none" w:sz="0" w:space="0" w:color="auto"/>
                <w:left w:val="none" w:sz="0" w:space="0" w:color="auto"/>
                <w:bottom w:val="none" w:sz="0" w:space="0" w:color="auto"/>
                <w:right w:val="none" w:sz="0" w:space="0" w:color="auto"/>
              </w:divBdr>
            </w:div>
            <w:div w:id="1088431163">
              <w:marLeft w:val="0"/>
              <w:marRight w:val="0"/>
              <w:marTop w:val="0"/>
              <w:marBottom w:val="0"/>
              <w:divBdr>
                <w:top w:val="none" w:sz="0" w:space="0" w:color="auto"/>
                <w:left w:val="none" w:sz="0" w:space="0" w:color="auto"/>
                <w:bottom w:val="none" w:sz="0" w:space="0" w:color="auto"/>
                <w:right w:val="none" w:sz="0" w:space="0" w:color="auto"/>
              </w:divBdr>
            </w:div>
            <w:div w:id="1181161276">
              <w:marLeft w:val="0"/>
              <w:marRight w:val="0"/>
              <w:marTop w:val="0"/>
              <w:marBottom w:val="0"/>
              <w:divBdr>
                <w:top w:val="none" w:sz="0" w:space="0" w:color="auto"/>
                <w:left w:val="none" w:sz="0" w:space="0" w:color="auto"/>
                <w:bottom w:val="none" w:sz="0" w:space="0" w:color="auto"/>
                <w:right w:val="none" w:sz="0" w:space="0" w:color="auto"/>
              </w:divBdr>
            </w:div>
            <w:div w:id="1392463587">
              <w:marLeft w:val="0"/>
              <w:marRight w:val="0"/>
              <w:marTop w:val="0"/>
              <w:marBottom w:val="0"/>
              <w:divBdr>
                <w:top w:val="none" w:sz="0" w:space="0" w:color="auto"/>
                <w:left w:val="none" w:sz="0" w:space="0" w:color="auto"/>
                <w:bottom w:val="none" w:sz="0" w:space="0" w:color="auto"/>
                <w:right w:val="none" w:sz="0" w:space="0" w:color="auto"/>
              </w:divBdr>
            </w:div>
            <w:div w:id="1428383755">
              <w:marLeft w:val="0"/>
              <w:marRight w:val="0"/>
              <w:marTop w:val="0"/>
              <w:marBottom w:val="0"/>
              <w:divBdr>
                <w:top w:val="none" w:sz="0" w:space="0" w:color="auto"/>
                <w:left w:val="none" w:sz="0" w:space="0" w:color="auto"/>
                <w:bottom w:val="none" w:sz="0" w:space="0" w:color="auto"/>
                <w:right w:val="none" w:sz="0" w:space="0" w:color="auto"/>
              </w:divBdr>
            </w:div>
            <w:div w:id="1431008099">
              <w:marLeft w:val="0"/>
              <w:marRight w:val="0"/>
              <w:marTop w:val="0"/>
              <w:marBottom w:val="0"/>
              <w:divBdr>
                <w:top w:val="none" w:sz="0" w:space="0" w:color="auto"/>
                <w:left w:val="none" w:sz="0" w:space="0" w:color="auto"/>
                <w:bottom w:val="none" w:sz="0" w:space="0" w:color="auto"/>
                <w:right w:val="none" w:sz="0" w:space="0" w:color="auto"/>
              </w:divBdr>
            </w:div>
            <w:div w:id="1839077287">
              <w:marLeft w:val="0"/>
              <w:marRight w:val="0"/>
              <w:marTop w:val="0"/>
              <w:marBottom w:val="0"/>
              <w:divBdr>
                <w:top w:val="none" w:sz="0" w:space="0" w:color="auto"/>
                <w:left w:val="none" w:sz="0" w:space="0" w:color="auto"/>
                <w:bottom w:val="none" w:sz="0" w:space="0" w:color="auto"/>
                <w:right w:val="none" w:sz="0" w:space="0" w:color="auto"/>
              </w:divBdr>
              <w:divsChild>
                <w:div w:id="436171031">
                  <w:marLeft w:val="0"/>
                  <w:marRight w:val="0"/>
                  <w:marTop w:val="0"/>
                  <w:marBottom w:val="0"/>
                  <w:divBdr>
                    <w:top w:val="none" w:sz="0" w:space="0" w:color="auto"/>
                    <w:left w:val="none" w:sz="0" w:space="0" w:color="auto"/>
                    <w:bottom w:val="none" w:sz="0" w:space="0" w:color="auto"/>
                    <w:right w:val="none" w:sz="0" w:space="0" w:color="auto"/>
                  </w:divBdr>
                </w:div>
                <w:div w:id="813565825">
                  <w:marLeft w:val="0"/>
                  <w:marRight w:val="0"/>
                  <w:marTop w:val="0"/>
                  <w:marBottom w:val="0"/>
                  <w:divBdr>
                    <w:top w:val="none" w:sz="0" w:space="0" w:color="auto"/>
                    <w:left w:val="none" w:sz="0" w:space="0" w:color="auto"/>
                    <w:bottom w:val="none" w:sz="0" w:space="0" w:color="auto"/>
                    <w:right w:val="none" w:sz="0" w:space="0" w:color="auto"/>
                  </w:divBdr>
                </w:div>
                <w:div w:id="921067715">
                  <w:marLeft w:val="0"/>
                  <w:marRight w:val="0"/>
                  <w:marTop w:val="0"/>
                  <w:marBottom w:val="0"/>
                  <w:divBdr>
                    <w:top w:val="none" w:sz="0" w:space="0" w:color="auto"/>
                    <w:left w:val="none" w:sz="0" w:space="0" w:color="auto"/>
                    <w:bottom w:val="none" w:sz="0" w:space="0" w:color="auto"/>
                    <w:right w:val="none" w:sz="0" w:space="0" w:color="auto"/>
                  </w:divBdr>
                </w:div>
              </w:divsChild>
            </w:div>
            <w:div w:id="1987662822">
              <w:marLeft w:val="0"/>
              <w:marRight w:val="0"/>
              <w:marTop w:val="0"/>
              <w:marBottom w:val="0"/>
              <w:divBdr>
                <w:top w:val="none" w:sz="0" w:space="0" w:color="auto"/>
                <w:left w:val="none" w:sz="0" w:space="0" w:color="auto"/>
                <w:bottom w:val="none" w:sz="0" w:space="0" w:color="auto"/>
                <w:right w:val="none" w:sz="0" w:space="0" w:color="auto"/>
              </w:divBdr>
            </w:div>
            <w:div w:id="2028435712">
              <w:marLeft w:val="0"/>
              <w:marRight w:val="0"/>
              <w:marTop w:val="0"/>
              <w:marBottom w:val="0"/>
              <w:divBdr>
                <w:top w:val="none" w:sz="0" w:space="0" w:color="auto"/>
                <w:left w:val="none" w:sz="0" w:space="0" w:color="auto"/>
                <w:bottom w:val="none" w:sz="0" w:space="0" w:color="auto"/>
                <w:right w:val="none" w:sz="0" w:space="0" w:color="auto"/>
              </w:divBdr>
            </w:div>
            <w:div w:id="210888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964859">
      <w:bodyDiv w:val="1"/>
      <w:marLeft w:val="0"/>
      <w:marRight w:val="0"/>
      <w:marTop w:val="0"/>
      <w:marBottom w:val="0"/>
      <w:divBdr>
        <w:top w:val="none" w:sz="0" w:space="0" w:color="auto"/>
        <w:left w:val="none" w:sz="0" w:space="0" w:color="auto"/>
        <w:bottom w:val="none" w:sz="0" w:space="0" w:color="auto"/>
        <w:right w:val="none" w:sz="0" w:space="0" w:color="auto"/>
      </w:divBdr>
      <w:divsChild>
        <w:div w:id="1586766293">
          <w:marLeft w:val="0"/>
          <w:marRight w:val="0"/>
          <w:marTop w:val="90"/>
          <w:marBottom w:val="0"/>
          <w:divBdr>
            <w:top w:val="none" w:sz="0" w:space="0" w:color="auto"/>
            <w:left w:val="none" w:sz="0" w:space="0" w:color="auto"/>
            <w:bottom w:val="none" w:sz="0" w:space="0" w:color="auto"/>
            <w:right w:val="none" w:sz="0" w:space="0" w:color="auto"/>
          </w:divBdr>
          <w:divsChild>
            <w:div w:id="151794063">
              <w:marLeft w:val="0"/>
              <w:marRight w:val="0"/>
              <w:marTop w:val="0"/>
              <w:marBottom w:val="420"/>
              <w:divBdr>
                <w:top w:val="none" w:sz="0" w:space="0" w:color="auto"/>
                <w:left w:val="none" w:sz="0" w:space="0" w:color="auto"/>
                <w:bottom w:val="none" w:sz="0" w:space="0" w:color="auto"/>
                <w:right w:val="none" w:sz="0" w:space="0" w:color="auto"/>
              </w:divBdr>
              <w:divsChild>
                <w:div w:id="1984233959">
                  <w:marLeft w:val="0"/>
                  <w:marRight w:val="0"/>
                  <w:marTop w:val="0"/>
                  <w:marBottom w:val="0"/>
                  <w:divBdr>
                    <w:top w:val="none" w:sz="0" w:space="0" w:color="auto"/>
                    <w:left w:val="none" w:sz="0" w:space="0" w:color="auto"/>
                    <w:bottom w:val="none" w:sz="0" w:space="0" w:color="auto"/>
                    <w:right w:val="none" w:sz="0" w:space="0" w:color="auto"/>
                  </w:divBdr>
                  <w:divsChild>
                    <w:div w:id="70074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491075">
      <w:bodyDiv w:val="1"/>
      <w:marLeft w:val="0"/>
      <w:marRight w:val="0"/>
      <w:marTop w:val="0"/>
      <w:marBottom w:val="0"/>
      <w:divBdr>
        <w:top w:val="none" w:sz="0" w:space="0" w:color="auto"/>
        <w:left w:val="none" w:sz="0" w:space="0" w:color="auto"/>
        <w:bottom w:val="none" w:sz="0" w:space="0" w:color="auto"/>
        <w:right w:val="none" w:sz="0" w:space="0" w:color="auto"/>
      </w:divBdr>
      <w:divsChild>
        <w:div w:id="492641607">
          <w:marLeft w:val="0"/>
          <w:marRight w:val="0"/>
          <w:marTop w:val="0"/>
          <w:marBottom w:val="0"/>
          <w:divBdr>
            <w:top w:val="none" w:sz="0" w:space="0" w:color="auto"/>
            <w:left w:val="none" w:sz="0" w:space="0" w:color="auto"/>
            <w:bottom w:val="none" w:sz="0" w:space="0" w:color="auto"/>
            <w:right w:val="none" w:sz="0" w:space="0" w:color="auto"/>
          </w:divBdr>
        </w:div>
        <w:div w:id="659698019">
          <w:marLeft w:val="0"/>
          <w:marRight w:val="0"/>
          <w:marTop w:val="0"/>
          <w:marBottom w:val="0"/>
          <w:divBdr>
            <w:top w:val="none" w:sz="0" w:space="0" w:color="auto"/>
            <w:left w:val="none" w:sz="0" w:space="0" w:color="auto"/>
            <w:bottom w:val="none" w:sz="0" w:space="0" w:color="auto"/>
            <w:right w:val="none" w:sz="0" w:space="0" w:color="auto"/>
          </w:divBdr>
        </w:div>
        <w:div w:id="836384558">
          <w:marLeft w:val="0"/>
          <w:marRight w:val="0"/>
          <w:marTop w:val="0"/>
          <w:marBottom w:val="0"/>
          <w:divBdr>
            <w:top w:val="none" w:sz="0" w:space="0" w:color="auto"/>
            <w:left w:val="none" w:sz="0" w:space="0" w:color="auto"/>
            <w:bottom w:val="none" w:sz="0" w:space="0" w:color="auto"/>
            <w:right w:val="none" w:sz="0" w:space="0" w:color="auto"/>
          </w:divBdr>
        </w:div>
        <w:div w:id="842941559">
          <w:marLeft w:val="0"/>
          <w:marRight w:val="0"/>
          <w:marTop w:val="0"/>
          <w:marBottom w:val="0"/>
          <w:divBdr>
            <w:top w:val="none" w:sz="0" w:space="0" w:color="auto"/>
            <w:left w:val="none" w:sz="0" w:space="0" w:color="auto"/>
            <w:bottom w:val="none" w:sz="0" w:space="0" w:color="auto"/>
            <w:right w:val="none" w:sz="0" w:space="0" w:color="auto"/>
          </w:divBdr>
        </w:div>
        <w:div w:id="898326863">
          <w:marLeft w:val="0"/>
          <w:marRight w:val="0"/>
          <w:marTop w:val="0"/>
          <w:marBottom w:val="0"/>
          <w:divBdr>
            <w:top w:val="none" w:sz="0" w:space="0" w:color="auto"/>
            <w:left w:val="none" w:sz="0" w:space="0" w:color="auto"/>
            <w:bottom w:val="none" w:sz="0" w:space="0" w:color="auto"/>
            <w:right w:val="none" w:sz="0" w:space="0" w:color="auto"/>
          </w:divBdr>
        </w:div>
        <w:div w:id="933561664">
          <w:marLeft w:val="0"/>
          <w:marRight w:val="0"/>
          <w:marTop w:val="0"/>
          <w:marBottom w:val="0"/>
          <w:divBdr>
            <w:top w:val="none" w:sz="0" w:space="0" w:color="auto"/>
            <w:left w:val="none" w:sz="0" w:space="0" w:color="auto"/>
            <w:bottom w:val="none" w:sz="0" w:space="0" w:color="auto"/>
            <w:right w:val="none" w:sz="0" w:space="0" w:color="auto"/>
          </w:divBdr>
        </w:div>
        <w:div w:id="988749647">
          <w:marLeft w:val="0"/>
          <w:marRight w:val="0"/>
          <w:marTop w:val="0"/>
          <w:marBottom w:val="0"/>
          <w:divBdr>
            <w:top w:val="none" w:sz="0" w:space="0" w:color="auto"/>
            <w:left w:val="none" w:sz="0" w:space="0" w:color="auto"/>
            <w:bottom w:val="none" w:sz="0" w:space="0" w:color="auto"/>
            <w:right w:val="none" w:sz="0" w:space="0" w:color="auto"/>
          </w:divBdr>
        </w:div>
        <w:div w:id="1011376713">
          <w:marLeft w:val="0"/>
          <w:marRight w:val="0"/>
          <w:marTop w:val="0"/>
          <w:marBottom w:val="0"/>
          <w:divBdr>
            <w:top w:val="none" w:sz="0" w:space="0" w:color="auto"/>
            <w:left w:val="none" w:sz="0" w:space="0" w:color="auto"/>
            <w:bottom w:val="none" w:sz="0" w:space="0" w:color="auto"/>
            <w:right w:val="none" w:sz="0" w:space="0" w:color="auto"/>
          </w:divBdr>
        </w:div>
        <w:div w:id="1348144234">
          <w:marLeft w:val="0"/>
          <w:marRight w:val="0"/>
          <w:marTop w:val="0"/>
          <w:marBottom w:val="0"/>
          <w:divBdr>
            <w:top w:val="none" w:sz="0" w:space="0" w:color="auto"/>
            <w:left w:val="none" w:sz="0" w:space="0" w:color="auto"/>
            <w:bottom w:val="none" w:sz="0" w:space="0" w:color="auto"/>
            <w:right w:val="none" w:sz="0" w:space="0" w:color="auto"/>
          </w:divBdr>
        </w:div>
        <w:div w:id="1757553668">
          <w:marLeft w:val="0"/>
          <w:marRight w:val="0"/>
          <w:marTop w:val="0"/>
          <w:marBottom w:val="0"/>
          <w:divBdr>
            <w:top w:val="none" w:sz="0" w:space="0" w:color="auto"/>
            <w:left w:val="none" w:sz="0" w:space="0" w:color="auto"/>
            <w:bottom w:val="none" w:sz="0" w:space="0" w:color="auto"/>
            <w:right w:val="none" w:sz="0" w:space="0" w:color="auto"/>
          </w:divBdr>
        </w:div>
      </w:divsChild>
    </w:div>
    <w:div w:id="1766071008">
      <w:bodyDiv w:val="1"/>
      <w:marLeft w:val="0"/>
      <w:marRight w:val="0"/>
      <w:marTop w:val="0"/>
      <w:marBottom w:val="0"/>
      <w:divBdr>
        <w:top w:val="none" w:sz="0" w:space="0" w:color="auto"/>
        <w:left w:val="none" w:sz="0" w:space="0" w:color="auto"/>
        <w:bottom w:val="none" w:sz="0" w:space="0" w:color="auto"/>
        <w:right w:val="none" w:sz="0" w:space="0" w:color="auto"/>
      </w:divBdr>
    </w:div>
    <w:div w:id="1766265413">
      <w:bodyDiv w:val="1"/>
      <w:marLeft w:val="0"/>
      <w:marRight w:val="0"/>
      <w:marTop w:val="0"/>
      <w:marBottom w:val="0"/>
      <w:divBdr>
        <w:top w:val="none" w:sz="0" w:space="0" w:color="auto"/>
        <w:left w:val="none" w:sz="0" w:space="0" w:color="auto"/>
        <w:bottom w:val="none" w:sz="0" w:space="0" w:color="auto"/>
        <w:right w:val="none" w:sz="0" w:space="0" w:color="auto"/>
      </w:divBdr>
    </w:div>
    <w:div w:id="1771775376">
      <w:bodyDiv w:val="1"/>
      <w:marLeft w:val="0"/>
      <w:marRight w:val="0"/>
      <w:marTop w:val="0"/>
      <w:marBottom w:val="0"/>
      <w:divBdr>
        <w:top w:val="none" w:sz="0" w:space="0" w:color="auto"/>
        <w:left w:val="none" w:sz="0" w:space="0" w:color="auto"/>
        <w:bottom w:val="none" w:sz="0" w:space="0" w:color="auto"/>
        <w:right w:val="none" w:sz="0" w:space="0" w:color="auto"/>
      </w:divBdr>
    </w:div>
    <w:div w:id="1781097759">
      <w:bodyDiv w:val="1"/>
      <w:marLeft w:val="0"/>
      <w:marRight w:val="0"/>
      <w:marTop w:val="0"/>
      <w:marBottom w:val="0"/>
      <w:divBdr>
        <w:top w:val="none" w:sz="0" w:space="0" w:color="auto"/>
        <w:left w:val="none" w:sz="0" w:space="0" w:color="auto"/>
        <w:bottom w:val="none" w:sz="0" w:space="0" w:color="auto"/>
        <w:right w:val="none" w:sz="0" w:space="0" w:color="auto"/>
      </w:divBdr>
    </w:div>
    <w:div w:id="1786388846">
      <w:bodyDiv w:val="1"/>
      <w:marLeft w:val="0"/>
      <w:marRight w:val="0"/>
      <w:marTop w:val="0"/>
      <w:marBottom w:val="0"/>
      <w:divBdr>
        <w:top w:val="none" w:sz="0" w:space="0" w:color="auto"/>
        <w:left w:val="none" w:sz="0" w:space="0" w:color="auto"/>
        <w:bottom w:val="none" w:sz="0" w:space="0" w:color="auto"/>
        <w:right w:val="none" w:sz="0" w:space="0" w:color="auto"/>
      </w:divBdr>
      <w:divsChild>
        <w:div w:id="1523741160">
          <w:marLeft w:val="0"/>
          <w:marRight w:val="0"/>
          <w:marTop w:val="0"/>
          <w:marBottom w:val="0"/>
          <w:divBdr>
            <w:top w:val="none" w:sz="0" w:space="0" w:color="auto"/>
            <w:left w:val="none" w:sz="0" w:space="0" w:color="auto"/>
            <w:bottom w:val="none" w:sz="0" w:space="0" w:color="auto"/>
            <w:right w:val="none" w:sz="0" w:space="0" w:color="auto"/>
          </w:divBdr>
          <w:divsChild>
            <w:div w:id="797337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250253">
      <w:bodyDiv w:val="1"/>
      <w:marLeft w:val="0"/>
      <w:marRight w:val="0"/>
      <w:marTop w:val="0"/>
      <w:marBottom w:val="0"/>
      <w:divBdr>
        <w:top w:val="none" w:sz="0" w:space="0" w:color="auto"/>
        <w:left w:val="none" w:sz="0" w:space="0" w:color="auto"/>
        <w:bottom w:val="none" w:sz="0" w:space="0" w:color="auto"/>
        <w:right w:val="none" w:sz="0" w:space="0" w:color="auto"/>
      </w:divBdr>
    </w:div>
    <w:div w:id="1801996652">
      <w:bodyDiv w:val="1"/>
      <w:marLeft w:val="0"/>
      <w:marRight w:val="0"/>
      <w:marTop w:val="0"/>
      <w:marBottom w:val="0"/>
      <w:divBdr>
        <w:top w:val="none" w:sz="0" w:space="0" w:color="auto"/>
        <w:left w:val="none" w:sz="0" w:space="0" w:color="auto"/>
        <w:bottom w:val="none" w:sz="0" w:space="0" w:color="auto"/>
        <w:right w:val="none" w:sz="0" w:space="0" w:color="auto"/>
      </w:divBdr>
    </w:div>
    <w:div w:id="1809932617">
      <w:bodyDiv w:val="1"/>
      <w:marLeft w:val="0"/>
      <w:marRight w:val="0"/>
      <w:marTop w:val="0"/>
      <w:marBottom w:val="0"/>
      <w:divBdr>
        <w:top w:val="none" w:sz="0" w:space="0" w:color="auto"/>
        <w:left w:val="none" w:sz="0" w:space="0" w:color="auto"/>
        <w:bottom w:val="none" w:sz="0" w:space="0" w:color="auto"/>
        <w:right w:val="none" w:sz="0" w:space="0" w:color="auto"/>
      </w:divBdr>
      <w:divsChild>
        <w:div w:id="95372802">
          <w:marLeft w:val="0"/>
          <w:marRight w:val="0"/>
          <w:marTop w:val="0"/>
          <w:marBottom w:val="0"/>
          <w:divBdr>
            <w:top w:val="none" w:sz="0" w:space="0" w:color="auto"/>
            <w:left w:val="none" w:sz="0" w:space="0" w:color="auto"/>
            <w:bottom w:val="none" w:sz="0" w:space="0" w:color="auto"/>
            <w:right w:val="none" w:sz="0" w:space="0" w:color="auto"/>
          </w:divBdr>
        </w:div>
        <w:div w:id="1300184358">
          <w:marLeft w:val="0"/>
          <w:marRight w:val="0"/>
          <w:marTop w:val="0"/>
          <w:marBottom w:val="0"/>
          <w:divBdr>
            <w:top w:val="none" w:sz="0" w:space="0" w:color="auto"/>
            <w:left w:val="none" w:sz="0" w:space="0" w:color="auto"/>
            <w:bottom w:val="none" w:sz="0" w:space="0" w:color="auto"/>
            <w:right w:val="none" w:sz="0" w:space="0" w:color="auto"/>
          </w:divBdr>
        </w:div>
      </w:divsChild>
    </w:div>
    <w:div w:id="1815639072">
      <w:bodyDiv w:val="1"/>
      <w:marLeft w:val="0"/>
      <w:marRight w:val="0"/>
      <w:marTop w:val="0"/>
      <w:marBottom w:val="0"/>
      <w:divBdr>
        <w:top w:val="none" w:sz="0" w:space="0" w:color="auto"/>
        <w:left w:val="none" w:sz="0" w:space="0" w:color="auto"/>
        <w:bottom w:val="none" w:sz="0" w:space="0" w:color="auto"/>
        <w:right w:val="none" w:sz="0" w:space="0" w:color="auto"/>
      </w:divBdr>
    </w:div>
    <w:div w:id="1817263702">
      <w:bodyDiv w:val="1"/>
      <w:marLeft w:val="0"/>
      <w:marRight w:val="0"/>
      <w:marTop w:val="0"/>
      <w:marBottom w:val="0"/>
      <w:divBdr>
        <w:top w:val="none" w:sz="0" w:space="0" w:color="auto"/>
        <w:left w:val="none" w:sz="0" w:space="0" w:color="auto"/>
        <w:bottom w:val="none" w:sz="0" w:space="0" w:color="auto"/>
        <w:right w:val="none" w:sz="0" w:space="0" w:color="auto"/>
      </w:divBdr>
    </w:div>
    <w:div w:id="1820883401">
      <w:bodyDiv w:val="1"/>
      <w:marLeft w:val="0"/>
      <w:marRight w:val="0"/>
      <w:marTop w:val="0"/>
      <w:marBottom w:val="0"/>
      <w:divBdr>
        <w:top w:val="none" w:sz="0" w:space="0" w:color="auto"/>
        <w:left w:val="none" w:sz="0" w:space="0" w:color="auto"/>
        <w:bottom w:val="none" w:sz="0" w:space="0" w:color="auto"/>
        <w:right w:val="none" w:sz="0" w:space="0" w:color="auto"/>
      </w:divBdr>
    </w:div>
    <w:div w:id="1827284559">
      <w:bodyDiv w:val="1"/>
      <w:marLeft w:val="0"/>
      <w:marRight w:val="0"/>
      <w:marTop w:val="0"/>
      <w:marBottom w:val="0"/>
      <w:divBdr>
        <w:top w:val="none" w:sz="0" w:space="0" w:color="auto"/>
        <w:left w:val="none" w:sz="0" w:space="0" w:color="auto"/>
        <w:bottom w:val="none" w:sz="0" w:space="0" w:color="auto"/>
        <w:right w:val="none" w:sz="0" w:space="0" w:color="auto"/>
      </w:divBdr>
      <w:divsChild>
        <w:div w:id="598879154">
          <w:marLeft w:val="0"/>
          <w:marRight w:val="0"/>
          <w:marTop w:val="0"/>
          <w:marBottom w:val="0"/>
          <w:divBdr>
            <w:top w:val="none" w:sz="0" w:space="0" w:color="auto"/>
            <w:left w:val="none" w:sz="0" w:space="0" w:color="auto"/>
            <w:bottom w:val="none" w:sz="0" w:space="0" w:color="auto"/>
            <w:right w:val="none" w:sz="0" w:space="0" w:color="auto"/>
          </w:divBdr>
          <w:divsChild>
            <w:div w:id="8803371">
              <w:marLeft w:val="0"/>
              <w:marRight w:val="0"/>
              <w:marTop w:val="0"/>
              <w:marBottom w:val="0"/>
              <w:divBdr>
                <w:top w:val="none" w:sz="0" w:space="0" w:color="auto"/>
                <w:left w:val="none" w:sz="0" w:space="0" w:color="auto"/>
                <w:bottom w:val="none" w:sz="0" w:space="0" w:color="auto"/>
                <w:right w:val="none" w:sz="0" w:space="0" w:color="auto"/>
              </w:divBdr>
            </w:div>
            <w:div w:id="192767802">
              <w:marLeft w:val="0"/>
              <w:marRight w:val="0"/>
              <w:marTop w:val="0"/>
              <w:marBottom w:val="0"/>
              <w:divBdr>
                <w:top w:val="none" w:sz="0" w:space="0" w:color="auto"/>
                <w:left w:val="none" w:sz="0" w:space="0" w:color="auto"/>
                <w:bottom w:val="none" w:sz="0" w:space="0" w:color="auto"/>
                <w:right w:val="none" w:sz="0" w:space="0" w:color="auto"/>
              </w:divBdr>
            </w:div>
            <w:div w:id="141605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654397">
      <w:bodyDiv w:val="1"/>
      <w:marLeft w:val="0"/>
      <w:marRight w:val="0"/>
      <w:marTop w:val="0"/>
      <w:marBottom w:val="0"/>
      <w:divBdr>
        <w:top w:val="none" w:sz="0" w:space="0" w:color="auto"/>
        <w:left w:val="none" w:sz="0" w:space="0" w:color="auto"/>
        <w:bottom w:val="none" w:sz="0" w:space="0" w:color="auto"/>
        <w:right w:val="none" w:sz="0" w:space="0" w:color="auto"/>
      </w:divBdr>
    </w:div>
    <w:div w:id="1846508651">
      <w:bodyDiv w:val="1"/>
      <w:marLeft w:val="0"/>
      <w:marRight w:val="0"/>
      <w:marTop w:val="0"/>
      <w:marBottom w:val="0"/>
      <w:divBdr>
        <w:top w:val="none" w:sz="0" w:space="0" w:color="auto"/>
        <w:left w:val="none" w:sz="0" w:space="0" w:color="auto"/>
        <w:bottom w:val="none" w:sz="0" w:space="0" w:color="auto"/>
        <w:right w:val="none" w:sz="0" w:space="0" w:color="auto"/>
      </w:divBdr>
      <w:divsChild>
        <w:div w:id="1676148849">
          <w:marLeft w:val="0"/>
          <w:marRight w:val="0"/>
          <w:marTop w:val="0"/>
          <w:marBottom w:val="0"/>
          <w:divBdr>
            <w:top w:val="none" w:sz="0" w:space="0" w:color="auto"/>
            <w:left w:val="none" w:sz="0" w:space="0" w:color="auto"/>
            <w:bottom w:val="none" w:sz="0" w:space="0" w:color="auto"/>
            <w:right w:val="none" w:sz="0" w:space="0" w:color="auto"/>
          </w:divBdr>
          <w:divsChild>
            <w:div w:id="171862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377697">
      <w:bodyDiv w:val="1"/>
      <w:marLeft w:val="0"/>
      <w:marRight w:val="0"/>
      <w:marTop w:val="0"/>
      <w:marBottom w:val="0"/>
      <w:divBdr>
        <w:top w:val="none" w:sz="0" w:space="0" w:color="auto"/>
        <w:left w:val="none" w:sz="0" w:space="0" w:color="auto"/>
        <w:bottom w:val="none" w:sz="0" w:space="0" w:color="auto"/>
        <w:right w:val="none" w:sz="0" w:space="0" w:color="auto"/>
      </w:divBdr>
      <w:divsChild>
        <w:div w:id="1311321891">
          <w:marLeft w:val="0"/>
          <w:marRight w:val="0"/>
          <w:marTop w:val="0"/>
          <w:marBottom w:val="0"/>
          <w:divBdr>
            <w:top w:val="none" w:sz="0" w:space="0" w:color="auto"/>
            <w:left w:val="none" w:sz="0" w:space="0" w:color="auto"/>
            <w:bottom w:val="none" w:sz="0" w:space="0" w:color="auto"/>
            <w:right w:val="none" w:sz="0" w:space="0" w:color="auto"/>
          </w:divBdr>
          <w:divsChild>
            <w:div w:id="31938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447966">
      <w:bodyDiv w:val="1"/>
      <w:marLeft w:val="0"/>
      <w:marRight w:val="0"/>
      <w:marTop w:val="0"/>
      <w:marBottom w:val="0"/>
      <w:divBdr>
        <w:top w:val="none" w:sz="0" w:space="0" w:color="auto"/>
        <w:left w:val="none" w:sz="0" w:space="0" w:color="auto"/>
        <w:bottom w:val="none" w:sz="0" w:space="0" w:color="auto"/>
        <w:right w:val="none" w:sz="0" w:space="0" w:color="auto"/>
      </w:divBdr>
    </w:div>
    <w:div w:id="1918897762">
      <w:bodyDiv w:val="1"/>
      <w:marLeft w:val="0"/>
      <w:marRight w:val="0"/>
      <w:marTop w:val="0"/>
      <w:marBottom w:val="0"/>
      <w:divBdr>
        <w:top w:val="none" w:sz="0" w:space="0" w:color="auto"/>
        <w:left w:val="none" w:sz="0" w:space="0" w:color="auto"/>
        <w:bottom w:val="none" w:sz="0" w:space="0" w:color="auto"/>
        <w:right w:val="none" w:sz="0" w:space="0" w:color="auto"/>
      </w:divBdr>
      <w:divsChild>
        <w:div w:id="836924717">
          <w:marLeft w:val="0"/>
          <w:marRight w:val="0"/>
          <w:marTop w:val="0"/>
          <w:marBottom w:val="0"/>
          <w:divBdr>
            <w:top w:val="none" w:sz="0" w:space="0" w:color="auto"/>
            <w:left w:val="none" w:sz="0" w:space="0" w:color="auto"/>
            <w:bottom w:val="none" w:sz="0" w:space="0" w:color="auto"/>
            <w:right w:val="none" w:sz="0" w:space="0" w:color="auto"/>
          </w:divBdr>
        </w:div>
        <w:div w:id="1028409467">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304198371">
          <w:marLeft w:val="0"/>
          <w:marRight w:val="0"/>
          <w:marTop w:val="0"/>
          <w:marBottom w:val="0"/>
          <w:divBdr>
            <w:top w:val="none" w:sz="0" w:space="0" w:color="auto"/>
            <w:left w:val="none" w:sz="0" w:space="0" w:color="auto"/>
            <w:bottom w:val="none" w:sz="0" w:space="0" w:color="auto"/>
            <w:right w:val="none" w:sz="0" w:space="0" w:color="auto"/>
          </w:divBdr>
        </w:div>
      </w:divsChild>
    </w:div>
    <w:div w:id="1939488461">
      <w:bodyDiv w:val="1"/>
      <w:marLeft w:val="0"/>
      <w:marRight w:val="0"/>
      <w:marTop w:val="0"/>
      <w:marBottom w:val="0"/>
      <w:divBdr>
        <w:top w:val="none" w:sz="0" w:space="0" w:color="auto"/>
        <w:left w:val="none" w:sz="0" w:space="0" w:color="auto"/>
        <w:bottom w:val="none" w:sz="0" w:space="0" w:color="auto"/>
        <w:right w:val="none" w:sz="0" w:space="0" w:color="auto"/>
      </w:divBdr>
    </w:div>
    <w:div w:id="1945914954">
      <w:bodyDiv w:val="1"/>
      <w:marLeft w:val="0"/>
      <w:marRight w:val="0"/>
      <w:marTop w:val="0"/>
      <w:marBottom w:val="0"/>
      <w:divBdr>
        <w:top w:val="none" w:sz="0" w:space="0" w:color="auto"/>
        <w:left w:val="none" w:sz="0" w:space="0" w:color="auto"/>
        <w:bottom w:val="none" w:sz="0" w:space="0" w:color="auto"/>
        <w:right w:val="none" w:sz="0" w:space="0" w:color="auto"/>
      </w:divBdr>
    </w:div>
    <w:div w:id="1953050002">
      <w:bodyDiv w:val="1"/>
      <w:marLeft w:val="0"/>
      <w:marRight w:val="0"/>
      <w:marTop w:val="0"/>
      <w:marBottom w:val="0"/>
      <w:divBdr>
        <w:top w:val="none" w:sz="0" w:space="0" w:color="auto"/>
        <w:left w:val="none" w:sz="0" w:space="0" w:color="auto"/>
        <w:bottom w:val="none" w:sz="0" w:space="0" w:color="auto"/>
        <w:right w:val="none" w:sz="0" w:space="0" w:color="auto"/>
      </w:divBdr>
      <w:divsChild>
        <w:div w:id="422150092">
          <w:marLeft w:val="0"/>
          <w:marRight w:val="0"/>
          <w:marTop w:val="0"/>
          <w:marBottom w:val="0"/>
          <w:divBdr>
            <w:top w:val="none" w:sz="0" w:space="0" w:color="auto"/>
            <w:left w:val="none" w:sz="0" w:space="0" w:color="auto"/>
            <w:bottom w:val="none" w:sz="0" w:space="0" w:color="auto"/>
            <w:right w:val="none" w:sz="0" w:space="0" w:color="auto"/>
          </w:divBdr>
          <w:divsChild>
            <w:div w:id="1243491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832575">
      <w:bodyDiv w:val="1"/>
      <w:marLeft w:val="0"/>
      <w:marRight w:val="0"/>
      <w:marTop w:val="0"/>
      <w:marBottom w:val="0"/>
      <w:divBdr>
        <w:top w:val="none" w:sz="0" w:space="0" w:color="auto"/>
        <w:left w:val="none" w:sz="0" w:space="0" w:color="auto"/>
        <w:bottom w:val="none" w:sz="0" w:space="0" w:color="auto"/>
        <w:right w:val="none" w:sz="0" w:space="0" w:color="auto"/>
      </w:divBdr>
    </w:div>
    <w:div w:id="1959025635">
      <w:bodyDiv w:val="1"/>
      <w:marLeft w:val="0"/>
      <w:marRight w:val="0"/>
      <w:marTop w:val="0"/>
      <w:marBottom w:val="0"/>
      <w:divBdr>
        <w:top w:val="none" w:sz="0" w:space="0" w:color="auto"/>
        <w:left w:val="none" w:sz="0" w:space="0" w:color="auto"/>
        <w:bottom w:val="none" w:sz="0" w:space="0" w:color="auto"/>
        <w:right w:val="none" w:sz="0" w:space="0" w:color="auto"/>
      </w:divBdr>
    </w:div>
    <w:div w:id="1959412153">
      <w:bodyDiv w:val="1"/>
      <w:marLeft w:val="0"/>
      <w:marRight w:val="0"/>
      <w:marTop w:val="0"/>
      <w:marBottom w:val="0"/>
      <w:divBdr>
        <w:top w:val="none" w:sz="0" w:space="0" w:color="auto"/>
        <w:left w:val="none" w:sz="0" w:space="0" w:color="auto"/>
        <w:bottom w:val="none" w:sz="0" w:space="0" w:color="auto"/>
        <w:right w:val="none" w:sz="0" w:space="0" w:color="auto"/>
      </w:divBdr>
    </w:div>
    <w:div w:id="1959483887">
      <w:bodyDiv w:val="1"/>
      <w:marLeft w:val="0"/>
      <w:marRight w:val="0"/>
      <w:marTop w:val="0"/>
      <w:marBottom w:val="0"/>
      <w:divBdr>
        <w:top w:val="none" w:sz="0" w:space="0" w:color="auto"/>
        <w:left w:val="none" w:sz="0" w:space="0" w:color="auto"/>
        <w:bottom w:val="none" w:sz="0" w:space="0" w:color="auto"/>
        <w:right w:val="none" w:sz="0" w:space="0" w:color="auto"/>
      </w:divBdr>
      <w:divsChild>
        <w:div w:id="36319302">
          <w:marLeft w:val="0"/>
          <w:marRight w:val="0"/>
          <w:marTop w:val="100"/>
          <w:marBottom w:val="0"/>
          <w:divBdr>
            <w:top w:val="none" w:sz="0" w:space="0" w:color="auto"/>
            <w:left w:val="none" w:sz="0" w:space="0" w:color="auto"/>
            <w:bottom w:val="none" w:sz="0" w:space="0" w:color="auto"/>
            <w:right w:val="none" w:sz="0" w:space="0" w:color="auto"/>
          </w:divBdr>
        </w:div>
        <w:div w:id="213739115">
          <w:marLeft w:val="360"/>
          <w:marRight w:val="0"/>
          <w:marTop w:val="100"/>
          <w:marBottom w:val="0"/>
          <w:divBdr>
            <w:top w:val="none" w:sz="0" w:space="0" w:color="auto"/>
            <w:left w:val="none" w:sz="0" w:space="0" w:color="auto"/>
            <w:bottom w:val="none" w:sz="0" w:space="0" w:color="auto"/>
            <w:right w:val="none" w:sz="0" w:space="0" w:color="auto"/>
          </w:divBdr>
        </w:div>
        <w:div w:id="231548698">
          <w:marLeft w:val="360"/>
          <w:marRight w:val="0"/>
          <w:marTop w:val="100"/>
          <w:marBottom w:val="0"/>
          <w:divBdr>
            <w:top w:val="none" w:sz="0" w:space="0" w:color="auto"/>
            <w:left w:val="none" w:sz="0" w:space="0" w:color="auto"/>
            <w:bottom w:val="none" w:sz="0" w:space="0" w:color="auto"/>
            <w:right w:val="none" w:sz="0" w:space="0" w:color="auto"/>
          </w:divBdr>
        </w:div>
        <w:div w:id="347609277">
          <w:marLeft w:val="360"/>
          <w:marRight w:val="0"/>
          <w:marTop w:val="100"/>
          <w:marBottom w:val="0"/>
          <w:divBdr>
            <w:top w:val="none" w:sz="0" w:space="0" w:color="auto"/>
            <w:left w:val="none" w:sz="0" w:space="0" w:color="auto"/>
            <w:bottom w:val="none" w:sz="0" w:space="0" w:color="auto"/>
            <w:right w:val="none" w:sz="0" w:space="0" w:color="auto"/>
          </w:divBdr>
        </w:div>
        <w:div w:id="729302831">
          <w:marLeft w:val="0"/>
          <w:marRight w:val="0"/>
          <w:marTop w:val="100"/>
          <w:marBottom w:val="0"/>
          <w:divBdr>
            <w:top w:val="none" w:sz="0" w:space="0" w:color="auto"/>
            <w:left w:val="none" w:sz="0" w:space="0" w:color="auto"/>
            <w:bottom w:val="none" w:sz="0" w:space="0" w:color="auto"/>
            <w:right w:val="none" w:sz="0" w:space="0" w:color="auto"/>
          </w:divBdr>
        </w:div>
        <w:div w:id="870146163">
          <w:marLeft w:val="360"/>
          <w:marRight w:val="0"/>
          <w:marTop w:val="100"/>
          <w:marBottom w:val="0"/>
          <w:divBdr>
            <w:top w:val="none" w:sz="0" w:space="0" w:color="auto"/>
            <w:left w:val="none" w:sz="0" w:space="0" w:color="auto"/>
            <w:bottom w:val="none" w:sz="0" w:space="0" w:color="auto"/>
            <w:right w:val="none" w:sz="0" w:space="0" w:color="auto"/>
          </w:divBdr>
        </w:div>
        <w:div w:id="1546914234">
          <w:marLeft w:val="360"/>
          <w:marRight w:val="0"/>
          <w:marTop w:val="100"/>
          <w:marBottom w:val="0"/>
          <w:divBdr>
            <w:top w:val="none" w:sz="0" w:space="0" w:color="auto"/>
            <w:left w:val="none" w:sz="0" w:space="0" w:color="auto"/>
            <w:bottom w:val="none" w:sz="0" w:space="0" w:color="auto"/>
            <w:right w:val="none" w:sz="0" w:space="0" w:color="auto"/>
          </w:divBdr>
        </w:div>
      </w:divsChild>
    </w:div>
    <w:div w:id="1959986794">
      <w:bodyDiv w:val="1"/>
      <w:marLeft w:val="0"/>
      <w:marRight w:val="0"/>
      <w:marTop w:val="0"/>
      <w:marBottom w:val="0"/>
      <w:divBdr>
        <w:top w:val="none" w:sz="0" w:space="0" w:color="auto"/>
        <w:left w:val="none" w:sz="0" w:space="0" w:color="auto"/>
        <w:bottom w:val="none" w:sz="0" w:space="0" w:color="auto"/>
        <w:right w:val="none" w:sz="0" w:space="0" w:color="auto"/>
      </w:divBdr>
      <w:divsChild>
        <w:div w:id="2104108865">
          <w:marLeft w:val="0"/>
          <w:marRight w:val="0"/>
          <w:marTop w:val="0"/>
          <w:marBottom w:val="0"/>
          <w:divBdr>
            <w:top w:val="none" w:sz="0" w:space="0" w:color="auto"/>
            <w:left w:val="none" w:sz="0" w:space="0" w:color="auto"/>
            <w:bottom w:val="none" w:sz="0" w:space="0" w:color="auto"/>
            <w:right w:val="none" w:sz="0" w:space="0" w:color="auto"/>
          </w:divBdr>
          <w:divsChild>
            <w:div w:id="121824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947296">
      <w:bodyDiv w:val="1"/>
      <w:marLeft w:val="0"/>
      <w:marRight w:val="0"/>
      <w:marTop w:val="0"/>
      <w:marBottom w:val="0"/>
      <w:divBdr>
        <w:top w:val="none" w:sz="0" w:space="0" w:color="auto"/>
        <w:left w:val="none" w:sz="0" w:space="0" w:color="auto"/>
        <w:bottom w:val="none" w:sz="0" w:space="0" w:color="auto"/>
        <w:right w:val="none" w:sz="0" w:space="0" w:color="auto"/>
      </w:divBdr>
    </w:div>
    <w:div w:id="1998074320">
      <w:bodyDiv w:val="1"/>
      <w:marLeft w:val="0"/>
      <w:marRight w:val="0"/>
      <w:marTop w:val="0"/>
      <w:marBottom w:val="0"/>
      <w:divBdr>
        <w:top w:val="none" w:sz="0" w:space="0" w:color="auto"/>
        <w:left w:val="none" w:sz="0" w:space="0" w:color="auto"/>
        <w:bottom w:val="none" w:sz="0" w:space="0" w:color="auto"/>
        <w:right w:val="none" w:sz="0" w:space="0" w:color="auto"/>
      </w:divBdr>
    </w:div>
    <w:div w:id="2006350767">
      <w:bodyDiv w:val="1"/>
      <w:marLeft w:val="0"/>
      <w:marRight w:val="0"/>
      <w:marTop w:val="0"/>
      <w:marBottom w:val="0"/>
      <w:divBdr>
        <w:top w:val="none" w:sz="0" w:space="0" w:color="auto"/>
        <w:left w:val="none" w:sz="0" w:space="0" w:color="auto"/>
        <w:bottom w:val="none" w:sz="0" w:space="0" w:color="auto"/>
        <w:right w:val="none" w:sz="0" w:space="0" w:color="auto"/>
      </w:divBdr>
    </w:div>
    <w:div w:id="2008094532">
      <w:bodyDiv w:val="1"/>
      <w:marLeft w:val="0"/>
      <w:marRight w:val="0"/>
      <w:marTop w:val="0"/>
      <w:marBottom w:val="0"/>
      <w:divBdr>
        <w:top w:val="none" w:sz="0" w:space="0" w:color="auto"/>
        <w:left w:val="none" w:sz="0" w:space="0" w:color="auto"/>
        <w:bottom w:val="none" w:sz="0" w:space="0" w:color="auto"/>
        <w:right w:val="none" w:sz="0" w:space="0" w:color="auto"/>
      </w:divBdr>
    </w:div>
    <w:div w:id="2012024244">
      <w:bodyDiv w:val="1"/>
      <w:marLeft w:val="0"/>
      <w:marRight w:val="0"/>
      <w:marTop w:val="0"/>
      <w:marBottom w:val="0"/>
      <w:divBdr>
        <w:top w:val="none" w:sz="0" w:space="0" w:color="auto"/>
        <w:left w:val="none" w:sz="0" w:space="0" w:color="auto"/>
        <w:bottom w:val="none" w:sz="0" w:space="0" w:color="auto"/>
        <w:right w:val="none" w:sz="0" w:space="0" w:color="auto"/>
      </w:divBdr>
    </w:div>
    <w:div w:id="2020161295">
      <w:bodyDiv w:val="1"/>
      <w:marLeft w:val="0"/>
      <w:marRight w:val="0"/>
      <w:marTop w:val="0"/>
      <w:marBottom w:val="0"/>
      <w:divBdr>
        <w:top w:val="none" w:sz="0" w:space="0" w:color="auto"/>
        <w:left w:val="none" w:sz="0" w:space="0" w:color="auto"/>
        <w:bottom w:val="none" w:sz="0" w:space="0" w:color="auto"/>
        <w:right w:val="none" w:sz="0" w:space="0" w:color="auto"/>
      </w:divBdr>
    </w:div>
    <w:div w:id="2033340947">
      <w:bodyDiv w:val="1"/>
      <w:marLeft w:val="0"/>
      <w:marRight w:val="0"/>
      <w:marTop w:val="0"/>
      <w:marBottom w:val="0"/>
      <w:divBdr>
        <w:top w:val="none" w:sz="0" w:space="0" w:color="auto"/>
        <w:left w:val="none" w:sz="0" w:space="0" w:color="auto"/>
        <w:bottom w:val="none" w:sz="0" w:space="0" w:color="auto"/>
        <w:right w:val="none" w:sz="0" w:space="0" w:color="auto"/>
      </w:divBdr>
      <w:divsChild>
        <w:div w:id="439959046">
          <w:marLeft w:val="0"/>
          <w:marRight w:val="0"/>
          <w:marTop w:val="0"/>
          <w:marBottom w:val="0"/>
          <w:divBdr>
            <w:top w:val="none" w:sz="0" w:space="0" w:color="auto"/>
            <w:left w:val="none" w:sz="0" w:space="0" w:color="auto"/>
            <w:bottom w:val="none" w:sz="0" w:space="0" w:color="auto"/>
            <w:right w:val="none" w:sz="0" w:space="0" w:color="auto"/>
          </w:divBdr>
          <w:divsChild>
            <w:div w:id="120601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034742">
      <w:bodyDiv w:val="1"/>
      <w:marLeft w:val="0"/>
      <w:marRight w:val="0"/>
      <w:marTop w:val="0"/>
      <w:marBottom w:val="0"/>
      <w:divBdr>
        <w:top w:val="none" w:sz="0" w:space="0" w:color="auto"/>
        <w:left w:val="none" w:sz="0" w:space="0" w:color="auto"/>
        <w:bottom w:val="none" w:sz="0" w:space="0" w:color="auto"/>
        <w:right w:val="none" w:sz="0" w:space="0" w:color="auto"/>
      </w:divBdr>
    </w:div>
    <w:div w:id="2042197668">
      <w:bodyDiv w:val="1"/>
      <w:marLeft w:val="0"/>
      <w:marRight w:val="0"/>
      <w:marTop w:val="0"/>
      <w:marBottom w:val="0"/>
      <w:divBdr>
        <w:top w:val="none" w:sz="0" w:space="0" w:color="auto"/>
        <w:left w:val="none" w:sz="0" w:space="0" w:color="auto"/>
        <w:bottom w:val="none" w:sz="0" w:space="0" w:color="auto"/>
        <w:right w:val="none" w:sz="0" w:space="0" w:color="auto"/>
      </w:divBdr>
    </w:div>
    <w:div w:id="2050105657">
      <w:bodyDiv w:val="1"/>
      <w:marLeft w:val="0"/>
      <w:marRight w:val="0"/>
      <w:marTop w:val="0"/>
      <w:marBottom w:val="0"/>
      <w:divBdr>
        <w:top w:val="none" w:sz="0" w:space="0" w:color="auto"/>
        <w:left w:val="none" w:sz="0" w:space="0" w:color="auto"/>
        <w:bottom w:val="none" w:sz="0" w:space="0" w:color="auto"/>
        <w:right w:val="none" w:sz="0" w:space="0" w:color="auto"/>
      </w:divBdr>
    </w:div>
    <w:div w:id="2051034451">
      <w:bodyDiv w:val="1"/>
      <w:marLeft w:val="0"/>
      <w:marRight w:val="0"/>
      <w:marTop w:val="0"/>
      <w:marBottom w:val="0"/>
      <w:divBdr>
        <w:top w:val="none" w:sz="0" w:space="0" w:color="auto"/>
        <w:left w:val="none" w:sz="0" w:space="0" w:color="auto"/>
        <w:bottom w:val="none" w:sz="0" w:space="0" w:color="auto"/>
        <w:right w:val="none" w:sz="0" w:space="0" w:color="auto"/>
      </w:divBdr>
      <w:divsChild>
        <w:div w:id="1628589301">
          <w:marLeft w:val="0"/>
          <w:marRight w:val="0"/>
          <w:marTop w:val="0"/>
          <w:marBottom w:val="0"/>
          <w:divBdr>
            <w:top w:val="none" w:sz="0" w:space="0" w:color="auto"/>
            <w:left w:val="none" w:sz="0" w:space="0" w:color="auto"/>
            <w:bottom w:val="none" w:sz="0" w:space="0" w:color="auto"/>
            <w:right w:val="none" w:sz="0" w:space="0" w:color="auto"/>
          </w:divBdr>
          <w:divsChild>
            <w:div w:id="346293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068467">
      <w:bodyDiv w:val="1"/>
      <w:marLeft w:val="0"/>
      <w:marRight w:val="0"/>
      <w:marTop w:val="0"/>
      <w:marBottom w:val="0"/>
      <w:divBdr>
        <w:top w:val="none" w:sz="0" w:space="0" w:color="auto"/>
        <w:left w:val="none" w:sz="0" w:space="0" w:color="auto"/>
        <w:bottom w:val="none" w:sz="0" w:space="0" w:color="auto"/>
        <w:right w:val="none" w:sz="0" w:space="0" w:color="auto"/>
      </w:divBdr>
    </w:div>
    <w:div w:id="2060667199">
      <w:bodyDiv w:val="1"/>
      <w:marLeft w:val="0"/>
      <w:marRight w:val="0"/>
      <w:marTop w:val="0"/>
      <w:marBottom w:val="0"/>
      <w:divBdr>
        <w:top w:val="none" w:sz="0" w:space="0" w:color="auto"/>
        <w:left w:val="none" w:sz="0" w:space="0" w:color="auto"/>
        <w:bottom w:val="none" w:sz="0" w:space="0" w:color="auto"/>
        <w:right w:val="none" w:sz="0" w:space="0" w:color="auto"/>
      </w:divBdr>
    </w:div>
    <w:div w:id="2062287368">
      <w:bodyDiv w:val="1"/>
      <w:marLeft w:val="0"/>
      <w:marRight w:val="0"/>
      <w:marTop w:val="0"/>
      <w:marBottom w:val="0"/>
      <w:divBdr>
        <w:top w:val="none" w:sz="0" w:space="0" w:color="auto"/>
        <w:left w:val="none" w:sz="0" w:space="0" w:color="auto"/>
        <w:bottom w:val="none" w:sz="0" w:space="0" w:color="auto"/>
        <w:right w:val="none" w:sz="0" w:space="0" w:color="auto"/>
      </w:divBdr>
    </w:div>
    <w:div w:id="2063284460">
      <w:bodyDiv w:val="1"/>
      <w:marLeft w:val="0"/>
      <w:marRight w:val="0"/>
      <w:marTop w:val="0"/>
      <w:marBottom w:val="0"/>
      <w:divBdr>
        <w:top w:val="none" w:sz="0" w:space="0" w:color="auto"/>
        <w:left w:val="none" w:sz="0" w:space="0" w:color="auto"/>
        <w:bottom w:val="none" w:sz="0" w:space="0" w:color="auto"/>
        <w:right w:val="none" w:sz="0" w:space="0" w:color="auto"/>
      </w:divBdr>
    </w:div>
    <w:div w:id="2064937004">
      <w:bodyDiv w:val="1"/>
      <w:marLeft w:val="0"/>
      <w:marRight w:val="0"/>
      <w:marTop w:val="0"/>
      <w:marBottom w:val="0"/>
      <w:divBdr>
        <w:top w:val="none" w:sz="0" w:space="0" w:color="auto"/>
        <w:left w:val="none" w:sz="0" w:space="0" w:color="auto"/>
        <w:bottom w:val="none" w:sz="0" w:space="0" w:color="auto"/>
        <w:right w:val="none" w:sz="0" w:space="0" w:color="auto"/>
      </w:divBdr>
    </w:div>
    <w:div w:id="2067992592">
      <w:bodyDiv w:val="1"/>
      <w:marLeft w:val="0"/>
      <w:marRight w:val="0"/>
      <w:marTop w:val="0"/>
      <w:marBottom w:val="0"/>
      <w:divBdr>
        <w:top w:val="none" w:sz="0" w:space="0" w:color="auto"/>
        <w:left w:val="none" w:sz="0" w:space="0" w:color="auto"/>
        <w:bottom w:val="none" w:sz="0" w:space="0" w:color="auto"/>
        <w:right w:val="none" w:sz="0" w:space="0" w:color="auto"/>
      </w:divBdr>
      <w:divsChild>
        <w:div w:id="2120292363">
          <w:marLeft w:val="0"/>
          <w:marRight w:val="0"/>
          <w:marTop w:val="0"/>
          <w:marBottom w:val="0"/>
          <w:divBdr>
            <w:top w:val="none" w:sz="0" w:space="0" w:color="auto"/>
            <w:left w:val="none" w:sz="0" w:space="0" w:color="auto"/>
            <w:bottom w:val="none" w:sz="0" w:space="0" w:color="auto"/>
            <w:right w:val="none" w:sz="0" w:space="0" w:color="auto"/>
          </w:divBdr>
          <w:divsChild>
            <w:div w:id="192579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070463">
      <w:bodyDiv w:val="1"/>
      <w:marLeft w:val="0"/>
      <w:marRight w:val="0"/>
      <w:marTop w:val="0"/>
      <w:marBottom w:val="0"/>
      <w:divBdr>
        <w:top w:val="none" w:sz="0" w:space="0" w:color="auto"/>
        <w:left w:val="none" w:sz="0" w:space="0" w:color="auto"/>
        <w:bottom w:val="none" w:sz="0" w:space="0" w:color="auto"/>
        <w:right w:val="none" w:sz="0" w:space="0" w:color="auto"/>
      </w:divBdr>
    </w:div>
    <w:div w:id="2073842086">
      <w:bodyDiv w:val="1"/>
      <w:marLeft w:val="0"/>
      <w:marRight w:val="0"/>
      <w:marTop w:val="0"/>
      <w:marBottom w:val="0"/>
      <w:divBdr>
        <w:top w:val="none" w:sz="0" w:space="0" w:color="auto"/>
        <w:left w:val="none" w:sz="0" w:space="0" w:color="auto"/>
        <w:bottom w:val="none" w:sz="0" w:space="0" w:color="auto"/>
        <w:right w:val="none" w:sz="0" w:space="0" w:color="auto"/>
      </w:divBdr>
      <w:divsChild>
        <w:div w:id="147718357">
          <w:marLeft w:val="0"/>
          <w:marRight w:val="0"/>
          <w:marTop w:val="0"/>
          <w:marBottom w:val="0"/>
          <w:divBdr>
            <w:top w:val="none" w:sz="0" w:space="0" w:color="auto"/>
            <w:left w:val="none" w:sz="0" w:space="0" w:color="auto"/>
            <w:bottom w:val="none" w:sz="0" w:space="0" w:color="auto"/>
            <w:right w:val="none" w:sz="0" w:space="0" w:color="auto"/>
          </w:divBdr>
        </w:div>
        <w:div w:id="488789763">
          <w:marLeft w:val="0"/>
          <w:marRight w:val="0"/>
          <w:marTop w:val="0"/>
          <w:marBottom w:val="0"/>
          <w:divBdr>
            <w:top w:val="none" w:sz="0" w:space="0" w:color="auto"/>
            <w:left w:val="none" w:sz="0" w:space="0" w:color="auto"/>
            <w:bottom w:val="none" w:sz="0" w:space="0" w:color="auto"/>
            <w:right w:val="none" w:sz="0" w:space="0" w:color="auto"/>
          </w:divBdr>
        </w:div>
        <w:div w:id="594291972">
          <w:marLeft w:val="0"/>
          <w:marRight w:val="0"/>
          <w:marTop w:val="0"/>
          <w:marBottom w:val="0"/>
          <w:divBdr>
            <w:top w:val="none" w:sz="0" w:space="0" w:color="auto"/>
            <w:left w:val="none" w:sz="0" w:space="0" w:color="auto"/>
            <w:bottom w:val="none" w:sz="0" w:space="0" w:color="auto"/>
            <w:right w:val="none" w:sz="0" w:space="0" w:color="auto"/>
          </w:divBdr>
        </w:div>
      </w:divsChild>
    </w:div>
    <w:div w:id="2076933578">
      <w:bodyDiv w:val="1"/>
      <w:marLeft w:val="0"/>
      <w:marRight w:val="0"/>
      <w:marTop w:val="0"/>
      <w:marBottom w:val="0"/>
      <w:divBdr>
        <w:top w:val="none" w:sz="0" w:space="0" w:color="auto"/>
        <w:left w:val="none" w:sz="0" w:space="0" w:color="auto"/>
        <w:bottom w:val="none" w:sz="0" w:space="0" w:color="auto"/>
        <w:right w:val="none" w:sz="0" w:space="0" w:color="auto"/>
      </w:divBdr>
    </w:div>
    <w:div w:id="2077584333">
      <w:bodyDiv w:val="1"/>
      <w:marLeft w:val="0"/>
      <w:marRight w:val="0"/>
      <w:marTop w:val="0"/>
      <w:marBottom w:val="0"/>
      <w:divBdr>
        <w:top w:val="none" w:sz="0" w:space="0" w:color="auto"/>
        <w:left w:val="none" w:sz="0" w:space="0" w:color="auto"/>
        <w:bottom w:val="none" w:sz="0" w:space="0" w:color="auto"/>
        <w:right w:val="none" w:sz="0" w:space="0" w:color="auto"/>
      </w:divBdr>
    </w:div>
    <w:div w:id="2080125897">
      <w:bodyDiv w:val="1"/>
      <w:marLeft w:val="0"/>
      <w:marRight w:val="0"/>
      <w:marTop w:val="0"/>
      <w:marBottom w:val="0"/>
      <w:divBdr>
        <w:top w:val="none" w:sz="0" w:space="0" w:color="auto"/>
        <w:left w:val="none" w:sz="0" w:space="0" w:color="auto"/>
        <w:bottom w:val="none" w:sz="0" w:space="0" w:color="auto"/>
        <w:right w:val="none" w:sz="0" w:space="0" w:color="auto"/>
      </w:divBdr>
    </w:div>
    <w:div w:id="2092656956">
      <w:bodyDiv w:val="1"/>
      <w:marLeft w:val="0"/>
      <w:marRight w:val="0"/>
      <w:marTop w:val="0"/>
      <w:marBottom w:val="0"/>
      <w:divBdr>
        <w:top w:val="none" w:sz="0" w:space="0" w:color="auto"/>
        <w:left w:val="none" w:sz="0" w:space="0" w:color="auto"/>
        <w:bottom w:val="none" w:sz="0" w:space="0" w:color="auto"/>
        <w:right w:val="none" w:sz="0" w:space="0" w:color="auto"/>
      </w:divBdr>
    </w:div>
    <w:div w:id="2098867057">
      <w:bodyDiv w:val="1"/>
      <w:marLeft w:val="0"/>
      <w:marRight w:val="0"/>
      <w:marTop w:val="0"/>
      <w:marBottom w:val="0"/>
      <w:divBdr>
        <w:top w:val="none" w:sz="0" w:space="0" w:color="auto"/>
        <w:left w:val="none" w:sz="0" w:space="0" w:color="auto"/>
        <w:bottom w:val="none" w:sz="0" w:space="0" w:color="auto"/>
        <w:right w:val="none" w:sz="0" w:space="0" w:color="auto"/>
      </w:divBdr>
    </w:div>
    <w:div w:id="2105681631">
      <w:bodyDiv w:val="1"/>
      <w:marLeft w:val="0"/>
      <w:marRight w:val="0"/>
      <w:marTop w:val="0"/>
      <w:marBottom w:val="0"/>
      <w:divBdr>
        <w:top w:val="none" w:sz="0" w:space="0" w:color="auto"/>
        <w:left w:val="none" w:sz="0" w:space="0" w:color="auto"/>
        <w:bottom w:val="none" w:sz="0" w:space="0" w:color="auto"/>
        <w:right w:val="none" w:sz="0" w:space="0" w:color="auto"/>
      </w:divBdr>
    </w:div>
    <w:div w:id="2116440886">
      <w:bodyDiv w:val="1"/>
      <w:marLeft w:val="0"/>
      <w:marRight w:val="0"/>
      <w:marTop w:val="0"/>
      <w:marBottom w:val="0"/>
      <w:divBdr>
        <w:top w:val="none" w:sz="0" w:space="0" w:color="auto"/>
        <w:left w:val="none" w:sz="0" w:space="0" w:color="auto"/>
        <w:bottom w:val="none" w:sz="0" w:space="0" w:color="auto"/>
        <w:right w:val="none" w:sz="0" w:space="0" w:color="auto"/>
      </w:divBdr>
      <w:divsChild>
        <w:div w:id="1838308245">
          <w:marLeft w:val="0"/>
          <w:marRight w:val="0"/>
          <w:marTop w:val="0"/>
          <w:marBottom w:val="0"/>
          <w:divBdr>
            <w:top w:val="none" w:sz="0" w:space="0" w:color="auto"/>
            <w:left w:val="none" w:sz="0" w:space="0" w:color="auto"/>
            <w:bottom w:val="none" w:sz="0" w:space="0" w:color="auto"/>
            <w:right w:val="none" w:sz="0" w:space="0" w:color="auto"/>
          </w:divBdr>
          <w:divsChild>
            <w:div w:id="133680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967277">
      <w:bodyDiv w:val="1"/>
      <w:marLeft w:val="0"/>
      <w:marRight w:val="0"/>
      <w:marTop w:val="0"/>
      <w:marBottom w:val="0"/>
      <w:divBdr>
        <w:top w:val="none" w:sz="0" w:space="0" w:color="auto"/>
        <w:left w:val="none" w:sz="0" w:space="0" w:color="auto"/>
        <w:bottom w:val="none" w:sz="0" w:space="0" w:color="auto"/>
        <w:right w:val="none" w:sz="0" w:space="0" w:color="auto"/>
      </w:divBdr>
    </w:div>
    <w:div w:id="2131701151">
      <w:bodyDiv w:val="1"/>
      <w:marLeft w:val="0"/>
      <w:marRight w:val="0"/>
      <w:marTop w:val="0"/>
      <w:marBottom w:val="0"/>
      <w:divBdr>
        <w:top w:val="none" w:sz="0" w:space="0" w:color="auto"/>
        <w:left w:val="none" w:sz="0" w:space="0" w:color="auto"/>
        <w:bottom w:val="none" w:sz="0" w:space="0" w:color="auto"/>
        <w:right w:val="none" w:sz="0" w:space="0" w:color="auto"/>
      </w:divBdr>
    </w:div>
    <w:div w:id="2133131548">
      <w:bodyDiv w:val="1"/>
      <w:marLeft w:val="0"/>
      <w:marRight w:val="0"/>
      <w:marTop w:val="0"/>
      <w:marBottom w:val="0"/>
      <w:divBdr>
        <w:top w:val="none" w:sz="0" w:space="0" w:color="auto"/>
        <w:left w:val="none" w:sz="0" w:space="0" w:color="auto"/>
        <w:bottom w:val="none" w:sz="0" w:space="0" w:color="auto"/>
        <w:right w:val="none" w:sz="0" w:space="0" w:color="auto"/>
      </w:divBdr>
      <w:divsChild>
        <w:div w:id="679547388">
          <w:marLeft w:val="0"/>
          <w:marRight w:val="0"/>
          <w:marTop w:val="0"/>
          <w:marBottom w:val="0"/>
          <w:divBdr>
            <w:top w:val="none" w:sz="0" w:space="0" w:color="auto"/>
            <w:left w:val="none" w:sz="0" w:space="0" w:color="auto"/>
            <w:bottom w:val="none" w:sz="0" w:space="0" w:color="auto"/>
            <w:right w:val="none" w:sz="0" w:space="0" w:color="auto"/>
          </w:divBdr>
        </w:div>
        <w:div w:id="858540955">
          <w:marLeft w:val="0"/>
          <w:marRight w:val="0"/>
          <w:marTop w:val="0"/>
          <w:marBottom w:val="0"/>
          <w:divBdr>
            <w:top w:val="none" w:sz="0" w:space="0" w:color="auto"/>
            <w:left w:val="none" w:sz="0" w:space="0" w:color="auto"/>
            <w:bottom w:val="none" w:sz="0" w:space="0" w:color="auto"/>
            <w:right w:val="none" w:sz="0" w:space="0" w:color="auto"/>
          </w:divBdr>
        </w:div>
        <w:div w:id="20891841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thebookofshaders.com/" TargetMode="External"/><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thebookofshaders.com/" TargetMode="External"/><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40"/>
        <w:category>
          <w:name w:val="Allgemein"/>
          <w:gallery w:val="placeholder"/>
        </w:category>
        <w:types>
          <w:type w:val="bbPlcHdr"/>
        </w:types>
        <w:behaviors>
          <w:behavior w:val="content"/>
        </w:behaviors>
        <w:guid w:val="{A01D1307-4B16-4A48-B216-E52E16F0D229}"/>
      </w:docPartPr>
      <w:docPartBody>
        <w:p w:rsidR="000817A0" w:rsidRDefault="000817A0">
          <w:r w:rsidRPr="00051F0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A0"/>
    <w:rsid w:val="00020424"/>
    <w:rsid w:val="000817A0"/>
    <w:rsid w:val="00117233"/>
    <w:rsid w:val="0019418D"/>
    <w:rsid w:val="001A01EF"/>
    <w:rsid w:val="001A46C7"/>
    <w:rsid w:val="001C5DE8"/>
    <w:rsid w:val="001D2880"/>
    <w:rsid w:val="002112BC"/>
    <w:rsid w:val="002C446B"/>
    <w:rsid w:val="002D058C"/>
    <w:rsid w:val="00312EC8"/>
    <w:rsid w:val="00344109"/>
    <w:rsid w:val="00345199"/>
    <w:rsid w:val="003F593C"/>
    <w:rsid w:val="00407B7A"/>
    <w:rsid w:val="00433799"/>
    <w:rsid w:val="00457EF5"/>
    <w:rsid w:val="00473454"/>
    <w:rsid w:val="004D7D5E"/>
    <w:rsid w:val="004E61A3"/>
    <w:rsid w:val="004F445A"/>
    <w:rsid w:val="00502B68"/>
    <w:rsid w:val="00517B43"/>
    <w:rsid w:val="00595FB6"/>
    <w:rsid w:val="005A2220"/>
    <w:rsid w:val="005C552F"/>
    <w:rsid w:val="006A079C"/>
    <w:rsid w:val="006B7FCB"/>
    <w:rsid w:val="006C2B04"/>
    <w:rsid w:val="00755C1D"/>
    <w:rsid w:val="00792957"/>
    <w:rsid w:val="00793289"/>
    <w:rsid w:val="007B45BA"/>
    <w:rsid w:val="007C4343"/>
    <w:rsid w:val="007C7A0E"/>
    <w:rsid w:val="00813DD6"/>
    <w:rsid w:val="008471E0"/>
    <w:rsid w:val="008541F8"/>
    <w:rsid w:val="008A248C"/>
    <w:rsid w:val="008D2664"/>
    <w:rsid w:val="008F125F"/>
    <w:rsid w:val="009E7EB5"/>
    <w:rsid w:val="00A15D78"/>
    <w:rsid w:val="00A1762A"/>
    <w:rsid w:val="00A35167"/>
    <w:rsid w:val="00AE27D2"/>
    <w:rsid w:val="00AE47F1"/>
    <w:rsid w:val="00B77A0A"/>
    <w:rsid w:val="00B9015C"/>
    <w:rsid w:val="00BA45BE"/>
    <w:rsid w:val="00BD6EB0"/>
    <w:rsid w:val="00C050F0"/>
    <w:rsid w:val="00C966F2"/>
    <w:rsid w:val="00CA7593"/>
    <w:rsid w:val="00D617D4"/>
    <w:rsid w:val="00DE24A7"/>
    <w:rsid w:val="00EA57E3"/>
    <w:rsid w:val="00ED576E"/>
    <w:rsid w:val="00EF455C"/>
    <w:rsid w:val="00F27058"/>
    <w:rsid w:val="00F34957"/>
    <w:rsid w:val="00F87994"/>
    <w:rsid w:val="00FC128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B7FCB"/>
    <w:rPr>
      <w:color w:val="808080"/>
    </w:rPr>
  </w:style>
  <w:style w:type="paragraph" w:customStyle="1" w:styleId="69A1E5A04A72446DAAE9BD713F9ED56E">
    <w:name w:val="69A1E5A04A72446DAAE9BD713F9ED56E"/>
    <w:rsid w:val="00755C1D"/>
  </w:style>
  <w:style w:type="paragraph" w:customStyle="1" w:styleId="31754DC4983746CA83E481BEE6D68950">
    <w:name w:val="31754DC4983746CA83E481BEE6D68950"/>
    <w:rsid w:val="00793289"/>
  </w:style>
  <w:style w:type="paragraph" w:customStyle="1" w:styleId="8713F33CB9B64B9E8F4E40BC0C948159">
    <w:name w:val="8713F33CB9B64B9E8F4E40BC0C948159"/>
    <w:rsid w:val="00793289"/>
  </w:style>
  <w:style w:type="paragraph" w:customStyle="1" w:styleId="387B9FCD570D487E98BA78C42CC45CC7">
    <w:name w:val="387B9FCD570D487E98BA78C42CC45CC7"/>
    <w:rsid w:val="006A079C"/>
  </w:style>
  <w:style w:type="paragraph" w:customStyle="1" w:styleId="F349DE3BE3FF4AB791EBA106B0D4DD9A">
    <w:name w:val="F349DE3BE3FF4AB791EBA106B0D4DD9A"/>
    <w:rsid w:val="006A079C"/>
  </w:style>
  <w:style w:type="paragraph" w:customStyle="1" w:styleId="D789B2773F354C60B968FA5DF760BAD7">
    <w:name w:val="D789B2773F354C60B968FA5DF760BAD7"/>
    <w:rsid w:val="00595FB6"/>
  </w:style>
  <w:style w:type="paragraph" w:customStyle="1" w:styleId="0DB8754DB1E74124BC119E34197F18BD">
    <w:name w:val="0DB8754DB1E74124BC119E34197F18BD"/>
    <w:rsid w:val="00312EC8"/>
  </w:style>
  <w:style w:type="paragraph" w:customStyle="1" w:styleId="6B36A44F2A4F4EB6A95979207A8095F0">
    <w:name w:val="6B36A44F2A4F4EB6A95979207A8095F0"/>
    <w:rsid w:val="00312EC8"/>
  </w:style>
  <w:style w:type="paragraph" w:customStyle="1" w:styleId="E219B36E656B481D80AC842C20450519">
    <w:name w:val="E219B36E656B481D80AC842C20450519"/>
    <w:rsid w:val="00AE27D2"/>
  </w:style>
  <w:style w:type="paragraph" w:customStyle="1" w:styleId="939BC4E732024A158CF802568F394453">
    <w:name w:val="939BC4E732024A158CF802568F394453"/>
    <w:rsid w:val="00F27058"/>
  </w:style>
  <w:style w:type="paragraph" w:customStyle="1" w:styleId="B7D4694775B449BD93CA6058BF5934D6">
    <w:name w:val="B7D4694775B449BD93CA6058BF5934D6"/>
    <w:rsid w:val="00F27058"/>
  </w:style>
  <w:style w:type="paragraph" w:customStyle="1" w:styleId="A649495FA243451CBF263D3091D62A3C">
    <w:name w:val="A649495FA243451CBF263D3091D62A3C"/>
    <w:rsid w:val="001A46C7"/>
  </w:style>
  <w:style w:type="paragraph" w:customStyle="1" w:styleId="BAF2883F34364CED9E52E0DB85A4101E">
    <w:name w:val="BAF2883F34364CED9E52E0DB85A4101E"/>
    <w:rsid w:val="001A46C7"/>
  </w:style>
  <w:style w:type="paragraph" w:customStyle="1" w:styleId="25C7880FE81641ACBD0FDC1BBDB50891">
    <w:name w:val="25C7880FE81641ACBD0FDC1BBDB50891"/>
    <w:rsid w:val="001A46C7"/>
  </w:style>
  <w:style w:type="paragraph" w:customStyle="1" w:styleId="914430FFC2A147348A480BD76A1BD4EB">
    <w:name w:val="914430FFC2A147348A480BD76A1BD4EB"/>
    <w:rsid w:val="001A46C7"/>
  </w:style>
  <w:style w:type="paragraph" w:customStyle="1" w:styleId="3A4ACECD9C5E4D5A95CED7C73A37F935">
    <w:name w:val="3A4ACECD9C5E4D5A95CED7C73A37F935"/>
    <w:rsid w:val="001A46C7"/>
  </w:style>
  <w:style w:type="paragraph" w:customStyle="1" w:styleId="45EC8801DA63430B8B51865458EEF39C">
    <w:name w:val="45EC8801DA63430B8B51865458EEF39C"/>
    <w:rsid w:val="001A46C7"/>
  </w:style>
  <w:style w:type="paragraph" w:customStyle="1" w:styleId="99FA5B4008D64915B64513C80F4F7DF6">
    <w:name w:val="99FA5B4008D64915B64513C80F4F7DF6"/>
    <w:rsid w:val="001A46C7"/>
  </w:style>
  <w:style w:type="paragraph" w:customStyle="1" w:styleId="A5E605EFF4774ECFA77FC5EBC2649DD6">
    <w:name w:val="A5E605EFF4774ECFA77FC5EBC2649DD6"/>
    <w:rsid w:val="00020424"/>
  </w:style>
  <w:style w:type="paragraph" w:customStyle="1" w:styleId="AC259DFD27D3415885343803D61447DD">
    <w:name w:val="AC259DFD27D3415885343803D61447DD"/>
    <w:rsid w:val="00BA45BE"/>
  </w:style>
  <w:style w:type="paragraph" w:customStyle="1" w:styleId="365DCC2AB793488BB2311B0B7A1385C2">
    <w:name w:val="365DCC2AB793488BB2311B0B7A1385C2"/>
    <w:rsid w:val="004F445A"/>
  </w:style>
  <w:style w:type="paragraph" w:customStyle="1" w:styleId="A3DBE7E906BF4B219F6D0FCCC73838AD">
    <w:name w:val="A3DBE7E906BF4B219F6D0FCCC73838AD"/>
    <w:rsid w:val="006C2B04"/>
  </w:style>
  <w:style w:type="paragraph" w:customStyle="1" w:styleId="397C92C20505444C84F537F9D07CB8CE">
    <w:name w:val="397C92C20505444C84F537F9D07CB8CE"/>
    <w:rsid w:val="006C2B04"/>
  </w:style>
  <w:style w:type="paragraph" w:customStyle="1" w:styleId="BA33943553E04EB28F3080CC94B06D6A">
    <w:name w:val="BA33943553E04EB28F3080CC94B06D6A"/>
    <w:rsid w:val="006C2B04"/>
  </w:style>
  <w:style w:type="paragraph" w:customStyle="1" w:styleId="A86BFFCD606F48C8AE238163FE4C82E1">
    <w:name w:val="A86BFFCD606F48C8AE238163FE4C82E1"/>
    <w:rsid w:val="006C2B04"/>
  </w:style>
  <w:style w:type="paragraph" w:customStyle="1" w:styleId="08C253C3D8AA4655B214080E869E7BEA">
    <w:name w:val="08C253C3D8AA4655B214080E869E7BEA"/>
    <w:rsid w:val="00FC1281"/>
  </w:style>
  <w:style w:type="paragraph" w:customStyle="1" w:styleId="A22B6F359B1D419AAD12F2119AE848F9">
    <w:name w:val="A22B6F359B1D419AAD12F2119AE848F9"/>
    <w:rsid w:val="00FC1281"/>
  </w:style>
  <w:style w:type="paragraph" w:customStyle="1" w:styleId="5FB72B14BBF049368151BC29A847D16E">
    <w:name w:val="5FB72B14BBF049368151BC29A847D16E"/>
    <w:rsid w:val="00FC1281"/>
  </w:style>
  <w:style w:type="paragraph" w:customStyle="1" w:styleId="EEEB0936124B42139F0DE0208D95E05A">
    <w:name w:val="EEEB0936124B42139F0DE0208D95E05A"/>
    <w:rsid w:val="00FC1281"/>
  </w:style>
  <w:style w:type="paragraph" w:customStyle="1" w:styleId="653AFE588DBC4965B3588BFB80A6D197">
    <w:name w:val="653AFE588DBC4965B3588BFB80A6D197"/>
    <w:rsid w:val="00FC1281"/>
  </w:style>
  <w:style w:type="paragraph" w:customStyle="1" w:styleId="E44994F06DFC42FB98E6D4475D212492">
    <w:name w:val="E44994F06DFC42FB98E6D4475D212492"/>
    <w:rsid w:val="00FC1281"/>
  </w:style>
  <w:style w:type="paragraph" w:customStyle="1" w:styleId="E944941CA837497B87E95F8E50FDDC3D">
    <w:name w:val="E944941CA837497B87E95F8E50FDDC3D"/>
    <w:rsid w:val="00FC1281"/>
  </w:style>
  <w:style w:type="paragraph" w:customStyle="1" w:styleId="D8997D5A26E54B7EBB2128BB3D21400B">
    <w:name w:val="D8997D5A26E54B7EBB2128BB3D21400B"/>
    <w:rsid w:val="00FC1281"/>
  </w:style>
  <w:style w:type="paragraph" w:customStyle="1" w:styleId="17D2930539CC40D38B42040767B274A7">
    <w:name w:val="17D2930539CC40D38B42040767B274A7"/>
    <w:rsid w:val="00FC1281"/>
  </w:style>
  <w:style w:type="paragraph" w:customStyle="1" w:styleId="6CBFA62423F24B10AE82A27F7558D201">
    <w:name w:val="6CBFA62423F24B10AE82A27F7558D201"/>
    <w:rsid w:val="00FC1281"/>
  </w:style>
  <w:style w:type="paragraph" w:customStyle="1" w:styleId="A57B49BB18EB4259929FC7A7B2E9EA65">
    <w:name w:val="A57B49BB18EB4259929FC7A7B2E9EA65"/>
    <w:rsid w:val="00FC1281"/>
  </w:style>
  <w:style w:type="paragraph" w:customStyle="1" w:styleId="938874C4A0C64A898FCBA36DF542E704">
    <w:name w:val="938874C4A0C64A898FCBA36DF542E704"/>
    <w:rsid w:val="00FC1281"/>
  </w:style>
  <w:style w:type="paragraph" w:customStyle="1" w:styleId="36D8FF42DDF54293850E77974B9429E0">
    <w:name w:val="36D8FF42DDF54293850E77974B9429E0"/>
    <w:rsid w:val="00FC1281"/>
  </w:style>
  <w:style w:type="paragraph" w:customStyle="1" w:styleId="535E9847C5AD41FB9E262A1C029C965F">
    <w:name w:val="535E9847C5AD41FB9E262A1C029C965F"/>
    <w:rsid w:val="00FC1281"/>
  </w:style>
  <w:style w:type="paragraph" w:customStyle="1" w:styleId="A7B1F048345240C6B74ACF81AA604BA9">
    <w:name w:val="A7B1F048345240C6B74ACF81AA604BA9"/>
    <w:rsid w:val="00FC1281"/>
  </w:style>
  <w:style w:type="paragraph" w:customStyle="1" w:styleId="398C2FBDF2FA43ECA3E0BC811D667C2C">
    <w:name w:val="398C2FBDF2FA43ECA3E0BC811D667C2C"/>
    <w:rsid w:val="00FC1281"/>
  </w:style>
  <w:style w:type="paragraph" w:customStyle="1" w:styleId="99D63B53F5A74EBAB6952DDA25F3497A">
    <w:name w:val="99D63B53F5A74EBAB6952DDA25F3497A"/>
    <w:rsid w:val="00FC1281"/>
  </w:style>
  <w:style w:type="paragraph" w:customStyle="1" w:styleId="0256548712B749A7A753A133FD6B08C7">
    <w:name w:val="0256548712B749A7A753A133FD6B08C7"/>
    <w:rsid w:val="00F34957"/>
  </w:style>
  <w:style w:type="paragraph" w:customStyle="1" w:styleId="B1A1B7F953ED42EEB896F7CA1F25E6FB">
    <w:name w:val="B1A1B7F953ED42EEB896F7CA1F25E6FB"/>
    <w:rsid w:val="002D058C"/>
  </w:style>
  <w:style w:type="paragraph" w:customStyle="1" w:styleId="831C8D146D5E47B697EE0E99676813C9">
    <w:name w:val="831C8D146D5E47B697EE0E99676813C9"/>
    <w:rsid w:val="00345199"/>
  </w:style>
  <w:style w:type="paragraph" w:customStyle="1" w:styleId="A1077542B03F41BFBD9A65554A70E9CF">
    <w:name w:val="A1077542B03F41BFBD9A65554A70E9CF"/>
    <w:rsid w:val="00345199"/>
  </w:style>
  <w:style w:type="paragraph" w:customStyle="1" w:styleId="1CFB1D22B48247C1B6014A65B65EB80A">
    <w:name w:val="1CFB1D22B48247C1B6014A65B65EB80A"/>
    <w:rsid w:val="00345199"/>
  </w:style>
  <w:style w:type="paragraph" w:customStyle="1" w:styleId="0314C9B4AAE14CCCBB9FA3864EDFA4AC">
    <w:name w:val="0314C9B4AAE14CCCBB9FA3864EDFA4AC"/>
    <w:rsid w:val="00C050F0"/>
  </w:style>
  <w:style w:type="paragraph" w:customStyle="1" w:styleId="58615EB85897483E93B96AC82E002CEE">
    <w:name w:val="58615EB85897483E93B96AC82E002CEE"/>
  </w:style>
  <w:style w:type="paragraph" w:customStyle="1" w:styleId="7D0EB185EB2644C7A41193DA0C5928C2">
    <w:name w:val="7D0EB185EB2644C7A41193DA0C5928C2"/>
  </w:style>
  <w:style w:type="paragraph" w:customStyle="1" w:styleId="DB33C2D1BF1443F7867B5A7AF954F808">
    <w:name w:val="DB33C2D1BF1443F7867B5A7AF954F808"/>
  </w:style>
  <w:style w:type="paragraph" w:customStyle="1" w:styleId="E3CC9456F81A4E109D2109A3111987A2">
    <w:name w:val="E3CC9456F81A4E109D2109A3111987A2"/>
  </w:style>
  <w:style w:type="paragraph" w:customStyle="1" w:styleId="23F5DEC8DE3D49A2A319193434FD3C08">
    <w:name w:val="23F5DEC8DE3D49A2A319193434FD3C0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28B204CD7125C0489EA54DA2E36C6DF0" ma:contentTypeVersion="10" ma:contentTypeDescription="Ein neues Dokument erstellen." ma:contentTypeScope="" ma:versionID="ad1b087d4d7f3a5b3b3661302fc39833">
  <xsd:schema xmlns:xsd="http://www.w3.org/2001/XMLSchema" xmlns:xs="http://www.w3.org/2001/XMLSchema" xmlns:p="http://schemas.microsoft.com/office/2006/metadata/properties" xmlns:ns3="9396cff9-b4a9-42da-b650-5ed11276d930" xmlns:ns4="42498830-07c8-4ba5-be47-5dc0b9e68ac1" targetNamespace="http://schemas.microsoft.com/office/2006/metadata/properties" ma:root="true" ma:fieldsID="9145321a18ae2a3ccbc6c469ca492fe7" ns3:_="" ns4:_="">
    <xsd:import namespace="9396cff9-b4a9-42da-b650-5ed11276d930"/>
    <xsd:import namespace="42498830-07c8-4ba5-be47-5dc0b9e68ac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96cff9-b4a9-42da-b650-5ed11276d9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2498830-07c8-4ba5-be47-5dc0b9e68ac1" elementFormDefault="qualified">
    <xsd:import namespace="http://schemas.microsoft.com/office/2006/documentManagement/types"/>
    <xsd:import namespace="http://schemas.microsoft.com/office/infopath/2007/PartnerControls"/>
    <xsd:element name="SharedWithUsers" ma:index="15"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Freigegeben für - Details" ma:internalName="SharedWithDetails" ma:readOnly="true">
      <xsd:simpleType>
        <xsd:restriction base="dms:Note">
          <xsd:maxLength value="255"/>
        </xsd:restriction>
      </xsd:simpleType>
    </xsd:element>
    <xsd:element name="SharingHintHash" ma:index="17"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SO690Nmerical.XSL" StyleName="ISO 690 - Numerische Referenz" Version="1987"/>
</file>

<file path=customXml/itemProps1.xml><?xml version="1.0" encoding="utf-8"?>
<ds:datastoreItem xmlns:ds="http://schemas.openxmlformats.org/officeDocument/2006/customXml" ds:itemID="{6BBB019A-78B7-4448-A2A1-89027E76553E}">
  <ds:schemaRefs>
    <ds:schemaRef ds:uri="http://schemas.microsoft.com/sharepoint/v3/contenttype/forms"/>
  </ds:schemaRefs>
</ds:datastoreItem>
</file>

<file path=customXml/itemProps2.xml><?xml version="1.0" encoding="utf-8"?>
<ds:datastoreItem xmlns:ds="http://schemas.openxmlformats.org/officeDocument/2006/customXml" ds:itemID="{D79428CD-3396-4DE6-9639-4EE4B0C499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96cff9-b4a9-42da-b650-5ed11276d930"/>
    <ds:schemaRef ds:uri="42498830-07c8-4ba5-be47-5dc0b9e68a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FC5E862-AA4D-4FC5-8606-E107A1082E0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75588E1-D348-479F-A589-590081DED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397</Words>
  <Characters>15103</Characters>
  <Application>Microsoft Office Word</Application>
  <DocSecurity>0</DocSecurity>
  <Lines>125</Lines>
  <Paragraphs>34</Paragraphs>
  <ScaleCrop>false</ScaleCrop>
  <HeadingPairs>
    <vt:vector size="2" baseType="variant">
      <vt:variant>
        <vt:lpstr>Titel</vt:lpstr>
      </vt:variant>
      <vt:variant>
        <vt:i4>1</vt:i4>
      </vt:variant>
    </vt:vector>
  </HeadingPairs>
  <TitlesOfParts>
    <vt:vector size="1" baseType="lpstr">
      <vt:lpstr/>
    </vt:vector>
  </TitlesOfParts>
  <Company>Harro Höfliger GmbH</Company>
  <LinksUpToDate>false</LinksUpToDate>
  <CharactersWithSpaces>17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uber Heiko</dc:creator>
  <cp:keywords/>
  <dc:description/>
  <cp:lastModifiedBy>Windows-Benutzer</cp:lastModifiedBy>
  <cp:revision>15</cp:revision>
  <cp:lastPrinted>2020-08-18T02:43:00Z</cp:lastPrinted>
  <dcterms:created xsi:type="dcterms:W3CDTF">2022-12-30T07:17:00Z</dcterms:created>
  <dcterms:modified xsi:type="dcterms:W3CDTF">2022-12-3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B204CD7125C0489EA54DA2E36C6DF0</vt:lpwstr>
  </property>
  <property fmtid="{D5CDD505-2E9C-101B-9397-08002B2CF9AE}" pid="3" name="CitaviDocumentProperty_7">
    <vt:lpwstr>Bachelorarbeit</vt:lpwstr>
  </property>
  <property fmtid="{D5CDD505-2E9C-101B-9397-08002B2CF9AE}" pid="4" name="CitaviDocumentProperty_28">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0">
    <vt:lpwstr>c9f99510-bda1-4bdd-bf54-e23feaea5bc2</vt:lpwstr>
  </property>
  <property fmtid="{D5CDD505-2E9C-101B-9397-08002B2CF9AE}" pid="12" name="CitaviDocumentProperty_1">
    <vt:lpwstr>6.4.0.35</vt:lpwstr>
  </property>
  <property fmtid="{D5CDD505-2E9C-101B-9397-08002B2CF9AE}" pid="13" name="CitaviDocumentProperty_6">
    <vt:lpwstr>True</vt:lpwstr>
  </property>
  <property fmtid="{D5CDD505-2E9C-101B-9397-08002B2CF9AE}" pid="14" name="CitaviDocumentProperty_8">
    <vt:lpwstr>C:\Users\gruhei01\OneDrive - Harro Höfliger\003_Praxisarbeiten\Bachelor\Literatur\Citavi\Bachelorarbeit\Bachelorarbeit.ctv6</vt:lpwstr>
  </property>
</Properties>
</file>